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CC8B5" w14:textId="31997B60" w:rsidR="00901B8F" w:rsidRDefault="005B283C" w:rsidP="005B283C">
      <w:pPr>
        <w:pStyle w:val="Title"/>
      </w:pPr>
      <w:bookmarkStart w:id="0" w:name="_GoBack"/>
      <w:bookmarkEnd w:id="0"/>
      <w:r w:rsidRPr="005B283C">
        <w:t>Stratospheric ozone change and related climate impacts over 1850</w:t>
      </w:r>
      <w:r w:rsidR="00612E59">
        <w:rPr>
          <w:rFonts w:ascii="Cambria Math" w:hAnsi="Cambria Math" w:cs="Cambria Math"/>
        </w:rPr>
        <w:t>⎯</w:t>
      </w:r>
      <w:r w:rsidRPr="005B283C">
        <w:t>2100 as model</w:t>
      </w:r>
      <w:r w:rsidR="001C04E6">
        <w:t>l</w:t>
      </w:r>
      <w:r w:rsidRPr="005B283C">
        <w:t>ed by the ACCMIP ensemble</w:t>
      </w:r>
    </w:p>
    <w:p w14:paraId="47E8F5E4" w14:textId="77777777" w:rsidR="005B283C" w:rsidRDefault="005B283C" w:rsidP="008C5AF0"/>
    <w:p w14:paraId="10407316" w14:textId="2E55E6E5" w:rsidR="008C5AF0" w:rsidRDefault="004C272A" w:rsidP="004C272A">
      <w:pPr>
        <w:pStyle w:val="Subtitle"/>
      </w:pPr>
      <w:r>
        <w:t>F. Iglesias-Suarez</w:t>
      </w:r>
      <w:r w:rsidRPr="004C272A">
        <w:rPr>
          <w:vertAlign w:val="superscript"/>
        </w:rPr>
        <w:t>1</w:t>
      </w:r>
      <w:r>
        <w:t>, P. J. Young</w:t>
      </w:r>
      <w:r w:rsidRPr="004C272A">
        <w:rPr>
          <w:vertAlign w:val="superscript"/>
        </w:rPr>
        <w:t>1</w:t>
      </w:r>
      <w:r>
        <w:t xml:space="preserve"> and O. Wild</w:t>
      </w:r>
      <w:r w:rsidRPr="004C272A">
        <w:rPr>
          <w:vertAlign w:val="superscript"/>
        </w:rPr>
        <w:t>1</w:t>
      </w:r>
    </w:p>
    <w:p w14:paraId="13912587" w14:textId="7FEF7CC2" w:rsidR="004C272A" w:rsidRDefault="004C272A" w:rsidP="008C5AF0">
      <w:r w:rsidRPr="004C272A">
        <w:rPr>
          <w:vertAlign w:val="superscript"/>
        </w:rPr>
        <w:t>1</w:t>
      </w:r>
      <w:r>
        <w:t>Lancaster Environment Centre, Lancaster University, Lancaster, UK</w:t>
      </w:r>
    </w:p>
    <w:p w14:paraId="51A34C09" w14:textId="2B0790DC" w:rsidR="004C272A" w:rsidRDefault="001C04E6" w:rsidP="008C5AF0">
      <w:r>
        <w:t>Corresponde</w:t>
      </w:r>
      <w:r w:rsidR="004C272A">
        <w:t xml:space="preserve">nce </w:t>
      </w:r>
      <w:r>
        <w:t>to: F. Iglesias-Suarez (n.iglesiassuarez@lancaster.ac.uk)</w:t>
      </w:r>
    </w:p>
    <w:p w14:paraId="248794D9" w14:textId="77777777" w:rsidR="001C04E6" w:rsidRDefault="001C04E6" w:rsidP="008C5AF0"/>
    <w:p w14:paraId="10E1A52E" w14:textId="4E2E1E1A" w:rsidR="005B62F2" w:rsidRDefault="001C04E6" w:rsidP="005B62F2">
      <w:pPr>
        <w:pStyle w:val="Subtitle"/>
      </w:pPr>
      <w:r>
        <w:t>Abstract</w:t>
      </w:r>
    </w:p>
    <w:p w14:paraId="3940C464" w14:textId="22161109" w:rsidR="00967331" w:rsidRDefault="00967331" w:rsidP="008C5AF0">
      <w:pPr>
        <w:sectPr w:rsidR="00967331" w:rsidSect="00A82A03">
          <w:footerReference w:type="even" r:id="rId9"/>
          <w:footerReference w:type="default" r:id="rId10"/>
          <w:pgSz w:w="11900" w:h="16840"/>
          <w:pgMar w:top="1440" w:right="1797" w:bottom="1440" w:left="1797" w:header="709" w:footer="709" w:gutter="0"/>
          <w:lnNumType w:countBy="1"/>
          <w:cols w:space="708"/>
          <w:docGrid w:linePitch="360"/>
        </w:sectPr>
      </w:pPr>
      <w:r w:rsidRPr="00967331">
        <w:t>Stratospheric ozone and associated climate impacts in the Atmospheric Chemistry and Climate Model Intercomparison Project (ACCMIP) simulations are evaluated in the recent past (1980</w:t>
      </w:r>
      <w:r w:rsidR="007E23E2">
        <w:rPr>
          <w:rFonts w:ascii="Cambria Math" w:hAnsi="Cambria Math" w:cs="Cambria Math"/>
        </w:rPr>
        <w:t>⎯</w:t>
      </w:r>
      <w:r w:rsidRPr="00967331">
        <w:t>2000), and examined in the long-term (1850</w:t>
      </w:r>
      <w:r w:rsidR="007E23E2">
        <w:rPr>
          <w:rFonts w:ascii="Cambria Math" w:hAnsi="Cambria Math" w:cs="Cambria Math"/>
        </w:rPr>
        <w:t>⎯</w:t>
      </w:r>
      <w:r w:rsidRPr="00967331">
        <w:t xml:space="preserve">2100) </w:t>
      </w:r>
      <w:r w:rsidR="00DE642B">
        <w:t>using</w:t>
      </w:r>
      <w:r w:rsidR="00DE642B" w:rsidRPr="00967331">
        <w:t xml:space="preserve"> </w:t>
      </w:r>
      <w:r w:rsidRPr="00967331">
        <w:t>the Representative Concentration Pathways</w:t>
      </w:r>
      <w:r w:rsidR="008C7CFD">
        <w:t xml:space="preserve"> (RCPs)</w:t>
      </w:r>
      <w:r w:rsidRPr="00967331">
        <w:t xml:space="preserve"> low and high emission scenarios (RCP2.6 and RCP8.5, respectively)</w:t>
      </w:r>
      <w:r w:rsidR="00697651">
        <w:t xml:space="preserve"> for the period 2000</w:t>
      </w:r>
      <w:r w:rsidR="00D96275">
        <w:rPr>
          <w:rFonts w:ascii="Cambria Math" w:hAnsi="Cambria Math" w:cs="Cambria Math"/>
        </w:rPr>
        <w:t>⎯</w:t>
      </w:r>
      <w:r w:rsidR="00697651">
        <w:t>2100</w:t>
      </w:r>
      <w:r w:rsidRPr="00967331">
        <w:t>. ACCMIP multi-model mean total column ozone</w:t>
      </w:r>
      <w:r w:rsidR="00D6650B">
        <w:t xml:space="preserve"> (TCO)</w:t>
      </w:r>
      <w:r w:rsidRPr="00967331">
        <w:t xml:space="preserve"> trends compare favourably, within uncertainty estimates, against observations. Particularly good agreement is seen in the Antarctic austral spring (</w:t>
      </w:r>
      <w:r w:rsidR="00C76BE4">
        <w:t>−</w:t>
      </w:r>
      <w:r w:rsidR="00F85E0D" w:rsidRPr="002604B0">
        <w:t>11.9</w:t>
      </w:r>
      <w:r w:rsidRPr="002604B0">
        <w:t xml:space="preserve"> % dec</w:t>
      </w:r>
      <w:r w:rsidRPr="002604B0">
        <w:rPr>
          <w:vertAlign w:val="superscript"/>
        </w:rPr>
        <w:t>-1</w:t>
      </w:r>
      <w:r w:rsidRPr="002604B0">
        <w:t xml:space="preserve"> compared to observed ~ </w:t>
      </w:r>
      <w:r w:rsidR="00C76BE4">
        <w:t>−</w:t>
      </w:r>
      <w:r w:rsidR="00F85E0D" w:rsidRPr="002604B0">
        <w:t>13.</w:t>
      </w:r>
      <w:r w:rsidR="00F93326">
        <w:t>9</w:t>
      </w:r>
      <w:r w:rsidR="00F93326" w:rsidRPr="002604B0">
        <w:t xml:space="preserve"> </w:t>
      </w:r>
      <w:r w:rsidRPr="002604B0">
        <w:t>±</w:t>
      </w:r>
      <w:r w:rsidR="00C76BE4">
        <w:t xml:space="preserve"> </w:t>
      </w:r>
      <w:r w:rsidR="002604B0" w:rsidRPr="002604B0">
        <w:t>1</w:t>
      </w:r>
      <w:r w:rsidR="00A228D1">
        <w:t>0.4</w:t>
      </w:r>
      <w:r w:rsidRPr="002604B0">
        <w:t xml:space="preserve"> % dec</w:t>
      </w:r>
      <w:r w:rsidRPr="002604B0">
        <w:rPr>
          <w:vertAlign w:val="superscript"/>
        </w:rPr>
        <w:t>-1</w:t>
      </w:r>
      <w:r w:rsidRPr="00967331">
        <w:t xml:space="preserve">), although </w:t>
      </w:r>
      <w:r w:rsidR="00B55AF0" w:rsidRPr="00967331">
        <w:t>large</w:t>
      </w:r>
      <w:r w:rsidR="00B55AF0">
        <w:t>r</w:t>
      </w:r>
      <w:r w:rsidR="00B55AF0" w:rsidRPr="00967331">
        <w:t xml:space="preserve"> </w:t>
      </w:r>
      <w:r w:rsidRPr="00967331">
        <w:t xml:space="preserve">deviations are found in the Arctic’s boreal spring </w:t>
      </w:r>
      <w:r w:rsidR="00105A76" w:rsidRPr="00967331">
        <w:t>(</w:t>
      </w:r>
      <w:r w:rsidR="00105A76">
        <w:t>−</w:t>
      </w:r>
      <w:r w:rsidR="002604B0">
        <w:t>2.1</w:t>
      </w:r>
      <w:r w:rsidRPr="002604B0">
        <w:t xml:space="preserve"> % dec</w:t>
      </w:r>
      <w:r w:rsidRPr="002604B0">
        <w:rPr>
          <w:vertAlign w:val="superscript"/>
        </w:rPr>
        <w:t>-1</w:t>
      </w:r>
      <w:r w:rsidRPr="00967331">
        <w:t xml:space="preserve"> compared to observed </w:t>
      </w:r>
      <w:r w:rsidRPr="0052195D">
        <w:rPr>
          <w:b/>
        </w:rPr>
        <w:t xml:space="preserve">~ </w:t>
      </w:r>
      <w:r w:rsidR="00105A76">
        <w:t>−</w:t>
      </w:r>
      <w:r w:rsidR="002604B0">
        <w:t>5.</w:t>
      </w:r>
      <w:r w:rsidR="006B0BAD">
        <w:t>3</w:t>
      </w:r>
      <w:r w:rsidR="006B0BAD" w:rsidRPr="002604B0">
        <w:t xml:space="preserve"> </w:t>
      </w:r>
      <w:r w:rsidRPr="002604B0">
        <w:t>±</w:t>
      </w:r>
      <w:r w:rsidR="00105A76">
        <w:t xml:space="preserve"> </w:t>
      </w:r>
      <w:r w:rsidR="002604B0">
        <w:t>3</w:t>
      </w:r>
      <w:r w:rsidR="00FB0A69">
        <w:t>.3</w:t>
      </w:r>
      <w:r w:rsidRPr="002604B0">
        <w:t xml:space="preserve"> % dec</w:t>
      </w:r>
      <w:r w:rsidRPr="002604B0">
        <w:rPr>
          <w:vertAlign w:val="superscript"/>
        </w:rPr>
        <w:t>-1</w:t>
      </w:r>
      <w:r w:rsidRPr="00967331">
        <w:t xml:space="preserve">). </w:t>
      </w:r>
      <w:r w:rsidR="003C4066">
        <w:t>The s</w:t>
      </w:r>
      <w:r w:rsidR="003C4066" w:rsidRPr="00967331">
        <w:t>imulated ozone hole has cooled the lower stratosphere during austral spring in the last few decades (</w:t>
      </w:r>
      <w:r w:rsidR="00105A76">
        <w:t>−</w:t>
      </w:r>
      <w:r w:rsidR="003C4066" w:rsidRPr="0098508B">
        <w:t>2.2 K dec</w:t>
      </w:r>
      <w:r w:rsidR="003C4066" w:rsidRPr="0098508B">
        <w:rPr>
          <w:vertAlign w:val="superscript"/>
        </w:rPr>
        <w:t>-1</w:t>
      </w:r>
      <w:r w:rsidR="003C4066" w:rsidRPr="00967331">
        <w:t xml:space="preserve">). This cooling results in </w:t>
      </w:r>
      <w:r w:rsidR="003C4066">
        <w:t>S</w:t>
      </w:r>
      <w:r w:rsidR="003C4066" w:rsidRPr="00967331">
        <w:t xml:space="preserve">outhern </w:t>
      </w:r>
      <w:r w:rsidR="003C4066">
        <w:t>H</w:t>
      </w:r>
      <w:r w:rsidR="003C4066" w:rsidRPr="00967331">
        <w:t>emisphere summertime tropospheric circulation changes captured by an increase in the Southern Annular Mode (SAM) index (</w:t>
      </w:r>
      <w:r w:rsidR="003C4066" w:rsidRPr="00111C3B">
        <w:t>1</w:t>
      </w:r>
      <w:proofErr w:type="gramStart"/>
      <w:r w:rsidR="003C4066" w:rsidRPr="00111C3B">
        <w:t>.</w:t>
      </w:r>
      <w:r w:rsidR="009365E5">
        <w:t xml:space="preserve">3 </w:t>
      </w:r>
      <w:r w:rsidR="003C4066" w:rsidRPr="00111C3B">
        <w:t>hPa</w:t>
      </w:r>
      <w:proofErr w:type="gramEnd"/>
      <w:r w:rsidR="003C4066" w:rsidRPr="00111C3B">
        <w:t xml:space="preserve"> </w:t>
      </w:r>
      <w:r w:rsidR="003C4066" w:rsidRPr="0098508B">
        <w:t>dec</w:t>
      </w:r>
      <w:r w:rsidR="003C4066" w:rsidRPr="0098508B">
        <w:rPr>
          <w:vertAlign w:val="superscript"/>
        </w:rPr>
        <w:t>-1</w:t>
      </w:r>
      <w:r w:rsidR="003C4066" w:rsidRPr="00967331">
        <w:t xml:space="preserve">). </w:t>
      </w:r>
      <w:r w:rsidR="003C4066">
        <w:t>In the future</w:t>
      </w:r>
      <w:r w:rsidR="003C4066" w:rsidRPr="00967331">
        <w:t xml:space="preserve">, the interplay between the ozone hole recovery and </w:t>
      </w:r>
      <w:r w:rsidR="00D00B72" w:rsidRPr="00967331">
        <w:t>greenhouse gas</w:t>
      </w:r>
      <w:r w:rsidR="00D00B72">
        <w:t>es (</w:t>
      </w:r>
      <w:r w:rsidR="003C4066">
        <w:t>GHG</w:t>
      </w:r>
      <w:r w:rsidR="00D00B72">
        <w:t>s)</w:t>
      </w:r>
      <w:r w:rsidR="003C4066" w:rsidRPr="00967331">
        <w:t xml:space="preserve"> concentrations may result in the SAM index returning to </w:t>
      </w:r>
      <w:r w:rsidR="003C4066">
        <w:t>pre-ozone hole</w:t>
      </w:r>
      <w:r w:rsidR="003C4066" w:rsidRPr="00967331">
        <w:t xml:space="preserve"> levels or even with a more positive phase </w:t>
      </w:r>
      <w:r w:rsidR="003C4066">
        <w:t>from around the second half of the century</w:t>
      </w:r>
      <w:r w:rsidR="003C4066" w:rsidRPr="00967331">
        <w:t xml:space="preserve"> (</w:t>
      </w:r>
      <w:r w:rsidR="00105A76">
        <w:t>−</w:t>
      </w:r>
      <w:r w:rsidR="003C4066">
        <w:t>0.4</w:t>
      </w:r>
      <w:r w:rsidR="003C4066" w:rsidRPr="00B67336">
        <w:t xml:space="preserve"> hPa</w:t>
      </w:r>
      <w:r w:rsidR="003C4066">
        <w:t xml:space="preserve"> dec</w:t>
      </w:r>
      <w:r w:rsidR="003C4066" w:rsidRPr="00977CFF">
        <w:rPr>
          <w:vertAlign w:val="superscript"/>
        </w:rPr>
        <w:t>-1</w:t>
      </w:r>
      <w:r w:rsidR="003C4066" w:rsidRPr="00B67336">
        <w:t xml:space="preserve"> </w:t>
      </w:r>
      <w:r w:rsidR="003C4066" w:rsidRPr="00967331">
        <w:t xml:space="preserve">and </w:t>
      </w:r>
      <w:r w:rsidR="003C4066">
        <w:t>0.3</w:t>
      </w:r>
      <w:r w:rsidR="003C4066" w:rsidRPr="00B67336">
        <w:t xml:space="preserve"> hPa</w:t>
      </w:r>
      <w:r w:rsidR="003C4066" w:rsidRPr="00967331">
        <w:t xml:space="preserve"> </w:t>
      </w:r>
      <w:r w:rsidR="003C4066">
        <w:t>dec</w:t>
      </w:r>
      <w:r w:rsidR="003C4066" w:rsidRPr="00977CFF">
        <w:rPr>
          <w:vertAlign w:val="superscript"/>
        </w:rPr>
        <w:t>-1</w:t>
      </w:r>
      <w:r w:rsidR="003C4066">
        <w:t xml:space="preserve"> </w:t>
      </w:r>
      <w:r w:rsidR="003C4066" w:rsidRPr="00967331">
        <w:t>for the RCP2.6 and RCP8.5, respectively).</w:t>
      </w:r>
      <w:r w:rsidR="003C4066">
        <w:t xml:space="preserve"> </w:t>
      </w:r>
      <w:r w:rsidRPr="00967331">
        <w:t xml:space="preserve">By 2100, stratospheric ozone sensitivity to </w:t>
      </w:r>
      <w:r w:rsidR="00D00B72">
        <w:t xml:space="preserve">GHG </w:t>
      </w:r>
      <w:r w:rsidRPr="00967331">
        <w:t>conc</w:t>
      </w:r>
      <w:r w:rsidR="00D00B72">
        <w:t>entrations</w:t>
      </w:r>
      <w:r w:rsidRPr="00967331">
        <w:t xml:space="preserve"> is greatest in the Arctic and </w:t>
      </w:r>
      <w:r w:rsidR="00BE1711">
        <w:t>N</w:t>
      </w:r>
      <w:r w:rsidRPr="00967331">
        <w:t xml:space="preserve">orthern </w:t>
      </w:r>
      <w:r w:rsidR="00BE1711">
        <w:t>H</w:t>
      </w:r>
      <w:r w:rsidRPr="00967331">
        <w:t>emisphere midlatitudes (</w:t>
      </w:r>
      <w:r w:rsidR="004E6096">
        <w:t>37.7</w:t>
      </w:r>
      <w:r w:rsidRPr="00AF28FD">
        <w:t xml:space="preserve"> </w:t>
      </w:r>
      <w:r w:rsidR="00A91AA5">
        <w:t xml:space="preserve">DU </w:t>
      </w:r>
      <w:r w:rsidRPr="00AF28FD">
        <w:t xml:space="preserve">and </w:t>
      </w:r>
      <w:r w:rsidR="004E6096">
        <w:t>16.1</w:t>
      </w:r>
      <w:r w:rsidRPr="00AF28FD">
        <w:t xml:space="preserve"> DU</w:t>
      </w:r>
      <w:r w:rsidRPr="00967331">
        <w:t xml:space="preserve"> difference between the RCP2.6 and RCP8.5, respectively), and smallest over the </w:t>
      </w:r>
      <w:r w:rsidR="00A91AA5">
        <w:t xml:space="preserve">tropics and </w:t>
      </w:r>
      <w:r w:rsidRPr="00967331">
        <w:t>Antarctica continent (</w:t>
      </w:r>
      <w:r w:rsidR="00F6676F">
        <w:t>2.5</w:t>
      </w:r>
      <w:r w:rsidR="00A5669A">
        <w:t xml:space="preserve"> DU and </w:t>
      </w:r>
      <w:r w:rsidR="00F6676F">
        <w:t>8.1</w:t>
      </w:r>
      <w:r w:rsidRPr="009826F1">
        <w:t xml:space="preserve"> DU</w:t>
      </w:r>
      <w:r w:rsidR="00A5669A">
        <w:t xml:space="preserve"> respectively</w:t>
      </w:r>
      <w:r w:rsidRPr="00967331">
        <w:t xml:space="preserve">). Future </w:t>
      </w:r>
      <w:r w:rsidR="004641C8">
        <w:t>TCO</w:t>
      </w:r>
      <w:r w:rsidRPr="00967331">
        <w:t xml:space="preserve"> changes in the tropics are </w:t>
      </w:r>
      <w:r w:rsidRPr="00967331">
        <w:lastRenderedPageBreak/>
        <w:t xml:space="preserve">mainly determined by the upper stratospheric ozone sensitivity to GHG concentrations, due to a large </w:t>
      </w:r>
      <w:r w:rsidR="00443BAC">
        <w:t>compensation</w:t>
      </w:r>
      <w:r w:rsidR="00443BAC" w:rsidRPr="00967331">
        <w:t xml:space="preserve"> </w:t>
      </w:r>
      <w:r w:rsidRPr="00967331">
        <w:t>between tropospheric and lower stratospheric column ozone</w:t>
      </w:r>
      <w:r w:rsidR="00443BAC">
        <w:t xml:space="preserve"> changes</w:t>
      </w:r>
      <w:r w:rsidR="000C08D7">
        <w:t xml:space="preserve"> in the two RCP scenarios</w:t>
      </w:r>
      <w:r w:rsidRPr="00967331">
        <w:t xml:space="preserve">. </w:t>
      </w:r>
      <w:r w:rsidR="00593DAD" w:rsidRPr="00593DAD">
        <w:t xml:space="preserve">These results demonstrate how changes in stratospheric ozone are </w:t>
      </w:r>
      <w:r w:rsidR="00B9712D">
        <w:t xml:space="preserve">tightly </w:t>
      </w:r>
      <w:r w:rsidR="00593DAD" w:rsidRPr="00593DAD">
        <w:t>linked to climate and</w:t>
      </w:r>
      <w:r w:rsidR="00615815">
        <w:t xml:space="preserve"> show the benefit of including the processes </w:t>
      </w:r>
      <w:r w:rsidR="008C6CA2">
        <w:t>interactively</w:t>
      </w:r>
      <w:r w:rsidR="00615815">
        <w:t xml:space="preserve"> in climate models</w:t>
      </w:r>
      <w:r w:rsidR="00593DAD" w:rsidRPr="00593DAD">
        <w:t>.</w:t>
      </w:r>
    </w:p>
    <w:p w14:paraId="1CA671BE" w14:textId="77777777" w:rsidR="00D00390" w:rsidRDefault="00D00390" w:rsidP="00D00390">
      <w:pPr>
        <w:pStyle w:val="Heading1"/>
        <w:numPr>
          <w:ilvl w:val="0"/>
          <w:numId w:val="0"/>
        </w:numPr>
        <w:ind w:left="432"/>
      </w:pPr>
    </w:p>
    <w:p w14:paraId="5EC7B6BC" w14:textId="7492D2B9" w:rsidR="005B62F2" w:rsidRDefault="00967331" w:rsidP="00967331">
      <w:pPr>
        <w:pStyle w:val="Heading1"/>
      </w:pPr>
      <w:r>
        <w:t>Introduction</w:t>
      </w:r>
    </w:p>
    <w:p w14:paraId="6E4E5A17" w14:textId="5EE22DA5" w:rsidR="00C61914" w:rsidRDefault="00923165" w:rsidP="008C5AF0">
      <w:r w:rsidRPr="00923165">
        <w:t xml:space="preserve">The Atmospheric Chemistry and Climate Model Intercomparison Project (ACCMIP) </w:t>
      </w:r>
      <w:r>
        <w:fldChar w:fldCharType="begin"/>
      </w:r>
      <w:r w:rsidR="00D41A41">
        <w:instrText xml:space="preserve"> ADDIN EN.CITE &lt;EndNote&gt;&lt;Cite&gt;&lt;Author&gt;Lamarque&lt;/Author&gt;&lt;Year&gt;2013&lt;/Year&gt;&lt;RecNum&gt;16&lt;/RecNum&gt;&lt;DisplayText&gt;(Lamarque et al., 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fldChar w:fldCharType="separate"/>
      </w:r>
      <w:r w:rsidR="008D2123">
        <w:rPr>
          <w:noProof/>
        </w:rPr>
        <w:t>(Lamarque et al., 2013b)</w:t>
      </w:r>
      <w:r>
        <w:fldChar w:fldCharType="end"/>
      </w:r>
      <w:r w:rsidRPr="00923165">
        <w:t xml:space="preserve"> was designed to evaluate the long-term (1850</w:t>
      </w:r>
      <w:r w:rsidR="00DC6AD3">
        <w:rPr>
          <w:rFonts w:ascii="Cambria Math" w:hAnsi="Cambria Math" w:cs="Cambria Math"/>
        </w:rPr>
        <w:t>⎯</w:t>
      </w:r>
      <w:r w:rsidRPr="00923165">
        <w:t>2100) atmospheric composition changes (e.g. ozone) to inform the Fifth Assessment Report</w:t>
      </w:r>
      <w:r w:rsidR="008848A8">
        <w:t xml:space="preserve"> </w:t>
      </w:r>
      <w:r w:rsidRPr="00923165">
        <w:t xml:space="preserve">of the Intergovernmental Panel on Climate Change </w:t>
      </w:r>
      <w:r w:rsidR="008F0AA2">
        <w:fldChar w:fldCharType="begin"/>
      </w:r>
      <w:r w:rsidR="008F0AA2">
        <w:instrText xml:space="preserve"> ADDIN EN.CITE &lt;EndNote&gt;&lt;Cite&gt;&lt;Author&gt;IPCC&lt;/Author&gt;&lt;Year&gt;2013&lt;/Year&gt;&lt;RecNum&gt;174&lt;/RecNum&gt;&lt;DisplayText&gt;(IPCC, 2013)&lt;/DisplayText&gt;&lt;record&gt;&lt;rec-number&gt;174&lt;/rec-number&gt;&lt;foreign-keys&gt;&lt;key app="EN" db-id="0f90pdefssr5fteptv5xp0v4vdz95v0zsa5s" timestamp="1408635162"&gt;174&lt;/key&gt;&lt;/foreign-keys&gt;&lt;ref-type name="Book"&gt;6&lt;/ref-type&gt;&lt;contributors&gt;&lt;authors&gt;&lt;author&gt;IPCC&lt;/author&gt;&lt;/authors&gt;&lt;tertiary-authors&gt;&lt;author&gt;Stocker, T.F., D. Qin, G.-K. Plattner, M. Tignor, S.K. Allen, J. Boschung, A. Nauels, Y. Xia, V. Bex and P.M. Midgley&lt;/author&gt;&lt;/terti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ocation&gt;Cambridge, United Kingdom and New York, NY, USA&lt;/pub-location&gt;&lt;publisher&gt;Cambridge University Press&lt;/publisher&gt;&lt;isbn&gt;ISBN 978-1-107-66182-0&lt;/isbn&gt;&lt;urls&gt;&lt;/urls&gt;&lt;electronic-resource-num&gt;10.1017/CBO9781107415324&lt;/electronic-resource-num&gt;&lt;/record&gt;&lt;/Cite&gt;&lt;/EndNote&gt;</w:instrText>
      </w:r>
      <w:r w:rsidR="008F0AA2">
        <w:fldChar w:fldCharType="separate"/>
      </w:r>
      <w:r w:rsidR="008F0AA2">
        <w:rPr>
          <w:noProof/>
        </w:rPr>
        <w:t>(IPCC, 2013)</w:t>
      </w:r>
      <w:r w:rsidR="008F0AA2">
        <w:fldChar w:fldCharType="end"/>
      </w:r>
      <w:r w:rsidRPr="00923165">
        <w:t xml:space="preserve">, supplementing phase 5 of the Coupled Model Intercomparison Project (CMIP5) </w:t>
      </w:r>
      <w:r w:rsidR="00AD0D1E">
        <w:fldChar w:fldCharType="begin"/>
      </w:r>
      <w:r w:rsidR="0044650D">
        <w:instrText xml:space="preserve"> ADDIN EN.CITE &lt;EndNote&gt;&lt;Cite&gt;&lt;Author&gt;Taylor&lt;/Author&gt;&lt;Year&gt;2012&lt;/Year&gt;&lt;RecNum&gt;89&lt;/RecNum&gt;&lt;DisplayText&gt;(Taylor et al., 2012)&lt;/DisplayText&gt;&lt;record&gt;&lt;rec-number&gt;89&lt;/rec-number&gt;&lt;foreign-keys&gt;&lt;key app="EN" db-id="0f90pdefssr5fteptv5xp0v4vdz95v0zsa5s" timestamp="1401470240"&gt;89&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abbr-1&gt;Bull. Am. Meteorol. Soc.&lt;/abbr-1&gt;&lt;abbr-2&gt;Bull. Am. Meteorol. Soc.&lt;/abbr-2&gt;&lt;/periodical&gt;&lt;volume&gt;93&lt;/volume&gt;&lt;number&gt;4&lt;/number&gt;&lt;dates&gt;&lt;year&gt;2012&lt;/year&gt;&lt;/dates&gt;&lt;isbn&gt;0003-0007&lt;/isbn&gt;&lt;urls&gt;&lt;/urls&gt;&lt;electronic-resource-num&gt;doi:10.1175/BAMS-D-11-00094.1&lt;/electronic-resource-num&gt;&lt;/record&gt;&lt;/Cite&gt;&lt;/EndNote&gt;</w:instrText>
      </w:r>
      <w:r w:rsidR="00AD0D1E">
        <w:fldChar w:fldCharType="separate"/>
      </w:r>
      <w:r w:rsidR="00AD0D1E">
        <w:rPr>
          <w:noProof/>
        </w:rPr>
        <w:t>(Taylor et al., 2012)</w:t>
      </w:r>
      <w:r w:rsidR="00AD0D1E">
        <w:fldChar w:fldCharType="end"/>
      </w:r>
      <w:r w:rsidRPr="00923165">
        <w:t xml:space="preserve">, where the focus was more on physical climate change. In addition, ACCMIP is the first model intercomparison project </w:t>
      </w:r>
      <w:r w:rsidR="00963AED">
        <w:t>in which</w:t>
      </w:r>
      <w:r w:rsidR="00963AED" w:rsidRPr="00923165">
        <w:t xml:space="preserve"> </w:t>
      </w:r>
      <w:r w:rsidRPr="00923165">
        <w:t xml:space="preserve">the majority of the models included chemical schemes appropriate for stratospheric and tropospheric chemistry. </w:t>
      </w:r>
      <w:r w:rsidR="007D0B15">
        <w:t>Due to the absorption of</w:t>
      </w:r>
      <w:r w:rsidRPr="00923165">
        <w:t xml:space="preserve"> shortwave radiation, stratospheric ozone is important for determining the stratospheric climate </w:t>
      </w:r>
      <w:r w:rsidR="004740D9">
        <w:fldChar w:fldCharType="begin"/>
      </w:r>
      <w:r w:rsidR="00D41A41">
        <w:instrText xml:space="preserve"> ADDIN EN.CITE &lt;EndNote&gt;&lt;Cite&gt;&lt;Author&gt;Randel&lt;/Author&gt;&lt;Year&gt;1999&lt;/Year&gt;&lt;RecNum&gt;253&lt;/RecNum&gt;&lt;Prefix&gt;e.g. &lt;/Prefix&gt;&lt;DisplayText&gt;(e.g. Randel and Wu, 1999)&lt;/DisplayText&gt;&lt;record&gt;&lt;rec-number&gt;253&lt;/rec-number&gt;&lt;foreign-keys&gt;&lt;key app="EN" db-id="0f90pdefssr5fteptv5xp0v4vdz95v0zsa5s" timestamp="1427286120"&gt;253&lt;/key&gt;&lt;/foreign-keys&gt;&lt;ref-type name="Journal Article"&gt;17&lt;/ref-type&gt;&lt;contributors&gt;&lt;authors&gt;&lt;author&gt;Randel, William J.&lt;/author&gt;&lt;author&gt;Wu, Fei&lt;/author&gt;&lt;/authors&gt;&lt;/contributors&gt;&lt;titles&gt;&lt;title&gt;Cooling of the Arctic and Antarctic Polar Stratospheres due to Ozone Depletion&lt;/title&gt;&lt;secondary-title&gt;Journal of Climate&lt;/secondary-title&gt;&lt;/titles&gt;&lt;periodical&gt;&lt;full-title&gt;Journal of Climate&lt;/full-title&gt;&lt;abbr-1&gt;J. Clim.&lt;/abbr-1&gt;&lt;abbr-2&gt;J Clim&lt;/abbr-2&gt;&lt;/periodical&gt;&lt;pages&gt;1467-1479&lt;/pages&gt;&lt;volume&gt;12&lt;/volume&gt;&lt;number&gt;5&lt;/number&gt;&lt;dates&gt;&lt;year&gt;1999&lt;/year&gt;&lt;pub-dates&gt;&lt;date&gt;1999/05/01&lt;/date&gt;&lt;/pub-dates&gt;&lt;/dates&gt;&lt;publisher&gt;American Meteorological Society&lt;/publisher&gt;&lt;isbn&gt;0894-8755&lt;/isbn&gt;&lt;urls&gt;&lt;related-urls&gt;&lt;url&gt;http://dx.doi.org/10.1175/1520-0442(1999)012&amp;lt;1467:COTAAA&amp;gt;2.0.CO;2&lt;/url&gt;&lt;/related-urls&gt;&lt;/urls&gt;&lt;electronic-resource-num&gt;10.1175/1520-0442(1999)012&amp;lt;1467:COTAAA&amp;gt;2.0.CO;2&lt;/electronic-resource-num&gt;&lt;access-date&gt;2015/03/25&lt;/access-date&gt;&lt;/record&gt;&lt;/Cite&gt;&lt;/EndNote&gt;</w:instrText>
      </w:r>
      <w:r w:rsidR="004740D9">
        <w:fldChar w:fldCharType="separate"/>
      </w:r>
      <w:r w:rsidR="004740D9">
        <w:rPr>
          <w:noProof/>
        </w:rPr>
        <w:t>(e.g. Randel and Wu, 1999)</w:t>
      </w:r>
      <w:r w:rsidR="004740D9">
        <w:fldChar w:fldCharType="end"/>
      </w:r>
      <w:r w:rsidRPr="00923165">
        <w:t xml:space="preserve"> and has a strong influence on tropospheric ozone through stratosphere-to-troposphere transport </w:t>
      </w:r>
      <w:r w:rsidR="00D943EB">
        <w:fldChar w:fldCharType="begin">
          <w:fldData xml:space="preserve">PEVuZE5vdGU+PENpdGU+PEF1dGhvcj5Db2xsaW5zPC9BdXRob3I+PFllYXI+MjAwMzwvWWVhcj48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44NTI4PC9wYWdlcz48dm9sdW1lPjEwODwvdm9sdW1lPjxudW1i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MjI1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==
</w:fldData>
        </w:fldChar>
      </w:r>
      <w:r w:rsidR="00937BC2">
        <w:instrText xml:space="preserve"> ADDIN EN.CITE </w:instrText>
      </w:r>
      <w:r w:rsidR="00937BC2">
        <w:fldChar w:fldCharType="begin">
          <w:fldData xml:space="preserve">PEVuZE5vdGU+PENpdGU+PEF1dGhvcj5Db2xsaW5zPC9BdXRob3I+PFllYXI+MjAwMzwvWWVhcj48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44NTI4PC9wYWdlcz48dm9sdW1lPjEwODwvdm9sdW1lPjxudW1i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MjI1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==
</w:fldData>
        </w:fldChar>
      </w:r>
      <w:r w:rsidR="00937BC2">
        <w:instrText xml:space="preserve"> ADDIN EN.CITE.DATA </w:instrText>
      </w:r>
      <w:r w:rsidR="00937BC2">
        <w:fldChar w:fldCharType="end"/>
      </w:r>
      <w:r w:rsidR="00D943EB">
        <w:fldChar w:fldCharType="separate"/>
      </w:r>
      <w:r w:rsidR="00937BC2">
        <w:rPr>
          <w:noProof/>
        </w:rPr>
        <w:t>(e.g. Collins et al., 2003; Sudo et al., 2003; Zeng and Pyle, 2003)</w:t>
      </w:r>
      <w:r w:rsidR="00D943EB">
        <w:fldChar w:fldCharType="end"/>
      </w:r>
      <w:r w:rsidRPr="00923165">
        <w:t xml:space="preserve">. In addition, changes in stratospheric ozone can </w:t>
      </w:r>
      <w:r w:rsidR="006D0B64">
        <w:t>affect</w:t>
      </w:r>
      <w:r w:rsidRPr="00923165">
        <w:t xml:space="preserve"> atmospheric circulation and climate, reaching to the lower troposphere in the case of the Antarctic ozone hole </w:t>
      </w:r>
      <w:r w:rsidR="003E0655">
        <w:fldChar w:fldCharType="begin"/>
      </w:r>
      <w:r w:rsidR="00806D90">
        <w:instrText xml:space="preserve"> ADDIN EN.CITE &lt;EndNote&gt;&lt;Cite&gt;&lt;Author&gt;Thompson&lt;/Author&gt;&lt;Year&gt;2002&lt;/Year&gt;&lt;RecNum&gt;40&lt;/RecNum&gt;&lt;Prefix&gt;e.g. &lt;/Prefix&gt;&lt;DisplayText&gt;(e.g. Thompson and Solomon, 2002; Gillett and Thompson, 2003)&lt;/DisplayText&gt;&lt;record&gt;&lt;rec-number&gt;40&lt;/rec-number&gt;&lt;foreign-keys&gt;&lt;key app="EN" db-id="0f90pdefssr5fteptv5xp0v4vdz95v0zsa5s" timestamp="1390585227"&gt;40&lt;/key&gt;&lt;/foreign-keys&gt;&lt;ref-type name="Journal Article"&gt;17&lt;/ref-type&gt;&lt;contributors&gt;&lt;authors&gt;&lt;author&gt;Thompson, David W. J.&lt;/author&gt;&lt;author&gt;Solomon, Susan&lt;/author&gt;&lt;/authors&gt;&lt;/contributors&gt;&lt;titles&gt;&lt;title&gt;Interpretation of Recent Southern Hemisphere Climate Change&lt;/title&gt;&lt;secondary-title&gt;Science&lt;/secondary-title&gt;&lt;/titles&gt;&lt;periodical&gt;&lt;full-title&gt;Science&lt;/full-title&gt;&lt;/periodical&gt;&lt;pages&gt;895-899&lt;/pages&gt;&lt;volume&gt;296&lt;/volume&gt;&lt;number&gt;5569&lt;/number&gt;&lt;dates&gt;&lt;year&gt;2002&lt;/year&gt;&lt;pub-dates&gt;&lt;date&gt;May 3, 2002&lt;/date&gt;&lt;/pub-dates&gt;&lt;/dates&gt;&lt;urls&gt;&lt;related-urls&gt;&lt;url&gt;http://www.sciencemag.org/content/296/5569/895.abstract&lt;/url&gt;&lt;/related-urls&gt;&lt;/urls&gt;&lt;electronic-resource-num&gt;10.1126/science.1069270&lt;/electronic-resource-num&gt;&lt;/record&gt;&lt;/Cite&gt;&lt;Cite&gt;&lt;Author&gt;Gillett&lt;/Author&gt;&lt;Year&gt;2003&lt;/Year&gt;&lt;RecNum&gt;143&lt;/RecNum&gt;&lt;record&gt;&lt;rec-number&gt;143&lt;/rec-number&gt;&lt;foreign-keys&gt;&lt;key app="EN" db-id="0f90pdefssr5fteptv5xp0v4vdz95v0zsa5s" timestamp="1405507256"&gt;143&lt;/key&gt;&lt;/foreign-keys&gt;&lt;ref-type name="Journal Article"&gt;17&lt;/ref-type&gt;&lt;contributors&gt;&lt;authors&gt;&lt;author&gt;Gillett, Nathan P.&lt;/author&gt;&lt;author&gt;Thompson, David W. J.&lt;/author&gt;&lt;/authors&gt;&lt;/contributors&gt;&lt;titles&gt;&lt;title&gt;Simulation of Recent Southern Hemisphere Climate Change&lt;/title&gt;&lt;secondary-title&gt;Science&lt;/secondary-title&gt;&lt;/titles&gt;&lt;periodical&gt;&lt;full-title&gt;Science&lt;/full-title&gt;&lt;/periodical&gt;&lt;pages&gt;273-275&lt;/pages&gt;&lt;volume&gt;302&lt;/volume&gt;&lt;number&gt;5643&lt;/number&gt;&lt;dates&gt;&lt;year&gt;2003&lt;/year&gt;&lt;pub-dates&gt;&lt;date&gt;October 10, 2003&lt;/date&gt;&lt;/pub-dates&gt;&lt;/dates&gt;&lt;urls&gt;&lt;related-urls&gt;&lt;url&gt;http://www.sciencemag.org/content/302/5643/273.abstract&lt;/url&gt;&lt;/related-urls&gt;&lt;/urls&gt;&lt;electronic-resource-num&gt;10.1126/science.1087440&lt;/electronic-resource-num&gt;&lt;/record&gt;&lt;/Cite&gt;&lt;/EndNote&gt;</w:instrText>
      </w:r>
      <w:r w:rsidR="003E0655">
        <w:fldChar w:fldCharType="separate"/>
      </w:r>
      <w:r w:rsidR="00FE0AD7">
        <w:rPr>
          <w:noProof/>
        </w:rPr>
        <w:t>(e.g. Thompson and Solomon, 2002; Gillett and Thompson, 2003)</w:t>
      </w:r>
      <w:r w:rsidR="003E0655">
        <w:fldChar w:fldCharType="end"/>
      </w:r>
      <w:r w:rsidRPr="00923165">
        <w:t>. This study evaluates stratospheric ozone changes and associated climate impacts in the ACCMIP simulations, quantifying the evolution since the pre-industrial period through to the end of the 21</w:t>
      </w:r>
      <w:r w:rsidRPr="008C0D72">
        <w:rPr>
          <w:vertAlign w:val="superscript"/>
        </w:rPr>
        <w:t>st</w:t>
      </w:r>
      <w:r w:rsidRPr="00923165">
        <w:t xml:space="preserve"> century.</w:t>
      </w:r>
    </w:p>
    <w:p w14:paraId="3B49CF17" w14:textId="38FCCD53" w:rsidR="00C61914" w:rsidRDefault="0088467D" w:rsidP="008C5AF0">
      <w:r w:rsidRPr="0088467D">
        <w:t>Stratospheric ozone represents approximately</w:t>
      </w:r>
      <w:r w:rsidR="00AE7F74">
        <w:t xml:space="preserve"> </w:t>
      </w:r>
      <w:r w:rsidRPr="0088467D">
        <w:t>90</w:t>
      </w:r>
      <w:r w:rsidR="00AE7F74">
        <w:t xml:space="preserve"> </w:t>
      </w:r>
      <w:r w:rsidRPr="0088467D">
        <w:t xml:space="preserve">% of ozone in the atmosphere and absorbs much of the ultraviolet solar radiation harmful for the biosphere </w:t>
      </w:r>
      <w:r>
        <w:fldChar w:fldCharType="begin"/>
      </w:r>
      <w:r w:rsidR="00FE0AD7">
        <w:instrText xml:space="preserve"> ADDIN EN.CITE &lt;EndNote&gt;&lt;Cite&gt;&lt;Author&gt;WMO&lt;/Author&gt;&lt;Year&gt;2014&lt;/Year&gt;&lt;RecNum&gt;243&lt;/RecNum&gt;&lt;Prefix&gt;e.g. &lt;/Prefix&gt;&lt;DisplayText&gt;(e.g. WMO, 2014; UNEP, 2015)&lt;/DisplayText&gt;&lt;record&gt;&lt;rec-number&gt;243&lt;/rec-number&gt;&lt;foreign-keys&gt;&lt;key app="EN" db-id="0f90pdefssr5fteptv5xp0v4vdz95v0zsa5s" timestamp="1421398519"&gt;243&lt;/key&gt;&lt;/foreign-keys&gt;&lt;ref-type name="Report"&gt;27&lt;/ref-type&gt;&lt;contributors&gt;&lt;authors&gt;&lt;author&gt;WMO,&lt;/author&gt;&lt;/authors&gt;&lt;/contributors&gt;&lt;titles&gt;&lt;title&gt;Scientific Assessment of Ozone Depletion: 2014, World Meteorological Organization, Global Ozone Research and Monitoring Project&lt;/title&gt;&lt;/titles&gt;&lt;volume&gt;Report No. 55, 416 pp.&lt;/volume&gt;&lt;dates&gt;&lt;year&gt;2014&lt;/year&gt;&lt;/dates&gt;&lt;publisher&gt;Geneva, Switzerland&lt;/publisher&gt;&lt;urls&gt;&lt;/urls&gt;&lt;/record&gt;&lt;/Cite&gt;&lt;Cite&gt;&lt;Author&gt;UNEP&lt;/Author&gt;&lt;Year&gt;2015&lt;/Year&gt;&lt;RecNum&gt;292&lt;/RecNum&gt;&lt;record&gt;&lt;rec-number&gt;292&lt;/rec-number&gt;&lt;foreign-keys&gt;&lt;key app="EN" db-id="0f90pdefssr5fteptv5xp0v4vdz95v0zsa5s" timestamp="1429178847"&gt;292&lt;/key&gt;&lt;/foreign-keys&gt;&lt;ref-type name="Report"&gt;27&lt;/ref-type&gt;&lt;contributors&gt;&lt;authors&gt;&lt;author&gt;UNEP,&lt;/author&gt;&lt;/authors&gt;&lt;/contributors&gt;&lt;titles&gt;&lt;title&gt;Environmental effects of ozone depletion and its interaction with climate change: 2015 assessment&lt;/title&gt;&lt;/titles&gt;&lt;dates&gt;&lt;year&gt;2015&lt;/year&gt;&lt;/dates&gt;&lt;pub-location&gt;Nairobi&lt;/pub-location&gt;&lt;publisher&gt;United Nations Environment Programme (UNEP)&lt;/publisher&gt;&lt;urls&gt;&lt;/urls&gt;&lt;/record&gt;&lt;/Cite&gt;&lt;/EndNote&gt;</w:instrText>
      </w:r>
      <w:r>
        <w:fldChar w:fldCharType="separate"/>
      </w:r>
      <w:r w:rsidR="00FE0AD7">
        <w:rPr>
          <w:noProof/>
        </w:rPr>
        <w:t>(e.g. WMO, 2014; UNEP, 2015)</w:t>
      </w:r>
      <w:r>
        <w:fldChar w:fldCharType="end"/>
      </w:r>
      <w:r w:rsidRPr="0088467D">
        <w:t>. Anthropogenic emissions of ozone depleting substances (</w:t>
      </w:r>
      <w:r w:rsidR="0096419A">
        <w:t>ODS</w:t>
      </w:r>
      <w:r w:rsidRPr="0088467D">
        <w:t xml:space="preserve">) such as chlorofluorocarbons and other halogenated </w:t>
      </w:r>
      <w:r w:rsidR="001E227E">
        <w:t>compounds</w:t>
      </w:r>
      <w:r w:rsidR="001E227E" w:rsidRPr="0088467D">
        <w:t xml:space="preserve"> </w:t>
      </w:r>
      <w:r w:rsidR="00A73689">
        <w:t>containing chlorine and bromine</w:t>
      </w:r>
      <w:r w:rsidRPr="0088467D">
        <w:t xml:space="preserve"> have played a key role </w:t>
      </w:r>
      <w:r w:rsidR="00405986">
        <w:t xml:space="preserve">in </w:t>
      </w:r>
      <w:r w:rsidRPr="0088467D">
        <w:t>depleting stratospheric ozone during the latter half of the 20</w:t>
      </w:r>
      <w:r w:rsidRPr="008C0D72">
        <w:rPr>
          <w:vertAlign w:val="superscript"/>
        </w:rPr>
        <w:t>th</w:t>
      </w:r>
      <w:r w:rsidRPr="0088467D">
        <w:t xml:space="preserve"> century </w:t>
      </w:r>
      <w:r w:rsidR="00417B7A">
        <w:fldChar w:fldCharType="begin"/>
      </w:r>
      <w:r w:rsidR="00417B7A">
        <w:instrText xml:space="preserve"> ADDIN EN.CITE &lt;EndNote&gt;&lt;Cite&gt;&lt;Author&gt;WMO&lt;/Author&gt;&lt;Year&gt;2014&lt;/Year&gt;&lt;RecNum&gt;243&lt;/RecNum&gt;&lt;Prefix&gt;e.g. &lt;/Prefix&gt;&lt;DisplayText&gt;(e.g. WMO, 2014)&lt;/DisplayText&gt;&lt;record&gt;&lt;rec-number&gt;243&lt;/rec-number&gt;&lt;foreign-keys&gt;&lt;key app="EN" db-id="0f90pdefssr5fteptv5xp0v4vdz95v0zsa5s" timestamp="1421398519"&gt;243&lt;/key&gt;&lt;/foreign-keys&gt;&lt;ref-type name="Report"&gt;27&lt;/ref-type&gt;&lt;contributors&gt;&lt;authors&gt;&lt;author&gt;WMO,&lt;/author&gt;&lt;/authors&gt;&lt;/contributors&gt;&lt;titles&gt;&lt;title&gt;Scientific Assessment of Ozone Depletion: 2014, World Meteorological Organization, Global Ozone Research and Monitoring Project&lt;/title&gt;&lt;/titles&gt;&lt;volume&gt;Report No. 55, 416 pp.&lt;/volume&gt;&lt;dates&gt;&lt;year&gt;2014&lt;/year&gt;&lt;/dates&gt;&lt;publisher&gt;Geneva, Switzerland&lt;/publisher&gt;&lt;urls&gt;&lt;/urls&gt;&lt;/record&gt;&lt;/Cite&gt;&lt;/EndNote&gt;</w:instrText>
      </w:r>
      <w:r w:rsidR="00417B7A">
        <w:fldChar w:fldCharType="separate"/>
      </w:r>
      <w:r w:rsidR="00417B7A">
        <w:rPr>
          <w:noProof/>
        </w:rPr>
        <w:t>(e.g. WMO, 2014)</w:t>
      </w:r>
      <w:r w:rsidR="00417B7A">
        <w:fldChar w:fldCharType="end"/>
      </w:r>
      <w:r w:rsidRPr="0088467D">
        <w:t xml:space="preserve">. Although present globally averaged </w:t>
      </w:r>
      <w:r w:rsidR="004641C8">
        <w:t>TCO</w:t>
      </w:r>
      <w:r w:rsidRPr="0088467D">
        <w:t xml:space="preserve"> levels are only ~3.5</w:t>
      </w:r>
      <w:r w:rsidR="00A80184">
        <w:t xml:space="preserve"> </w:t>
      </w:r>
      <w:r w:rsidRPr="0088467D">
        <w:t xml:space="preserve">% lower than pre-1980 values, about half the </w:t>
      </w:r>
      <w:r w:rsidR="004641C8">
        <w:t>TCO</w:t>
      </w:r>
      <w:r w:rsidRPr="0088467D">
        <w:t xml:space="preserve"> is depleted </w:t>
      </w:r>
      <w:r w:rsidRPr="0088467D">
        <w:lastRenderedPageBreak/>
        <w:t xml:space="preserve">over Antarctica between September and November (austral spring) each year </w:t>
      </w:r>
      <w:r w:rsidR="00A10F1E">
        <w:fldChar w:fldCharType="begin"/>
      </w:r>
      <w:r w:rsidR="00A10F1E">
        <w:instrText xml:space="preserve"> ADDIN EN.CITE &lt;EndNote&gt;&lt;Cite&gt;&lt;Author&gt;Forster&lt;/Author&gt;&lt;Year&gt;2011&lt;/Year&gt;&lt;RecNum&gt;41&lt;/RecNum&gt;&lt;DisplayText&gt;(Forster et al., 2011)&lt;/DisplayText&gt;&lt;record&gt;&lt;rec-number&gt;41&lt;/rec-number&gt;&lt;foreign-keys&gt;&lt;key app="EN" db-id="0f90pdefssr5fteptv5xp0v4vdz95v0zsa5s" timestamp="1390585967"&gt;41&lt;/key&gt;&lt;/foreign-keys&gt;&lt;ref-type name="Report"&gt;27&lt;/ref-type&gt;&lt;contributors&gt;&lt;authors&gt;&lt;author&gt;Forster, P.M. and D.W.J. Thompson (Coordinating Lead Authors)&lt;/author&gt;&lt;author&gt;Baldwin, M.P.&lt;/author&gt;&lt;author&gt;Chipperfield, M.P.&lt;/author&gt;&lt;author&gt;Dameris, M.&lt;/author&gt;&lt;author&gt;Haigh, J.D.&lt;/author&gt;&lt;author&gt;Karoly, D.J.&lt;/author&gt;&lt;author&gt;Kushner, P.J.&lt;/author&gt;&lt;author&gt;Randel, W.J.&lt;/author&gt;&lt;author&gt;Rosenlof, K.H.&lt;/author&gt;&lt;author&gt;Seidel, D.J. &lt;/author&gt;&lt;author&gt;Solomon, S. &lt;/author&gt;&lt;author&gt;Beig, G.&lt;/author&gt;&lt;author&gt;Braesicke, P. &lt;/author&gt;&lt;author&gt;Butchart, N. &lt;/author&gt;&lt;author&gt;Gillett, N.P. &lt;/author&gt;&lt;author&gt;Grise, K.M.&lt;/author&gt;&lt;author&gt;Marsh, D.R.&lt;/author&gt;&lt;author&gt;McLandress, C.&lt;/author&gt;&lt;author&gt;Rao, T.N.&lt;/author&gt;&lt;author&gt;Son, S.-W.&lt;/author&gt;&lt;author&gt;Stenchikov, G.L.&lt;/author&gt;&lt;author&gt;Yoden, S.&lt;/author&gt;&lt;/authors&gt;&lt;/contributors&gt;&lt;titles&gt;&lt;title&gt;Stratospheric changes and climate, Chapter 4 in Scientific Assessment of Ozone Depletion: 2010&lt;/title&gt;&lt;secondary-title&gt;Global Ozone Research and Monitoring Project–Report&lt;/secondary-title&gt;&lt;/titles&gt;&lt;pages&gt;516 pp.&lt;/pages&gt;&lt;volume&gt;No. 52&lt;/volume&gt;&lt;dates&gt;&lt;year&gt;2011&lt;/year&gt;&lt;/dates&gt;&lt;pub-location&gt;Geneva, Switzerland&lt;/pub-location&gt;&lt;publisher&gt;World Meteorological Organization&lt;/publisher&gt;&lt;urls&gt;&lt;/urls&gt;&lt;/record&gt;&lt;/Cite&gt;&lt;/EndNote&gt;</w:instrText>
      </w:r>
      <w:r w:rsidR="00A10F1E">
        <w:fldChar w:fldCharType="separate"/>
      </w:r>
      <w:r w:rsidR="00A10F1E">
        <w:rPr>
          <w:noProof/>
        </w:rPr>
        <w:t>(Forster et al., 2011)</w:t>
      </w:r>
      <w:r w:rsidR="00A10F1E">
        <w:fldChar w:fldCharType="end"/>
      </w:r>
      <w:r w:rsidRPr="0088467D">
        <w:t xml:space="preserve">. </w:t>
      </w:r>
      <w:r w:rsidR="000A6ADB" w:rsidRPr="000A6ADB">
        <w:t>Globally, halogen loading peaked around 1998 (although this depends on altitude and latitude)</w:t>
      </w:r>
      <w:r w:rsidRPr="0088467D">
        <w:t xml:space="preserve"> and started to decrease afterwards due to the implementation of the Montreal Protocol and its Amendments and Adjustments </w:t>
      </w:r>
      <w:r w:rsidR="00D51A67">
        <w:fldChar w:fldCharType="begin"/>
      </w:r>
      <w:r w:rsidR="00D51A67">
        <w:instrText xml:space="preserve"> ADDIN EN.CITE &lt;EndNote&gt;&lt;Cite&gt;&lt;Author&gt;WMO&lt;/Author&gt;&lt;Year&gt;2007&lt;/Year&gt;&lt;RecNum&gt;110&lt;/RecNum&gt;&lt;Prefix&gt;e.g. &lt;/Prefix&gt;&lt;DisplayText&gt;(e.g. WMO, 2007, 2014)&lt;/DisplayText&gt;&lt;record&gt;&lt;rec-number&gt;110&lt;/rec-number&gt;&lt;foreign-keys&gt;&lt;key app="EN" db-id="0f90pdefssr5fteptv5xp0v4vdz95v0zsa5s" timestamp="1405345292"&gt;110&lt;/key&gt;&lt;/foreign-keys&gt;&lt;ref-type name="Report"&gt;27&lt;/ref-type&gt;&lt;contributors&gt;&lt;authors&gt;&lt;author&gt;WMO,&lt;/author&gt;&lt;/authors&gt;&lt;/contributors&gt;&lt;titles&gt;&lt;title&gt;Scientific Assessment of Ozone Depletion: 2006&lt;/title&gt;&lt;secondary-title&gt;Global Ozone Research and Monitoring Project&lt;/secondary-title&gt;&lt;/titles&gt;&lt;pages&gt;572pp.&lt;/pages&gt;&lt;volume&gt;No. 50&lt;/volume&gt;&lt;dates&gt;&lt;year&gt;2007&lt;/year&gt;&lt;/dates&gt;&lt;pub-location&gt;Geneva, Switzerland&lt;/pub-location&gt;&lt;publisher&gt;World Meteorological Organization&lt;/publisher&gt;&lt;urls&gt;&lt;/urls&gt;&lt;/record&gt;&lt;/Cite&gt;&lt;Cite&gt;&lt;Author&gt;WMO&lt;/Author&gt;&lt;Year&gt;2014&lt;/Year&gt;&lt;RecNum&gt;243&lt;/RecNum&gt;&lt;record&gt;&lt;rec-number&gt;243&lt;/rec-number&gt;&lt;foreign-keys&gt;&lt;key app="EN" db-id="0f90pdefssr5fteptv5xp0v4vdz95v0zsa5s" timestamp="1421398519"&gt;243&lt;/key&gt;&lt;/foreign-keys&gt;&lt;ref-type name="Report"&gt;27&lt;/ref-type&gt;&lt;contributors&gt;&lt;authors&gt;&lt;author&gt;WMO,&lt;/author&gt;&lt;/authors&gt;&lt;/contributors&gt;&lt;titles&gt;&lt;title&gt;Scientific Assessment of Ozone Depletion: 2014, World Meteorological Organization, Global Ozone Research and Monitoring Project&lt;/title&gt;&lt;/titles&gt;&lt;volume&gt;Report No. 55, 416 pp.&lt;/volume&gt;&lt;dates&gt;&lt;year&gt;2014&lt;/year&gt;&lt;/dates&gt;&lt;publisher&gt;Geneva, Switzerland&lt;/publisher&gt;&lt;urls&gt;&lt;/urls&gt;&lt;/record&gt;&lt;/Cite&gt;&lt;/EndNote&gt;</w:instrText>
      </w:r>
      <w:r w:rsidR="00D51A67">
        <w:fldChar w:fldCharType="separate"/>
      </w:r>
      <w:r w:rsidR="00D51A67">
        <w:rPr>
          <w:noProof/>
        </w:rPr>
        <w:t>(e.g. WMO, 2007, 2014)</w:t>
      </w:r>
      <w:r w:rsidR="00D51A67">
        <w:fldChar w:fldCharType="end"/>
      </w:r>
      <w:r w:rsidR="003617F8">
        <w:t>. As a result,</w:t>
      </w:r>
      <w:r w:rsidRPr="0088467D">
        <w:t xml:space="preserve"> stratospheric ozone is expected to recover and return to pre-industrial values during the 21</w:t>
      </w:r>
      <w:r w:rsidRPr="00094DC2">
        <w:rPr>
          <w:vertAlign w:val="superscript"/>
        </w:rPr>
        <w:t>st</w:t>
      </w:r>
      <w:r w:rsidRPr="0088467D">
        <w:t xml:space="preserve"> century </w:t>
      </w:r>
      <w:r w:rsidR="00F96621">
        <w:fldChar w:fldCharType="begin">
          <w:fldData xml:space="preserve">PEVuZE5vdGU+PENpdGU+PEF1dGhvcj5BdXN0aW48L0F1dGhvcj48WWVhcj4yMDA2PC9ZZWFyPjxS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</w:fldData>
        </w:fldChar>
      </w:r>
      <w:r w:rsidR="005222E4">
        <w:instrText xml:space="preserve"> ADDIN EN.CITE </w:instrText>
      </w:r>
      <w:r w:rsidR="005222E4">
        <w:fldChar w:fldCharType="begin">
          <w:fldData xml:space="preserve">PEVuZE5vdGU+PENpdGU+PEF1dGhvcj5BdXN0aW48L0F1dGhvcj48WWVhcj4yMDA2PC9ZZWFyPjxS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</w:fldData>
        </w:fldChar>
      </w:r>
      <w:r w:rsidR="005222E4">
        <w:instrText xml:space="preserve"> ADDIN EN.CITE.DATA </w:instrText>
      </w:r>
      <w:r w:rsidR="005222E4">
        <w:fldChar w:fldCharType="end"/>
      </w:r>
      <w:r w:rsidR="00F96621">
        <w:fldChar w:fldCharType="separate"/>
      </w:r>
      <w:r w:rsidR="005222E4">
        <w:rPr>
          <w:noProof/>
        </w:rPr>
        <w:t>(e.g. Austin and Wilson, 2006; Eyring et al., 2010a)</w:t>
      </w:r>
      <w:r w:rsidR="00F96621">
        <w:fldChar w:fldCharType="end"/>
      </w:r>
      <w:r w:rsidRPr="0088467D">
        <w:t xml:space="preserve">. Although anthropogenic </w:t>
      </w:r>
      <w:r w:rsidR="0096419A">
        <w:t>ODS</w:t>
      </w:r>
      <w:r w:rsidRPr="0088467D">
        <w:t xml:space="preserve"> are the main cause of ozone depletion over the last decades, other species such as methane, nitrous dioxide (N</w:t>
      </w:r>
      <w:r w:rsidRPr="006619AF">
        <w:rPr>
          <w:vertAlign w:val="subscript"/>
        </w:rPr>
        <w:t>2</w:t>
      </w:r>
      <w:r w:rsidRPr="0088467D">
        <w:t>O) and carbon dioxide (CO</w:t>
      </w:r>
      <w:r w:rsidRPr="006619AF">
        <w:rPr>
          <w:vertAlign w:val="subscript"/>
        </w:rPr>
        <w:t>2</w:t>
      </w:r>
      <w:r w:rsidRPr="0088467D">
        <w:t xml:space="preserve">) affect stratospheric ozone chemistry as well </w:t>
      </w:r>
      <w:r w:rsidR="00384F52">
        <w:fldChar w:fldCharType="begin">
          <w:fldData xml:space="preserve">PEVuZE5vdGU+PENpdGU+PEF1dGhvcj5IYWlnaDwvQXV0aG9yPjxZZWFyPjE5ODI8L1llYXI+PFJl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GFiYnItMT5Q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</w:fldData>
        </w:fldChar>
      </w:r>
      <w:r w:rsidR="00305842">
        <w:instrText xml:space="preserve"> ADDIN EN.CITE </w:instrText>
      </w:r>
      <w:r w:rsidR="00305842">
        <w:fldChar w:fldCharType="begin">
          <w:fldData xml:space="preserve">PEVuZE5vdGU+PENpdGU+PEF1dGhvcj5IYWlnaDwvQXV0aG9yPjxZZWFyPjE5ODI8L1llYXI+PFJl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GFiYnItMT5Q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</w:fldData>
        </w:fldChar>
      </w:r>
      <w:r w:rsidR="00305842">
        <w:instrText xml:space="preserve"> ADDIN EN.CITE.DATA </w:instrText>
      </w:r>
      <w:r w:rsidR="00305842">
        <w:fldChar w:fldCharType="end"/>
      </w:r>
      <w:r w:rsidR="00384F52">
        <w:fldChar w:fldCharType="separate"/>
      </w:r>
      <w:r w:rsidR="00305842">
        <w:rPr>
          <w:noProof/>
        </w:rPr>
        <w:t>(e.g. Haigh and Pyle, 1982; Portmann et al., 2012; Revell et al., 2012; Reader et al., 2013)</w:t>
      </w:r>
      <w:r w:rsidR="00384F52">
        <w:fldChar w:fldCharType="end"/>
      </w:r>
      <w:r w:rsidRPr="0088467D">
        <w:t xml:space="preserve">. </w:t>
      </w:r>
      <w:proofErr w:type="spellStart"/>
      <w:r w:rsidRPr="0088467D">
        <w:t>Randeniya</w:t>
      </w:r>
      <w:proofErr w:type="spellEnd"/>
      <w:r w:rsidRPr="0088467D">
        <w:t xml:space="preserve"> et al. </w:t>
      </w:r>
      <w:r w:rsidR="0012617B">
        <w:fldChar w:fldCharType="begin"/>
      </w:r>
      <w:r w:rsidR="00D41A41">
        <w:instrText xml:space="preserve"> ADDIN EN.CITE &lt;EndNote&gt;&lt;Cite ExcludeAuth="1"&gt;&lt;Author&gt;Randeniya&lt;/Author&gt;&lt;Year&gt;2002&lt;/Year&gt;&lt;RecNum&gt;131&lt;/RecNum&gt;&lt;DisplayText&gt;(2002)&lt;/DisplayText&gt;&lt;record&gt;&lt;rec-number&gt;131&lt;/rec-number&gt;&lt;foreign-keys&gt;&lt;key app="EN" db-id="0f90pdefssr5fteptv5xp0v4vdz95v0zsa5s" timestamp="1405426175"&gt;131&lt;/key&gt;&lt;/foreign-keys&gt;&lt;ref-type name="Journal Article"&gt;17&lt;/ref-type&gt;&lt;contributors&gt;&lt;authors&gt;&lt;author&gt;Randeniya, L. K.&lt;/author&gt;&lt;author&gt;Vohralik, P. F.&lt;/author&gt;&lt;author&gt;Plumb, I. C.&lt;/author&gt;&lt;/authors&gt;&lt;/contributors&gt;&lt;titles&gt;&lt;title&gt;Stratospheric ozone depletion at northern mid latitudes in the 21st century: The importance of future concentrations of greenhouse gases nitrous oxide and methane&lt;/title&gt;&lt;secondary-title&gt;Geophysical Research Letters&lt;/secondary-title&gt;&lt;/titles&gt;&lt;periodical&gt;&lt;full-title&gt;Geophysical Research Letters&lt;/full-title&gt;&lt;abbr-1&gt;Geophys. Res. Lett.&lt;/abbr-1&gt;&lt;abbr-2&gt;Geophys Res Lett&lt;/abbr-2&gt;&lt;/periodical&gt;&lt;pages&gt;10-1-10-4&lt;/pages&gt;&lt;volume&gt;29&lt;/volume&gt;&lt;number&gt;4&lt;/number&gt;&lt;keywords&gt;&lt;keyword&gt;0340 Middle atmosphere: composition and chemistry&lt;/keyword&gt;&lt;keyword&gt;0341 Middle atmosphere: constituent transport and chemistry&lt;/keyword&gt;&lt;keyword&gt;1610 Atmosphere&lt;/keyword&gt;&lt;keyword&gt;6615 Public Issues: Legislation and regulation&lt;/keyword&gt;&lt;/keywords&gt;&lt;dates&gt;&lt;year&gt;2002&lt;/year&gt;&lt;/dates&gt;&lt;isbn&gt;1944-8007&lt;/isbn&gt;&lt;urls&gt;&lt;related-urls&gt;&lt;url&gt;http://dx.doi.org/10.1029/2001GL014295&lt;/url&gt;&lt;/related-urls&gt;&lt;/urls&gt;&lt;electronic-resource-num&gt;10.1029/2001GL014295&lt;/electronic-resource-num&gt;&lt;/record&gt;&lt;/Cite&gt;&lt;/EndNote&gt;</w:instrText>
      </w:r>
      <w:r w:rsidR="0012617B">
        <w:fldChar w:fldCharType="separate"/>
      </w:r>
      <w:r w:rsidR="0012617B">
        <w:rPr>
          <w:noProof/>
        </w:rPr>
        <w:t>(2002)</w:t>
      </w:r>
      <w:r w:rsidR="0012617B">
        <w:fldChar w:fldCharType="end"/>
      </w:r>
      <w:r w:rsidRPr="0088467D">
        <w:t xml:space="preserve"> argued that increasing concentrations of </w:t>
      </w:r>
      <w:r w:rsidR="001B4B20">
        <w:t>methane</w:t>
      </w:r>
      <w:r w:rsidR="001B4B20" w:rsidRPr="0088467D">
        <w:t xml:space="preserve"> </w:t>
      </w:r>
      <w:r w:rsidRPr="0088467D">
        <w:t xml:space="preserve">can amplify ozone production in the lower stratosphere via photochemical production, though increases of water vapour from </w:t>
      </w:r>
      <w:r w:rsidR="001B4B20">
        <w:t>methane</w:t>
      </w:r>
      <w:r w:rsidR="001B4B20" w:rsidRPr="0088467D">
        <w:t xml:space="preserve"> </w:t>
      </w:r>
      <w:r w:rsidRPr="0088467D">
        <w:t xml:space="preserve">oxidation may have the opposite effect </w:t>
      </w:r>
      <w:r w:rsidR="00470807">
        <w:fldChar w:fldCharType="begin"/>
      </w:r>
      <w:r w:rsidR="005F6ED5">
        <w:instrText xml:space="preserve"> ADDIN EN.CITE &lt;EndNote&gt;&lt;Cite&gt;&lt;Author&gt;Dvortsov&lt;/Author&gt;&lt;Year&gt;2001&lt;/Year&gt;&lt;RecNum&gt;114&lt;/RecNum&gt;&lt;DisplayText&gt;(Dvortsov and Solomon, 2001)&lt;/DisplayText&gt;&lt;record&gt;&lt;rec-number&gt;114&lt;/rec-number&gt;&lt;foreign-keys&gt;&lt;key app="EN" db-id="0f90pdefssr5fteptv5xp0v4vdz95v0zsa5s" timestamp="1405349210"&gt;114&lt;/key&gt;&lt;/foreign-keys&gt;&lt;ref-type name="Journal Article"&gt;17&lt;/ref-type&gt;&lt;contributors&gt;&lt;authors&gt;&lt;author&gt;Dvortsov, Victor L.&lt;/author&gt;&lt;author&gt;Solomon, Susan&lt;/author&gt;&lt;/authors&gt;&lt;/contributors&gt;&lt;titles&gt;&lt;title&gt;Response of the stratospheric temperatures and ozone to past and future increases in stratospheric humidity&lt;/title&gt;&lt;secondary-title&gt;Journal of Geophysical Research: Atmospheres&lt;/secondary-title&gt;&lt;/titles&gt;&lt;periodical&gt;&lt;full-title&gt;Journal of Geophysical Research: Atmospheres&lt;/full-title&gt;&lt;abbr-1&gt;J. Geophys. Res.&lt;/abbr-1&gt;&lt;abbr-2&gt;J. Geophys. Res.&lt;/abbr-2&gt;&lt;/periodical&gt;&lt;pages&gt;7505-7514&lt;/pages&gt;&lt;volume&gt;106&lt;/volume&gt;&lt;number&gt;D7&lt;/number&gt;&lt;keywords&gt;&lt;keyword&gt;0322 Constituent sources and sinks&lt;/keyword&gt;&lt;keyword&gt;0340 Middle atmosphere: composition and chemistry&lt;/keyword&gt;&lt;keyword&gt;1620 Climate dynamics&lt;/keyword&gt;&lt;keyword&gt;3337 Meteorology and Atmospheric Dynamics: Numerical modeling and data assimilation&lt;/keyword&gt;&lt;/keywords&gt;&lt;dates&gt;&lt;year&gt;2001&lt;/year&gt;&lt;/dates&gt;&lt;isbn&gt;2156-2202&lt;/isbn&gt;&lt;urls&gt;&lt;related-urls&gt;&lt;url&gt;http://dx.doi.org/10.1029/2000JD900637&lt;/url&gt;&lt;/related-urls&gt;&lt;/urls&gt;&lt;electronic-resource-num&gt;10.1029/2000JD900637&lt;/electronic-resource-num&gt;&lt;/record&gt;&lt;/Cite&gt;&lt;/EndNote&gt;</w:instrText>
      </w:r>
      <w:r w:rsidR="00470807">
        <w:fldChar w:fldCharType="separate"/>
      </w:r>
      <w:r w:rsidR="00470807">
        <w:rPr>
          <w:noProof/>
        </w:rPr>
        <w:t>(Dvortsov and Solomon, 2001)</w:t>
      </w:r>
      <w:r w:rsidR="00470807">
        <w:fldChar w:fldCharType="end"/>
      </w:r>
      <w:r w:rsidRPr="0088467D">
        <w:t>. Nitrogen oxides (NO</w:t>
      </w:r>
      <w:r w:rsidRPr="00C047B9">
        <w:rPr>
          <w:vertAlign w:val="subscript"/>
        </w:rPr>
        <w:t>x</w:t>
      </w:r>
      <w:r w:rsidRPr="0088467D">
        <w:t>) chemistry is important in the middle-upper stratosphere for ozone</w:t>
      </w:r>
      <w:r w:rsidR="002E5DDE">
        <w:t>;</w:t>
      </w:r>
      <w:r w:rsidRPr="0088467D">
        <w:t xml:space="preserve"> thus, variations and trends in the source gas (N</w:t>
      </w:r>
      <w:r w:rsidRPr="00C047B9">
        <w:rPr>
          <w:vertAlign w:val="subscript"/>
        </w:rPr>
        <w:t>2</w:t>
      </w:r>
      <w:r w:rsidRPr="0088467D">
        <w:t xml:space="preserve">O) may have a substantial </w:t>
      </w:r>
      <w:r w:rsidR="002E5DDE">
        <w:t>influence on ozone levels</w:t>
      </w:r>
      <w:r w:rsidR="002E5DDE" w:rsidRPr="0088467D">
        <w:t xml:space="preserve"> </w:t>
      </w:r>
      <w:r w:rsidR="00197C37">
        <w:fldChar w:fldCharType="begin">
          <w:fldData xml:space="preserve">PEVuZE5vdGU+PENpdGU+PEF1dGhvcj5SYXZpc2hhbmthcmE8L0F1dGhvcj48WWVhcj4yMDA5PC9Z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C4gUm95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</w:fldData>
        </w:fldChar>
      </w:r>
      <w:r w:rsidR="00806D90">
        <w:instrText xml:space="preserve"> ADDIN EN.CITE </w:instrText>
      </w:r>
      <w:r w:rsidR="00806D90">
        <w:fldChar w:fldCharType="begin">
          <w:fldData xml:space="preserve">PEVuZE5vdGU+PENpdGU+PEF1dGhvcj5SYXZpc2hhbmthcmE8L0F1dGhvcj48WWVhcj4yMDA5PC9Z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YWJici0xPlBoaWxvcy4gVC4gUm95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</w:fldData>
        </w:fldChar>
      </w:r>
      <w:r w:rsidR="00806D90">
        <w:instrText xml:space="preserve"> ADDIN EN.CITE.DATA </w:instrText>
      </w:r>
      <w:r w:rsidR="00806D90">
        <w:fldChar w:fldCharType="end"/>
      </w:r>
      <w:r w:rsidR="00197C37">
        <w:fldChar w:fldCharType="separate"/>
      </w:r>
      <w:r w:rsidR="00FE0AD7">
        <w:rPr>
          <w:noProof/>
        </w:rPr>
        <w:t>(e.g. Ravishankara et al., 2009; Portmann et al., 2012; Revell et al., 2012)</w:t>
      </w:r>
      <w:r w:rsidR="00197C37">
        <w:fldChar w:fldCharType="end"/>
      </w:r>
      <w:r w:rsidRPr="0088467D">
        <w:t>.</w:t>
      </w:r>
    </w:p>
    <w:p w14:paraId="3A24B1D7" w14:textId="051AAC1C" w:rsidR="001E12FA" w:rsidRDefault="00A91B07" w:rsidP="008C5AF0">
      <w:r w:rsidRPr="00A91B07">
        <w:t xml:space="preserve">As </w:t>
      </w:r>
      <w:r w:rsidR="006A3975">
        <w:t>ODS</w:t>
      </w:r>
      <w:r w:rsidRPr="00A91B07">
        <w:t xml:space="preserve"> levels slowly decrease, projected climate change will likely play a key role </w:t>
      </w:r>
      <w:r w:rsidR="00DB7939">
        <w:t>i</w:t>
      </w:r>
      <w:r w:rsidRPr="00A91B07">
        <w:t xml:space="preserve">n stratospheric ozone evolution through its impacts on temperature and </w:t>
      </w:r>
      <w:r w:rsidR="00A20CE2">
        <w:t>atmospheric circulation</w:t>
      </w:r>
      <w:r w:rsidRPr="00A91B07">
        <w:t xml:space="preserve"> </w:t>
      </w:r>
      <w:r>
        <w:fldChar w:fldCharType="begin"/>
      </w:r>
      <w:r>
        <w:instrText xml:space="preserve"> ADDIN EN.CITE &lt;EndNote&gt;&lt;Cite&gt;&lt;Author&gt;IPCC&lt;/Author&gt;&lt;Year&gt;2013&lt;/Year&gt;&lt;RecNum&gt;174&lt;/RecNum&gt;&lt;Prefix&gt;e.g. &lt;/Prefix&gt;&lt;DisplayText&gt;(e.g. IPCC, 2013)&lt;/DisplayText&gt;&lt;record&gt;&lt;rec-number&gt;174&lt;/rec-number&gt;&lt;foreign-keys&gt;&lt;key app="EN" db-id="0f90pdefssr5fteptv5xp0v4vdz95v0zsa5s" timestamp="1408635162"&gt;174&lt;/key&gt;&lt;/foreign-keys&gt;&lt;ref-type name="Book"&gt;6&lt;/ref-type&gt;&lt;contributors&gt;&lt;authors&gt;&lt;author&gt;IPCC&lt;/author&gt;&lt;/authors&gt;&lt;tertiary-authors&gt;&lt;author&gt;Stocker, T.F., D. Qin, G.-K. Plattner, M. Tignor, S.K. Allen, J. Boschung, A. Nauels, Y. Xia, V. Bex and P.M. Midgley&lt;/author&gt;&lt;/terti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ocation&gt;Cambridge, United Kingdom and New York, NY, USA&lt;/pub-location&gt;&lt;publisher&gt;Cambridge University Press&lt;/publisher&gt;&lt;isbn&gt;ISBN 978-1-107-66182-0&lt;/isbn&gt;&lt;urls&gt;&lt;/urls&gt;&lt;electronic-resource-num&gt;10.1017/CBO9781107415324&lt;/electronic-resource-num&gt;&lt;/record&gt;&lt;/Cite&gt;&lt;/EndNote&gt;</w:instrText>
      </w:r>
      <w:r>
        <w:fldChar w:fldCharType="separate"/>
      </w:r>
      <w:r>
        <w:rPr>
          <w:noProof/>
        </w:rPr>
        <w:t>(e.g. IPCC, 2013)</w:t>
      </w:r>
      <w:r>
        <w:fldChar w:fldCharType="end"/>
      </w:r>
      <w:r w:rsidRPr="00A91B07">
        <w:t xml:space="preserve">. </w:t>
      </w:r>
      <w:r w:rsidR="007503DC">
        <w:t>The impact of c</w:t>
      </w:r>
      <w:r w:rsidRPr="00A91B07">
        <w:t xml:space="preserve">limate </w:t>
      </w:r>
      <w:r w:rsidR="007503DC">
        <w:t xml:space="preserve">change </w:t>
      </w:r>
      <w:r w:rsidRPr="00A91B07">
        <w:t>on ozone in the stratosphere further compl</w:t>
      </w:r>
      <w:r w:rsidR="007503DC">
        <w:t>icates</w:t>
      </w:r>
      <w:r w:rsidRPr="00A91B07">
        <w:t xml:space="preserve"> the attribution of the recovery </w:t>
      </w:r>
      <w:r w:rsidR="007A6060">
        <w:fldChar w:fldCharType="begin">
          <w:fldData xml:space="preserve">PEVuZE5vdGU+PENpdGU+PEF1dGhvcj5XYXVnaDwvQXV0aG9yPjxZZWFyPjIwMDk8L1llYXI+PFJl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</w:fldData>
        </w:fldChar>
      </w:r>
      <w:r w:rsidR="00D41A41">
        <w:instrText xml:space="preserve"> ADDIN EN.CITE </w:instrText>
      </w:r>
      <w:r w:rsidR="00D41A41">
        <w:fldChar w:fldCharType="begin">
          <w:fldData xml:space="preserve">PEVuZE5vdGU+PENpdGU+PEF1dGhvcj5XYXVnaDwvQXV0aG9yPjxZZWFyPjIwMDk8L1llYXI+PFJl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</w:fldData>
        </w:fldChar>
      </w:r>
      <w:r w:rsidR="00D41A41">
        <w:instrText xml:space="preserve"> ADDIN EN.CITE.DATA </w:instrText>
      </w:r>
      <w:r w:rsidR="00D41A41">
        <w:fldChar w:fldCharType="end"/>
      </w:r>
      <w:r w:rsidR="007A6060">
        <w:fldChar w:fldCharType="separate"/>
      </w:r>
      <w:r w:rsidR="00FE0AD7">
        <w:rPr>
          <w:noProof/>
        </w:rPr>
        <w:t>(e.g. Waugh et al., 2009a; Eyring et al., 2010b)</w:t>
      </w:r>
      <w:r w:rsidR="007A6060">
        <w:fldChar w:fldCharType="end"/>
      </w:r>
      <w:r w:rsidRPr="00A91B07">
        <w:t xml:space="preserve"> since increases </w:t>
      </w:r>
      <w:r w:rsidR="00E74200">
        <w:t xml:space="preserve">in </w:t>
      </w:r>
      <w:r w:rsidR="00E74200" w:rsidRPr="00A91B07">
        <w:t>CO</w:t>
      </w:r>
      <w:r w:rsidR="00E74200" w:rsidRPr="007A6060">
        <w:rPr>
          <w:vertAlign w:val="subscript"/>
        </w:rPr>
        <w:t>2</w:t>
      </w:r>
      <w:r w:rsidR="00E74200" w:rsidRPr="00627255">
        <w:t xml:space="preserve"> </w:t>
      </w:r>
      <w:r w:rsidR="00E74200">
        <w:t xml:space="preserve">levels </w:t>
      </w:r>
      <w:r w:rsidRPr="00A91B07">
        <w:t>cool the stratosphere, slowing gas-phase ozone loss processes (e.g. reduced NO</w:t>
      </w:r>
      <w:r w:rsidRPr="000C41CC">
        <w:rPr>
          <w:vertAlign w:val="subscript"/>
        </w:rPr>
        <w:t>x</w:t>
      </w:r>
      <w:r w:rsidRPr="00A91B07">
        <w:t xml:space="preserve"> abundances; reduced </w:t>
      </w:r>
      <w:proofErr w:type="spellStart"/>
      <w:r w:rsidRPr="00A91B07">
        <w:t>HO</w:t>
      </w:r>
      <w:r w:rsidRPr="000C41CC">
        <w:rPr>
          <w:vertAlign w:val="subscript"/>
        </w:rPr>
        <w:t>x</w:t>
      </w:r>
      <w:proofErr w:type="spellEnd"/>
      <w:r w:rsidRPr="00A91B07">
        <w:t>-catalysed ozone loss</w:t>
      </w:r>
      <w:r w:rsidR="00DB02B7" w:rsidRPr="00B4750F">
        <w:t>; and enhanced net oxygen chemistry</w:t>
      </w:r>
      <w:r w:rsidRPr="00A91B07">
        <w:t xml:space="preserve">) resulting in ozone increases, particularly in the middle-upper stratosphere and high latitudes </w:t>
      </w:r>
      <w:r w:rsidR="000C41CC">
        <w:fldChar w:fldCharType="begin">
          <w:fldData xml:space="preserve">PEVuZE5vdGU+PENpdGU+PEF1dGhvcj5IYWlnaDwvQXV0aG9yPjxZZWFyPjE5ODI8L1llYXI+PFJl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</w:fldData>
        </w:fldChar>
      </w:r>
      <w:r w:rsidR="00C06601">
        <w:instrText xml:space="preserve"> ADDIN EN.CITE </w:instrText>
      </w:r>
      <w:r w:rsidR="00C06601">
        <w:fldChar w:fldCharType="begin">
          <w:fldData xml:space="preserve">PEVuZE5vdGU+PENpdGU+PEF1dGhvcj5IYWlnaDwvQXV0aG9yPjxZZWFyPjE5ODI8L1llYXI+PFJl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</w:fldData>
        </w:fldChar>
      </w:r>
      <w:r w:rsidR="00C06601">
        <w:instrText xml:space="preserve"> ADDIN EN.CITE.DATA </w:instrText>
      </w:r>
      <w:r w:rsidR="00C06601">
        <w:fldChar w:fldCharType="end"/>
      </w:r>
      <w:r w:rsidR="000C41CC">
        <w:fldChar w:fldCharType="separate"/>
      </w:r>
      <w:r w:rsidR="00C06601">
        <w:rPr>
          <w:noProof/>
        </w:rPr>
        <w:t>(e.g. Haigh and Pyle, 1982; Randeniya et al., 2002; Rosenfield et al., 2002)</w:t>
      </w:r>
      <w:r w:rsidR="000C41CC">
        <w:fldChar w:fldCharType="end"/>
      </w:r>
      <w:r w:rsidRPr="00A91B07">
        <w:t>. Further, an acceleration of the equator</w:t>
      </w:r>
      <w:r w:rsidR="00356043">
        <w:t>-</w:t>
      </w:r>
      <w:r w:rsidRPr="00A91B07">
        <w:t>to</w:t>
      </w:r>
      <w:r w:rsidR="00356043">
        <w:t>-</w:t>
      </w:r>
      <w:r w:rsidRPr="00A91B07">
        <w:t xml:space="preserve">pole Brewer-Dobson circulation (BDC) has been </w:t>
      </w:r>
      <w:r w:rsidR="001830D2">
        <w:t>predicted</w:t>
      </w:r>
      <w:r w:rsidR="001830D2" w:rsidRPr="00A91B07">
        <w:t xml:space="preserve"> </w:t>
      </w:r>
      <w:r w:rsidRPr="00A91B07">
        <w:t xml:space="preserve">in many model studies under high </w:t>
      </w:r>
      <w:r w:rsidR="000A11EB">
        <w:t>GHG</w:t>
      </w:r>
      <w:r w:rsidRPr="00A91B07">
        <w:t xml:space="preserve"> concentrations </w:t>
      </w:r>
      <w:r w:rsidR="00373B66">
        <w:fldChar w:fldCharType="begin">
          <w:fldData xml:space="preserve">PEVuZE5vdGU+PENpdGU+PEF1dGhvcj5CdXRjaGFydDwvQXV0aG9yPjxZZWFyPjIwMDY8L1llYXI+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</w:fldData>
        </w:fldChar>
      </w:r>
      <w:r w:rsidR="000C12C9">
        <w:instrText xml:space="preserve"> ADDIN EN.CITE </w:instrText>
      </w:r>
      <w:r w:rsidR="000C12C9">
        <w:fldChar w:fldCharType="begin">
          <w:fldData xml:space="preserve">PEVuZE5vdGU+PENpdGU+PEF1dGhvcj5CdXRjaGFydDwvQXV0aG9yPjxZZWFyPjIwMDY8L1llYXI+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</w:fldData>
        </w:fldChar>
      </w:r>
      <w:r w:rsidR="000C12C9">
        <w:instrText xml:space="preserve"> ADDIN EN.CITE.DATA </w:instrText>
      </w:r>
      <w:r w:rsidR="000C12C9">
        <w:fldChar w:fldCharType="end"/>
      </w:r>
      <w:r w:rsidR="00373B66">
        <w:fldChar w:fldCharType="separate"/>
      </w:r>
      <w:r w:rsidR="000C12C9">
        <w:rPr>
          <w:noProof/>
        </w:rPr>
        <w:t>(e.g. Butchart et al., 2006; Garcia and Randel, 2008; Butchart et al., 2010)</w:t>
      </w:r>
      <w:r w:rsidR="00373B66">
        <w:fldChar w:fldCharType="end"/>
      </w:r>
      <w:r w:rsidRPr="00A91B07">
        <w:t xml:space="preserve">, </w:t>
      </w:r>
      <w:r w:rsidR="002510AB" w:rsidRPr="002510AB">
        <w:t>although its strength can only be inferred indirectly from observations, meaning that there are large uncertainties in recent trends</w:t>
      </w:r>
      <w:r w:rsidRPr="00A91B07">
        <w:t xml:space="preserve"> </w:t>
      </w:r>
      <w:r w:rsidR="00EB11BF">
        <w:fldChar w:fldCharType="begin">
          <w:fldData xml:space="preserve">PEVuZE5vdGU+PENpdGU+PEF1dGhvcj5FbmdlbDwvQXV0aG9yPjxZZWFyPjIwMDk8L1llYXI+PFJl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</w:fldData>
        </w:fldChar>
      </w:r>
      <w:r w:rsidR="00161F5E">
        <w:instrText xml:space="preserve"> ADDIN EN.CITE </w:instrText>
      </w:r>
      <w:r w:rsidR="00161F5E">
        <w:fldChar w:fldCharType="begin">
          <w:fldData xml:space="preserve">PEVuZE5vdGU+PENpdGU+PEF1dGhvcj5FbmdlbDwvQXV0aG9yPjxZZWFyPjIwMDk8L1llYXI+PFJl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</w:fldData>
        </w:fldChar>
      </w:r>
      <w:r w:rsidR="00161F5E">
        <w:instrText xml:space="preserve"> ADDIN EN.CITE.DATA </w:instrText>
      </w:r>
      <w:r w:rsidR="00161F5E">
        <w:fldChar w:fldCharType="end"/>
      </w:r>
      <w:r w:rsidR="00EB11BF">
        <w:fldChar w:fldCharType="separate"/>
      </w:r>
      <w:r w:rsidR="00FE0AD7">
        <w:rPr>
          <w:noProof/>
        </w:rPr>
        <w:t>(e.g. Engel et al., 2009; Bönisch et al., 2011; Young et al., 2011; Stiller et al., 2012)</w:t>
      </w:r>
      <w:r w:rsidR="00EB11BF">
        <w:fldChar w:fldCharType="end"/>
      </w:r>
      <w:r w:rsidRPr="00A91B07">
        <w:t xml:space="preserve">. This BDC acceleration enhances transport in the atmosphere and stratospheric-tropospheric exchange (STE), and is likely to have a substantial role </w:t>
      </w:r>
      <w:r w:rsidRPr="00A91B07">
        <w:lastRenderedPageBreak/>
        <w:t>through</w:t>
      </w:r>
      <w:r w:rsidR="00766E1A">
        <w:t>out</w:t>
      </w:r>
      <w:r w:rsidRPr="00A91B07">
        <w:t xml:space="preserve"> the 21</w:t>
      </w:r>
      <w:r w:rsidRPr="008C2464">
        <w:rPr>
          <w:vertAlign w:val="superscript"/>
        </w:rPr>
        <w:t>st</w:t>
      </w:r>
      <w:r w:rsidR="008C2464">
        <w:t xml:space="preserve"> century</w:t>
      </w:r>
      <w:r w:rsidRPr="00A91B07">
        <w:t xml:space="preserve"> </w:t>
      </w:r>
      <w:r w:rsidR="008C2464">
        <w:fldChar w:fldCharType="begin"/>
      </w:r>
      <w:r w:rsidR="00D41A41">
        <w:instrText xml:space="preserve"> ADDIN EN.CITE &lt;EndNote&gt;&lt;Cite&gt;&lt;Author&gt;Butchart&lt;/Author&gt;&lt;Year&gt;2014&lt;/Year&gt;&lt;RecNum&gt;279&lt;/RecNum&gt;&lt;Prefix&gt;e.g. &lt;/Prefix&gt;&lt;DisplayText&gt;(e.g. Butchart, 2014)&lt;/DisplayText&gt;&lt;record&gt;&lt;rec-number&gt;279&lt;/rec-number&gt;&lt;foreign-keys&gt;&lt;key app="EN" db-id="0f90pdefssr5fteptv5xp0v4vdz95v0zsa5s" timestamp="1428574320"&gt;279&lt;/key&gt;&lt;key app="ENWeb" db-id=""&gt;0&lt;/key&gt;&lt;/foreign-keys&gt;&lt;ref-type name="Journal Article"&gt;17&lt;/ref-type&gt;&lt;contributors&gt;&lt;authors&gt;&lt;author&gt;Butchart, Neal&lt;/author&gt;&lt;/authors&gt;&lt;/contributors&gt;&lt;titles&gt;&lt;title&gt;The Brewer-Dobson circulation&lt;/title&gt;&lt;secondary-title&gt;Reviews of Geophysics&lt;/secondary-title&gt;&lt;/titles&gt;&lt;periodical&gt;&lt;full-title&gt;Reviews of Geophysics&lt;/full-title&gt;&lt;abbr-1&gt;Rev. Geophys.&lt;/abbr-1&gt;&lt;abbr-2&gt;Rev Geophys&lt;/abbr-2&gt;&lt;/periodical&gt;&lt;pages&gt;157-184&lt;/pages&gt;&lt;volume&gt;52&lt;/volume&gt;&lt;number&gt;2&lt;/number&gt;&lt;keywords&gt;&lt;keyword&gt;Brewer-Dobson circulation&lt;/keyword&gt;&lt;keyword&gt;climate-change&lt;/keyword&gt;&lt;keyword&gt;gyroscopic-pumping&lt;/keyword&gt;&lt;keyword&gt;mass-transport&lt;/keyword&gt;&lt;keyword&gt;stratosphere&lt;/keyword&gt;&lt;keyword&gt;3363 Stratospheric dynamics&lt;/keyword&gt;&lt;keyword&gt;3334 Middle atmosphere dynamics&lt;/keyword&gt;&lt;keyword&gt;3337 Global climate models&lt;/keyword&gt;&lt;keyword&gt;3305 Climate change and variability&lt;/keyword&gt;&lt;keyword&gt;3319 General circulation&lt;/keyword&gt;&lt;/keywords&gt;&lt;dates&gt;&lt;year&gt;2014&lt;/year&gt;&lt;/dates&gt;&lt;isbn&gt;1944-9208&lt;/isbn&gt;&lt;urls&gt;&lt;related-urls&gt;&lt;url&gt;http://dx.doi.org/10.1002/2013RG000448&lt;/url&gt;&lt;/related-urls&gt;&lt;/urls&gt;&lt;electronic-resource-num&gt;10.1002/2013RG000448&lt;/electronic-resource-num&gt;&lt;/record&gt;&lt;/Cite&gt;&lt;/EndNote&gt;</w:instrText>
      </w:r>
      <w:r w:rsidR="008C2464">
        <w:fldChar w:fldCharType="separate"/>
      </w:r>
      <w:r w:rsidR="008C2464">
        <w:rPr>
          <w:noProof/>
        </w:rPr>
        <w:t>(e.g. Butchart, 2014)</w:t>
      </w:r>
      <w:r w:rsidR="008C2464">
        <w:fldChar w:fldCharType="end"/>
      </w:r>
      <w:r w:rsidRPr="00A91B07">
        <w:t xml:space="preserve">. STE is a key transport process that links </w:t>
      </w:r>
      <w:r w:rsidR="00263F8B">
        <w:t xml:space="preserve">ozone in </w:t>
      </w:r>
      <w:r w:rsidRPr="00A91B07">
        <w:t xml:space="preserve">the stratosphere and the troposphere </w:t>
      </w:r>
      <w:r w:rsidR="00E07682">
        <w:fldChar w:fldCharType="begin"/>
      </w:r>
      <w:r w:rsidR="00D41A41">
        <w:instrText xml:space="preserve"> ADDIN EN.CITE &lt;EndNote&gt;&lt;Cite&gt;&lt;Author&gt;Holton&lt;/Author&gt;&lt;Year&gt;1995&lt;/Year&gt;&lt;RecNum&gt;123&lt;/RecNum&gt;&lt;Prefix&gt;e.g. &lt;/Prefix&gt;&lt;DisplayText&gt;(e.g. Holton et al., 1995)&lt;/DisplayText&gt;&lt;record&gt;&lt;rec-number&gt;123&lt;/rec-number&gt;&lt;foreign-keys&gt;&lt;key app="EN" db-id="0f90pdefssr5fteptv5xp0v4vdz95v0zsa5s" timestamp="1405416049"&gt;123&lt;/key&gt;&lt;/foreign-keys&gt;&lt;ref-type name="Journal Article"&gt;17&lt;/ref-type&gt;&lt;contributors&gt;&lt;authors&gt;&lt;author&gt;Holton, James R.&lt;/author&gt;&lt;author&gt;Haynes, Peter H.&lt;/author&gt;&lt;author&gt;McIntyre, Michael E.&lt;/author&gt;&lt;author&gt;Douglass, Anne R.&lt;/author&gt;&lt;author&gt;Rood, Richard B.&lt;/author&gt;&lt;author&gt;Pfister, Leonhard&lt;/author&gt;&lt;/authors&gt;&lt;/contributors&gt;&lt;titles&gt;&lt;title&gt;Stratosphere-troposphere exchange&lt;/title&gt;&lt;secondary-title&gt;Reviews of Geophysics&lt;/secondary-title&gt;&lt;/titles&gt;&lt;periodical&gt;&lt;full-title&gt;Reviews of Geophysics&lt;/full-title&gt;&lt;abbr-1&gt;Rev. Geophys.&lt;/abbr-1&gt;&lt;abbr-2&gt;Rev Geophys&lt;/abbr-2&gt;&lt;/periodical&gt;&lt;pages&gt;403-439&lt;/pages&gt;&lt;volume&gt;33&lt;/volume&gt;&lt;number&gt;4&lt;/number&gt;&lt;keywords&gt;&lt;keyword&gt;0341 Middle atmosphere: constituent transport and chemistry&lt;/keyword&gt;&lt;keyword&gt;3362 Stratosphere/troposphere interactions&lt;/keyword&gt;&lt;keyword&gt;3334 Middle atmosphere dynamics&lt;/keyword&gt;&lt;/keywords&gt;&lt;dates&gt;&lt;year&gt;1995&lt;/year&gt;&lt;/dates&gt;&lt;isbn&gt;1944-9208&lt;/isbn&gt;&lt;urls&gt;&lt;related-urls&gt;&lt;url&gt;http://dx.doi.org/10.1029/95RG02097&lt;/url&gt;&lt;/related-urls&gt;&lt;/urls&gt;&lt;electronic-resource-num&gt;10.1029/95RG02097&lt;/electronic-resource-num&gt;&lt;/record&gt;&lt;/Cite&gt;&lt;/EndNote&gt;</w:instrText>
      </w:r>
      <w:r w:rsidR="00E07682">
        <w:fldChar w:fldCharType="separate"/>
      </w:r>
      <w:r w:rsidR="00E07682">
        <w:rPr>
          <w:noProof/>
        </w:rPr>
        <w:t>(e.g. Holton et al., 1995)</w:t>
      </w:r>
      <w:r w:rsidR="00E07682">
        <w:fldChar w:fldCharType="end"/>
      </w:r>
      <w:r w:rsidRPr="00A91B07">
        <w:t>, characterised by downward flux of ozone-rich stratospheric air, mainly at mid-latitudes, and upward transport of ozone-poor tropospheric air in tropical regions. In contrast, ozone loss cycles could increase with higher N</w:t>
      </w:r>
      <w:r w:rsidRPr="00211E6B">
        <w:rPr>
          <w:vertAlign w:val="subscript"/>
        </w:rPr>
        <w:t>2</w:t>
      </w:r>
      <w:r w:rsidRPr="00A91B07">
        <w:t xml:space="preserve">O and </w:t>
      </w:r>
      <w:r w:rsidR="003D7F32">
        <w:t xml:space="preserve">lower </w:t>
      </w:r>
      <w:r w:rsidR="008B7AC6">
        <w:t>methane</w:t>
      </w:r>
      <w:r w:rsidRPr="00A91B07">
        <w:t xml:space="preserve"> concentrations </w:t>
      </w:r>
      <w:r w:rsidR="00CF35C9">
        <w:fldChar w:fldCharType="begin">
          <w:fldData xml:space="preserve">PEVuZE5vdGU+PENpdGU+PEF1dGhvcj5SYXZpc2hhbmthcmE8L0F1dGhvcj48WWVhcj4yMDA5PC9Z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</w:fldData>
        </w:fldChar>
      </w:r>
      <w:r w:rsidR="00161F5E">
        <w:instrText xml:space="preserve"> ADDIN EN.CITE </w:instrText>
      </w:r>
      <w:r w:rsidR="00161F5E">
        <w:fldChar w:fldCharType="begin">
          <w:fldData xml:space="preserve">PEVuZE5vdGU+PENpdGU+PEF1dGhvcj5SYXZpc2hhbmthcmE8L0F1dGhvcj48WWVhcj4yMDA5PC9Z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</w:fldData>
        </w:fldChar>
      </w:r>
      <w:r w:rsidR="00161F5E">
        <w:instrText xml:space="preserve"> ADDIN EN.CITE.DATA </w:instrText>
      </w:r>
      <w:r w:rsidR="00161F5E">
        <w:fldChar w:fldCharType="end"/>
      </w:r>
      <w:r w:rsidR="00CF35C9">
        <w:fldChar w:fldCharType="separate"/>
      </w:r>
      <w:r w:rsidR="00161F5E">
        <w:rPr>
          <w:noProof/>
        </w:rPr>
        <w:t>(e.g. Randeniya et al., 2002; Ravishankara et al., 2009)</w:t>
      </w:r>
      <w:r w:rsidR="00CF35C9">
        <w:fldChar w:fldCharType="end"/>
      </w:r>
      <w:r w:rsidRPr="00A91B07">
        <w:t>.</w:t>
      </w:r>
    </w:p>
    <w:p w14:paraId="6A17827C" w14:textId="6FDDD257" w:rsidR="00DA419D" w:rsidRDefault="00DA419D" w:rsidP="008C5AF0">
      <w:r w:rsidRPr="00DA419D">
        <w:t xml:space="preserve">Traditionally, chemistry-climate models (CCMs) have been used to produce stratospheric ozone </w:t>
      </w:r>
      <w:r w:rsidR="00C22A91">
        <w:t xml:space="preserve">projections into the </w:t>
      </w:r>
      <w:r w:rsidRPr="00DA419D">
        <w:t xml:space="preserve">past and </w:t>
      </w:r>
      <w:r w:rsidR="00C22A91">
        <w:t xml:space="preserve">the </w:t>
      </w:r>
      <w:r w:rsidRPr="00DA419D">
        <w:t xml:space="preserve">future </w:t>
      </w:r>
      <w:r>
        <w:fldChar w:fldCharType="begin"/>
      </w:r>
      <w:r w:rsidR="002A16E1">
        <w:instrText xml:space="preserve"> ADDIN EN.CITE &lt;EndNote&gt;&lt;Cite&gt;&lt;Author&gt;WMO&lt;/Author&gt;&lt;Year&gt;2007&lt;/Year&gt;&lt;RecNum&gt;110&lt;/RecNum&gt;&lt;Prefix&gt;e.g. &lt;/Prefix&gt;&lt;DisplayText&gt;(e.g. WMO, 2007, 2014)&lt;/DisplayText&gt;&lt;record&gt;&lt;rec-number&gt;110&lt;/rec-number&gt;&lt;foreign-keys&gt;&lt;key app="EN" db-id="0f90pdefssr5fteptv5xp0v4vdz95v0zsa5s" timestamp="1405345292"&gt;110&lt;/key&gt;&lt;/foreign-keys&gt;&lt;ref-type name="Report"&gt;27&lt;/ref-type&gt;&lt;contributors&gt;&lt;authors&gt;&lt;author&gt;WMO,&lt;/author&gt;&lt;/authors&gt;&lt;/contributors&gt;&lt;titles&gt;&lt;title&gt;Scientific Assessment of Ozone Depletion: 2006&lt;/title&gt;&lt;secondary-title&gt;Global Ozone Research and Monitoring Project&lt;/secondary-title&gt;&lt;/titles&gt;&lt;pages&gt;572pp.&lt;/pages&gt;&lt;volume&gt;No. 50&lt;/volume&gt;&lt;dates&gt;&lt;year&gt;2007&lt;/year&gt;&lt;/dates&gt;&lt;pub-location&gt;Geneva, Switzerland&lt;/pub-location&gt;&lt;publisher&gt;World Meteorological Organization&lt;/publisher&gt;&lt;urls&gt;&lt;/urls&gt;&lt;/record&gt;&lt;/Cite&gt;&lt;Cite&gt;&lt;Author&gt;WMO&lt;/Author&gt;&lt;Year&gt;2014&lt;/Year&gt;&lt;RecNum&gt;243&lt;/RecNum&gt;&lt;record&gt;&lt;rec-number&gt;243&lt;/rec-number&gt;&lt;foreign-keys&gt;&lt;key app="EN" db-id="0f90pdefssr5fteptv5xp0v4vdz95v0zsa5s" timestamp="1421398519"&gt;243&lt;/key&gt;&lt;/foreign-keys&gt;&lt;ref-type name="Report"&gt;27&lt;/ref-type&gt;&lt;contributors&gt;&lt;authors&gt;&lt;author&gt;WMO,&lt;/author&gt;&lt;/authors&gt;&lt;/contributors&gt;&lt;titles&gt;&lt;title&gt;Scientific Assessment of Ozone Depletion: 2014, World Meteorological Organization, Global Ozone Research and Monitoring Project&lt;/title&gt;&lt;/titles&gt;&lt;volume&gt;Report No. 55, 416 pp.&lt;/volume&gt;&lt;dates&gt;&lt;year&gt;2014&lt;/year&gt;&lt;/dates&gt;&lt;publisher&gt;Geneva, Switzerland&lt;/publisher&gt;&lt;urls&gt;&lt;/urls&gt;&lt;/record&gt;&lt;/Cite&gt;&lt;/EndNote&gt;</w:instrText>
      </w:r>
      <w:r>
        <w:fldChar w:fldCharType="separate"/>
      </w:r>
      <w:r w:rsidR="002A16E1">
        <w:rPr>
          <w:noProof/>
        </w:rPr>
        <w:t>(e.g. WMO, 2007, 2014)</w:t>
      </w:r>
      <w:r>
        <w:fldChar w:fldCharType="end"/>
      </w:r>
      <w:r w:rsidRPr="00DA419D">
        <w:t>, usually prescribing sea surface temperatures and sea-ice concentrations from observations or climate simulations. Some coordinated climate model experiments,</w:t>
      </w:r>
      <w:r w:rsidR="00166DC2">
        <w:t xml:space="preserve"> such as</w:t>
      </w:r>
      <w:r w:rsidRPr="00DA419D">
        <w:t xml:space="preserve"> the CMIP5 and the Chemistry-Climate Model Validation activities (</w:t>
      </w:r>
      <w:proofErr w:type="spellStart"/>
      <w:r w:rsidRPr="00DA419D">
        <w:t>CCMVal</w:t>
      </w:r>
      <w:proofErr w:type="spellEnd"/>
      <w:r w:rsidRPr="00DA419D">
        <w:t xml:space="preserve"> and CCMVal2) </w:t>
      </w:r>
      <w:r w:rsidR="005A3F2D">
        <w:fldChar w:fldCharType="begin">
          <w:fldData xml:space="preserve">PEVuZE5vdGU+PENpdGU+PEF1dGhvcj5BdXN0aW48L0F1dGhvcj48WWVhcj4yMDEwPC9ZZWFyPjxS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5EMTYzMDM8L3BhZ2VzPjx2b2x1bWU+MTEyPC92b2x1bWU+PG51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</w:fldData>
        </w:fldChar>
      </w:r>
      <w:r w:rsidR="00806D90">
        <w:instrText xml:space="preserve"> ADDIN EN.CITE </w:instrText>
      </w:r>
      <w:r w:rsidR="00806D90">
        <w:fldChar w:fldCharType="begin">
          <w:fldData xml:space="preserve">PEVuZE5vdGU+PENpdGU+PEF1dGhvcj5BdXN0aW48L0F1dGhvcj48WWVhcj4yMDEwPC9ZZWFyPjxS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5EMTYzMDM8L3BhZ2VzPjx2b2x1bWU+MTEyPC92b2x1bWU+PG51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</w:fldData>
        </w:fldChar>
      </w:r>
      <w:r w:rsidR="00806D90">
        <w:instrText xml:space="preserve"> ADDIN EN.CITE.DATA </w:instrText>
      </w:r>
      <w:r w:rsidR="00806D90">
        <w:fldChar w:fldCharType="end"/>
      </w:r>
      <w:r w:rsidR="005A3F2D">
        <w:fldChar w:fldCharType="separate"/>
      </w:r>
      <w:r w:rsidR="00FE0AD7">
        <w:rPr>
          <w:noProof/>
        </w:rPr>
        <w:t>(Eyring et al., 2006; Eyring et al., 2007; Austin et al., 2010; Eyring et al., 2010a; Eyring et al., 2013)</w:t>
      </w:r>
      <w:r w:rsidR="005A3F2D">
        <w:fldChar w:fldCharType="end"/>
      </w:r>
      <w:r w:rsidRPr="00DA419D">
        <w:t xml:space="preserve"> have examined stratospheric ozone evolution. Recent past stratospheric column ozone projections</w:t>
      </w:r>
      <w:r w:rsidR="00346328">
        <w:t xml:space="preserve"> (</w:t>
      </w:r>
      <w:r w:rsidR="006E607F">
        <w:t>~</w:t>
      </w:r>
      <w:r w:rsidR="00B35200">
        <w:t>1960</w:t>
      </w:r>
      <w:r w:rsidR="00612E59">
        <w:rPr>
          <w:rFonts w:ascii="Cambria Math" w:hAnsi="Cambria Math" w:cs="Cambria Math"/>
        </w:rPr>
        <w:t>⎯</w:t>
      </w:r>
      <w:r w:rsidR="00B35200">
        <w:t>2000</w:t>
      </w:r>
      <w:r w:rsidR="00346328">
        <w:t>)</w:t>
      </w:r>
      <w:r w:rsidRPr="00DA419D">
        <w:t xml:space="preserve">, from the above coordinated climate model experiments, show substantial decreases driven mainly by anthropogenic emissions of </w:t>
      </w:r>
      <w:r w:rsidR="0096419A">
        <w:t>ODS</w:t>
      </w:r>
      <w:r w:rsidRPr="00DA419D">
        <w:t xml:space="preserve"> and agree well with observations. However, future stratospheric ozone projec</w:t>
      </w:r>
      <w:r w:rsidR="0050509D">
        <w:t>tions are influenced by both</w:t>
      </w:r>
      <w:r w:rsidRPr="00DA419D">
        <w:t xml:space="preserve"> the slow</w:t>
      </w:r>
      <w:r w:rsidR="0050509D">
        <w:t xml:space="preserve"> decrease in ODS</w:t>
      </w:r>
      <w:r w:rsidRPr="00DA419D">
        <w:t xml:space="preserve"> levels and the </w:t>
      </w:r>
      <w:r w:rsidR="00962710">
        <w:t>climate</w:t>
      </w:r>
      <w:r w:rsidRPr="00DA419D">
        <w:t xml:space="preserve"> scenario chosen. To illustrate this, </w:t>
      </w:r>
      <w:proofErr w:type="spellStart"/>
      <w:r w:rsidRPr="00DA419D">
        <w:t>Eyring</w:t>
      </w:r>
      <w:proofErr w:type="spellEnd"/>
      <w:r w:rsidRPr="00DA419D">
        <w:t xml:space="preserve"> et al. </w:t>
      </w:r>
      <w:r w:rsidR="001E02E9">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 </w:instrText>
      </w:r>
      <w:r w:rsidR="005F6ED5">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DATA </w:instrText>
      </w:r>
      <w:r w:rsidR="005F6ED5">
        <w:fldChar w:fldCharType="end"/>
      </w:r>
      <w:r w:rsidR="001E02E9">
        <w:fldChar w:fldCharType="separate"/>
      </w:r>
      <w:r w:rsidR="001E02E9">
        <w:rPr>
          <w:noProof/>
        </w:rPr>
        <w:t>(2013)</w:t>
      </w:r>
      <w:r w:rsidR="001E02E9">
        <w:fldChar w:fldCharType="end"/>
      </w:r>
      <w:r w:rsidRPr="00DA419D">
        <w:t xml:space="preserve"> </w:t>
      </w:r>
      <w:r w:rsidR="00724339" w:rsidRPr="00DA419D">
        <w:t>us</w:t>
      </w:r>
      <w:r w:rsidR="00724339">
        <w:t>ed</w:t>
      </w:r>
      <w:r w:rsidR="00724339" w:rsidRPr="00DA419D">
        <w:t xml:space="preserve"> </w:t>
      </w:r>
      <w:r w:rsidRPr="00DA419D">
        <w:t xml:space="preserve">a subgroup of CMIP5 models with interactive chemistry in the stratosphere and the troposphere </w:t>
      </w:r>
      <w:r w:rsidR="00724339">
        <w:t>to</w:t>
      </w:r>
      <w:r w:rsidR="00724339" w:rsidRPr="00DA419D">
        <w:t xml:space="preserve"> </w:t>
      </w:r>
      <w:r w:rsidRPr="00DA419D">
        <w:t xml:space="preserve">show gradual recovery of ozone levels during the next decades (as </w:t>
      </w:r>
      <w:r w:rsidR="0096419A">
        <w:t>ODS</w:t>
      </w:r>
      <w:r w:rsidRPr="00DA419D">
        <w:t xml:space="preserve"> abundances decrease in the stratosphere), and global multi-model mean stratospheric column ozone “super-recovery” (higher levels than those projected in the pre-</w:t>
      </w:r>
      <w:r w:rsidR="00BF4857">
        <w:t>ozone depletion</w:t>
      </w:r>
      <w:r w:rsidRPr="00DA419D">
        <w:t xml:space="preserve"> period) for the most pessimist</w:t>
      </w:r>
      <w:r w:rsidR="00724339">
        <w:t>ic</w:t>
      </w:r>
      <w:r w:rsidRPr="00DA419D">
        <w:t xml:space="preserve"> emission scenario (RCP8.5) at the end of the 21</w:t>
      </w:r>
      <w:r w:rsidRPr="00DD4EC3">
        <w:rPr>
          <w:vertAlign w:val="superscript"/>
        </w:rPr>
        <w:t>st</w:t>
      </w:r>
      <w:r w:rsidRPr="00DA419D">
        <w:t xml:space="preserve"> century. A main recommendation from the SPARC-</w:t>
      </w:r>
      <w:proofErr w:type="spellStart"/>
      <w:r w:rsidRPr="00DA419D">
        <w:t>CCMVal</w:t>
      </w:r>
      <w:proofErr w:type="spellEnd"/>
      <w:r w:rsidRPr="00DA419D">
        <w:t xml:space="preserve"> (2010) report is that CCMs should keep developing towards self-consistent stratosphere-troposphere chemistry, interactively coupled to the dynamics and radiation (e.g. enabling chemistry-climate feedbacks).</w:t>
      </w:r>
    </w:p>
    <w:p w14:paraId="27889880" w14:textId="0F685E33" w:rsidR="006A0A1A" w:rsidRDefault="006528E8" w:rsidP="008C5AF0">
      <w:r w:rsidRPr="006528E8">
        <w:t>Tropospheric ozone accounts for the remaining ~10</w:t>
      </w:r>
      <w:r w:rsidR="00803D4E">
        <w:t xml:space="preserve"> </w:t>
      </w:r>
      <w:r w:rsidRPr="006528E8">
        <w:t xml:space="preserve">% atmospheric ozone, where it is a GHG, a pollutant with significant negative effects to vegetation and human health, and a main source of hydroxyl radicals controlling the oxidising capacity of the atmosphere </w:t>
      </w:r>
      <w:r>
        <w:fldChar w:fldCharType="begin">
          <w:fldData xml:space="preserve">PEVuZE5vdGU+PENpdGUgRXhjbHVkZUF1dGg9IjEiPjxBdXRob3I+UHJhdGhlcjwvQXV0aG9yPjxZ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</w:fldData>
        </w:fldChar>
      </w:r>
      <w:r w:rsidR="00683A9A">
        <w:instrText xml:space="preserve"> ADDIN EN.CITE </w:instrText>
      </w:r>
      <w:r w:rsidR="00683A9A">
        <w:fldChar w:fldCharType="begin">
          <w:fldData xml:space="preserve">PEVuZE5vdGU+PENpdGUgRXhjbHVkZUF1dGg9IjEiPjxBdXRob3I+UHJhdGhlcjwvQXV0aG9yPjxZ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</w:fldData>
        </w:fldChar>
      </w:r>
      <w:r w:rsidR="00683A9A">
        <w:instrText xml:space="preserve"> ADDIN EN.CITE.DATA </w:instrText>
      </w:r>
      <w:r w:rsidR="00683A9A">
        <w:fldChar w:fldCharType="end"/>
      </w:r>
      <w:r>
        <w:fldChar w:fldCharType="separate"/>
      </w:r>
      <w:r w:rsidR="00B42842">
        <w:rPr>
          <w:noProof/>
        </w:rPr>
        <w:t>(e.g. Prather et al. 2001; Gregg et al., 2003; Jerrett et al., 2009)</w:t>
      </w:r>
      <w:r>
        <w:fldChar w:fldCharType="end"/>
      </w:r>
      <w:r w:rsidRPr="006528E8">
        <w:t xml:space="preserve">. Its abundance in the troposphere is determined from the balance of STE and photochemistry production involving the oxidation of hydrocarbons and carbon </w:t>
      </w:r>
      <w:r w:rsidRPr="006528E8">
        <w:lastRenderedPageBreak/>
        <w:t>monoxide (CO) in the presence of NO</w:t>
      </w:r>
      <w:r w:rsidRPr="00F646DD">
        <w:rPr>
          <w:vertAlign w:val="subscript"/>
        </w:rPr>
        <w:t>x</w:t>
      </w:r>
      <w:r w:rsidRPr="006528E8">
        <w:t xml:space="preserve">, versus chemical destruction and deposition to the surface </w:t>
      </w:r>
      <w:r w:rsidR="00E50FA6">
        <w:fldChar w:fldCharType="begin">
          <w:fldData xml:space="preserve">PEVuZE5vdGU+PENpdGU+PEF1dGhvcj5MZWxpZXZlbGQ8L0F1dGhvcj48WWVhcj4yMDAwPC9ZZWFy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</w:fldData>
        </w:fldChar>
      </w:r>
      <w:r w:rsidR="00806D90">
        <w:instrText xml:space="preserve"> ADDIN EN.CITE </w:instrText>
      </w:r>
      <w:r w:rsidR="00806D90">
        <w:fldChar w:fldCharType="begin">
          <w:fldData xml:space="preserve">PEVuZE5vdGU+PENpdGU+PEF1dGhvcj5MZWxpZXZlbGQ8L0F1dGhvcj48WWVhcj4yMDAwPC9ZZWFy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</w:fldData>
        </w:fldChar>
      </w:r>
      <w:r w:rsidR="00806D90">
        <w:instrText xml:space="preserve"> ADDIN EN.CITE.DATA </w:instrText>
      </w:r>
      <w:r w:rsidR="00806D90">
        <w:fldChar w:fldCharType="end"/>
      </w:r>
      <w:r w:rsidR="00E50FA6">
        <w:fldChar w:fldCharType="separate"/>
      </w:r>
      <w:r w:rsidR="00FE0AD7">
        <w:rPr>
          <w:noProof/>
        </w:rPr>
        <w:t>(e.g. Lelieveld and Dentener, 2000; Wild, 2007)</w:t>
      </w:r>
      <w:r w:rsidR="00E50FA6">
        <w:fldChar w:fldCharType="end"/>
      </w:r>
      <w:r w:rsidRPr="006528E8">
        <w:t>. These terms depend in turn on climate system dynamics (e.g. STE) and on the magnitude and spatial distribution of ozone precursors emissions such as, volatile organic compounds, NO</w:t>
      </w:r>
      <w:r w:rsidRPr="008374C6">
        <w:rPr>
          <w:vertAlign w:val="subscript"/>
        </w:rPr>
        <w:t>x</w:t>
      </w:r>
      <w:r w:rsidRPr="006528E8">
        <w:t xml:space="preserve"> and CO (e.g. chemical production and destruction) (e.g. Wild, 2007). Several studies found tropospheric ozone increases due to climate change via enhanced STE </w:t>
      </w:r>
      <w:r w:rsidR="008374C6">
        <w:fldChar w:fldCharType="begin">
          <w:fldData xml:space="preserve">PEVuZE5vdGU+PENpdGU+PEF1dGhvcj5Db2xsaW5zPC9BdXRob3I+PFllYXI+MjAwMzwvWWVhcj48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44NTI4PC9wYWdlcz48dm9sdW1lPjEwODwvdm9sdW1lPjxudW1i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MjI1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==
</w:fldData>
        </w:fldChar>
      </w:r>
      <w:r w:rsidR="00937BC2">
        <w:instrText xml:space="preserve"> ADDIN EN.CITE </w:instrText>
      </w:r>
      <w:r w:rsidR="00937BC2">
        <w:fldChar w:fldCharType="begin">
          <w:fldData xml:space="preserve">PEVuZE5vdGU+PENpdGU+PEF1dGhvcj5Db2xsaW5zPC9BdXRob3I+PFllYXI+MjAwMzwvWWVhcj48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MjI1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==
</w:fldData>
        </w:fldChar>
      </w:r>
      <w:r w:rsidR="00937BC2">
        <w:instrText xml:space="preserve"> ADDIN EN.CITE.DATA </w:instrText>
      </w:r>
      <w:r w:rsidR="00937BC2">
        <w:fldChar w:fldCharType="end"/>
      </w:r>
      <w:r w:rsidR="008374C6">
        <w:fldChar w:fldCharType="separate"/>
      </w:r>
      <w:r w:rsidR="00937BC2">
        <w:rPr>
          <w:noProof/>
        </w:rPr>
        <w:t>(e.g. Collins et al., 2003; Sudo et al., 2003; Zeng and Pyle, 2003)</w:t>
      </w:r>
      <w:r w:rsidR="008374C6">
        <w:fldChar w:fldCharType="end"/>
      </w:r>
      <w:r w:rsidRPr="006528E8">
        <w:t xml:space="preserve">. Other studies have shown positive relationship between anthropogenic emissions and tropospheric ozone abundance </w:t>
      </w:r>
      <w:r w:rsidR="0012042A">
        <w:fldChar w:fldCharType="begin">
          <w:fldData xml:space="preserve">PEVuZE5vdGU+PENpdGU+PEF1dGhvcj5TdGV2ZW5zb248L0F1dGhvcj48WWVhcj4yMDA2PC9ZZWFy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==
</w:fldData>
        </w:fldChar>
      </w:r>
      <w:r w:rsidR="00C70F50">
        <w:instrText xml:space="preserve"> ADDIN EN.CITE </w:instrText>
      </w:r>
      <w:r w:rsidR="00C70F50">
        <w:fldChar w:fldCharType="begin">
          <w:fldData xml:space="preserve">PEVuZE5vdGU+PENpdGU+PEF1dGhvcj5TdGV2ZW5zb248L0F1dGhvcj48WWVhcj4yMDA2PC9ZZWFy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==
</w:fldData>
        </w:fldChar>
      </w:r>
      <w:r w:rsidR="00C70F50">
        <w:instrText xml:space="preserve"> ADDIN EN.CITE.DATA </w:instrText>
      </w:r>
      <w:r w:rsidR="00C70F50">
        <w:fldChar w:fldCharType="end"/>
      </w:r>
      <w:r w:rsidR="0012042A">
        <w:fldChar w:fldCharType="separate"/>
      </w:r>
      <w:r w:rsidR="00C70F50">
        <w:rPr>
          <w:noProof/>
        </w:rPr>
        <w:t>(e.g. Stevenson et al., 2006; Young et al., 2013a)</w:t>
      </w:r>
      <w:r w:rsidR="0012042A">
        <w:fldChar w:fldCharType="end"/>
      </w:r>
      <w:r w:rsidRPr="006528E8">
        <w:t xml:space="preserve">. However, the ultimately net impact of climate and emissions changes </w:t>
      </w:r>
      <w:r w:rsidR="00703C03">
        <w:t xml:space="preserve">remains unclear </w:t>
      </w:r>
      <w:r w:rsidR="001E39C4">
        <w:fldChar w:fldCharType="begin">
          <w:fldData xml:space="preserve">PEVuZE5vdGU+PENpdGU+PEF1dGhvcj5TdGV2ZW5zb248L0F1dGhvcj48WWVhcj4yMDA2PC9ZZWFy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</w:fldData>
        </w:fldChar>
      </w:r>
      <w:r w:rsidR="00683A9A">
        <w:instrText xml:space="preserve"> ADDIN EN.CITE </w:instrText>
      </w:r>
      <w:r w:rsidR="00683A9A">
        <w:fldChar w:fldCharType="begin">
          <w:fldData xml:space="preserve">PEVuZE5vdGU+PENpdGU+PEF1dGhvcj5TdGV2ZW5zb248L0F1dGhvcj48WWVhcj4yMDA2PC9ZZWFy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</w:fldData>
        </w:fldChar>
      </w:r>
      <w:r w:rsidR="00683A9A">
        <w:instrText xml:space="preserve"> ADDIN EN.CITE.DATA </w:instrText>
      </w:r>
      <w:r w:rsidR="00683A9A">
        <w:fldChar w:fldCharType="end"/>
      </w:r>
      <w:r w:rsidR="001E39C4">
        <w:fldChar w:fldCharType="separate"/>
      </w:r>
      <w:r w:rsidR="00FE0AD7">
        <w:rPr>
          <w:noProof/>
        </w:rPr>
        <w:t>(Stevenson et al., 2006; Isaksen et al., 2009; Jacob and Winner, 2009)</w:t>
      </w:r>
      <w:r w:rsidR="001E39C4">
        <w:fldChar w:fldCharType="end"/>
      </w:r>
      <w:r w:rsidRPr="006528E8">
        <w:t xml:space="preserve">, </w:t>
      </w:r>
      <w:r w:rsidR="00C3610A">
        <w:t>and it</w:t>
      </w:r>
      <w:r w:rsidR="00C3610A" w:rsidRPr="006528E8">
        <w:t xml:space="preserve"> m</w:t>
      </w:r>
      <w:r w:rsidR="00C3610A">
        <w:t>ay</w:t>
      </w:r>
      <w:r w:rsidR="00C3610A" w:rsidRPr="006528E8">
        <w:t xml:space="preserve"> </w:t>
      </w:r>
      <w:r w:rsidRPr="006528E8">
        <w:t xml:space="preserve">differ substantially by region, altitude or season </w:t>
      </w:r>
      <w:r w:rsidR="001E39C4">
        <w:fldChar w:fldCharType="begin"/>
      </w:r>
      <w:r w:rsidR="003A4922">
        <w:instrText xml:space="preserve"> ADDIN EN.CITE &lt;EndNote&gt;&lt;Cite&gt;&lt;Author&gt;Myhre&lt;/Author&gt;&lt;Year&gt;2013&lt;/Year&gt;&lt;RecNum&gt;185&lt;/RecNum&gt;&lt;Prefix&gt;e.g. &lt;/Prefix&gt;&lt;DisplayText&gt;(e.g. Myhre et al., 2013)&lt;/DisplayText&gt;&lt;record&gt;&lt;rec-number&gt;185&lt;/rec-number&gt;&lt;foreign-keys&gt;&lt;key app="EN" db-id="0f90pdefssr5fteptv5xp0v4vdz95v0zsa5s" timestamp="1408635162"&gt;185&lt;/key&gt;&lt;/foreign-keys&gt;&lt;ref-type name="Book Section"&gt;5&lt;/ref-type&gt;&lt;contributors&gt;&lt;authors&gt;&lt;author&gt;Myhre, G., &lt;/author&gt;&lt;author&gt;Shindell, D. &lt;/author&gt;&lt;author&gt;Bréon, F.-M. &lt;/author&gt;&lt;author&gt;Collins, W.&lt;/author&gt;&lt;author&gt;Fuglestvedt, J.&lt;/author&gt;&lt;author&gt;Huang, J.&lt;/author&gt;&lt;author&gt;Koch, D.&lt;/author&gt;&lt;author&gt;Lamarque, J.-F.&lt;/author&gt;&lt;author&gt;Lee, D.&lt;/author&gt;&lt;author&gt;Mendoza, B.&lt;/author&gt;&lt;author&gt;Nakajima, T.&lt;/author&gt;&lt;author&gt;Robock, A.&lt;/author&gt;&lt;author&gt;Stephens, G.&lt;/author&gt;&lt;author&gt;Takemura, T.&lt;/author&gt;&lt;author&gt;Zhang, H.&lt;/author&gt;&lt;/authors&gt;&lt;secondary-authors&gt;&lt;author&gt;Stocker, T.F., D. Qin, G.-K. Plattner, M. Tignor, S.K. Allen, J. Boschung, A. Nauels, Y. Xia, V. Bex and P.M. Midgley&lt;/author&gt;&lt;/secondary-authors&gt;&lt;/contributors&gt;&lt;titles&gt;&lt;title&gt;Anthropogenic and Natural Radiative Forcing&lt;/title&gt;&lt;secondary-title&gt;Climate Change 2013: The Physical Science Basis. Contribution of Working Group I to the Fifth Assessment Report of the Intergovernmental Panel on Climate Change&lt;/secondary-title&gt;&lt;/titles&gt;&lt;pages&gt;659–740&lt;/pages&gt;&lt;section&gt;8&lt;/section&gt;&lt;dates&gt;&lt;year&gt;2013&lt;/year&gt;&lt;/dates&gt;&lt;pub-location&gt;Cambridge, United Kingdom and New York, NY, USA&lt;/pub-location&gt;&lt;publisher&gt;Cambridge University Press&lt;/publisher&gt;&lt;isbn&gt;ISBN 978-1-107-66182-0&lt;/isbn&gt;&lt;urls&gt;&lt;/urls&gt;&lt;electronic-resource-num&gt;10.1017/CBO9781107415324.018&lt;/electronic-resource-num&gt;&lt;/record&gt;&lt;/Cite&gt;&lt;/EndNote&gt;</w:instrText>
      </w:r>
      <w:r w:rsidR="001E39C4">
        <w:fldChar w:fldCharType="separate"/>
      </w:r>
      <w:r w:rsidR="003A4922">
        <w:rPr>
          <w:noProof/>
        </w:rPr>
        <w:t>(e.g. Myhre et al., 2013)</w:t>
      </w:r>
      <w:r w:rsidR="001E39C4">
        <w:fldChar w:fldCharType="end"/>
      </w:r>
      <w:r w:rsidRPr="006528E8">
        <w:t>.</w:t>
      </w:r>
      <w:r w:rsidR="00DD2FD5">
        <w:t xml:space="preserve"> </w:t>
      </w:r>
    </w:p>
    <w:p w14:paraId="11AECEAB" w14:textId="20AED336" w:rsidR="00DD2FD5" w:rsidRDefault="00E313EA" w:rsidP="008C5AF0">
      <w:r w:rsidRPr="00E313EA">
        <w:t xml:space="preserve">Further, the ozone hole influences surface climate via temperature and circulation changes </w:t>
      </w:r>
      <w:r>
        <w:fldChar w:fldCharType="begin"/>
      </w:r>
      <w:r w:rsidR="00806D90">
        <w:instrText xml:space="preserve"> ADDIN EN.CITE &lt;EndNote&gt;&lt;Cite&gt;&lt;Author&gt;Gillett&lt;/Author&gt;&lt;Year&gt;2003&lt;/Year&gt;&lt;RecNum&gt;143&lt;/RecNum&gt;&lt;Prefix&gt;e.g. &lt;/Prefix&gt;&lt;DisplayText&gt;(e.g. Thompson and Solomon, 2002; Gillett and Thompson, 2003)&lt;/DisplayText&gt;&lt;record&gt;&lt;rec-number&gt;143&lt;/rec-number&gt;&lt;foreign-keys&gt;&lt;key app="EN" db-id="0f90pdefssr5fteptv5xp0v4vdz95v0zsa5s" timestamp="1405507256"&gt;143&lt;/key&gt;&lt;/foreign-keys&gt;&lt;ref-type name="Journal Article"&gt;17&lt;/ref-type&gt;&lt;contributors&gt;&lt;authors&gt;&lt;author&gt;Gillett, Nathan P.&lt;/author&gt;&lt;author&gt;Thompson, David W. J.&lt;/author&gt;&lt;/authors&gt;&lt;/contributors&gt;&lt;titles&gt;&lt;title&gt;Simulation of Recent Southern Hemisphere Climate Change&lt;/title&gt;&lt;secondary-title&gt;Science&lt;/secondary-title&gt;&lt;/titles&gt;&lt;periodical&gt;&lt;full-title&gt;Science&lt;/full-title&gt;&lt;/periodical&gt;&lt;pages&gt;273-275&lt;/pages&gt;&lt;volume&gt;302&lt;/volume&gt;&lt;number&gt;5643&lt;/number&gt;&lt;dates&gt;&lt;year&gt;2003&lt;/year&gt;&lt;pub-dates&gt;&lt;date&gt;October 10, 2003&lt;/date&gt;&lt;/pub-dates&gt;&lt;/dates&gt;&lt;urls&gt;&lt;related-urls&gt;&lt;url&gt;http://www.sciencemag.org/content/302/5643/273.abstract&lt;/url&gt;&lt;/related-urls&gt;&lt;/urls&gt;&lt;electronic-resource-num&gt;10.1126/science.1087440&lt;/electronic-resource-num&gt;&lt;/record&gt;&lt;/Cite&gt;&lt;Cite&gt;&lt;Author&gt;Thompson&lt;/Author&gt;&lt;Year&gt;2002&lt;/Year&gt;&lt;RecNum&gt;40&lt;/RecNum&gt;&lt;record&gt;&lt;rec-number&gt;40&lt;/rec-number&gt;&lt;foreign-keys&gt;&lt;key app="EN" db-id="0f90pdefssr5fteptv5xp0v4vdz95v0zsa5s" timestamp="1390585227"&gt;40&lt;/key&gt;&lt;/foreign-keys&gt;&lt;ref-type name="Journal Article"&gt;17&lt;/ref-type&gt;&lt;contributors&gt;&lt;authors&gt;&lt;author&gt;Thompson, David W. J.&lt;/author&gt;&lt;author&gt;Solomon, Susan&lt;/author&gt;&lt;/authors&gt;&lt;/contributors&gt;&lt;titles&gt;&lt;title&gt;Interpretation of Recent Southern Hemisphere Climate Change&lt;/title&gt;&lt;secondary-title&gt;Science&lt;/secondary-title&gt;&lt;/titles&gt;&lt;periodical&gt;&lt;full-title&gt;Science&lt;/full-title&gt;&lt;/periodical&gt;&lt;pages&gt;895-899&lt;/pages&gt;&lt;volume&gt;296&lt;/volume&gt;&lt;number&gt;5569&lt;/number&gt;&lt;dates&gt;&lt;year&gt;2002&lt;/year&gt;&lt;pub-dates&gt;&lt;date&gt;May 3, 2002&lt;/date&gt;&lt;/pub-dates&gt;&lt;/dates&gt;&lt;urls&gt;&lt;related-urls&gt;&lt;url&gt;http://www.sciencemag.org/content/296/5569/895.abstract&lt;/url&gt;&lt;/related-urls&gt;&lt;/urls&gt;&lt;electronic-resource-num&gt;10.1126/science.1069270&lt;/electronic-resource-num&gt;&lt;/record&gt;&lt;/Cite&gt;&lt;/EndNote&gt;</w:instrText>
      </w:r>
      <w:r>
        <w:fldChar w:fldCharType="separate"/>
      </w:r>
      <w:r w:rsidR="00FE0AD7">
        <w:rPr>
          <w:noProof/>
        </w:rPr>
        <w:t>(e.g. Thompson and Solomon, 2002; Gillett and Thompson, 2003)</w:t>
      </w:r>
      <w:r>
        <w:fldChar w:fldCharType="end"/>
      </w:r>
      <w:r w:rsidRPr="00E313EA">
        <w:t xml:space="preserve"> owing to direct radiative effects </w:t>
      </w:r>
      <w:r w:rsidR="00D85726">
        <w:fldChar w:fldCharType="begin">
          <w:fldData xml:space="preserve">PEVuZE5vdGU+PENpdGU+PEF1dGhvcj5Gb3JzdGVyPC9BdXRob3I+PFllYXI+MjAxMTwvWWVhcj48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</w:fldData>
        </w:fldChar>
      </w:r>
      <w:r w:rsidR="00D41A41">
        <w:instrText xml:space="preserve"> ADDIN EN.CITE </w:instrText>
      </w:r>
      <w:r w:rsidR="00D41A41">
        <w:fldChar w:fldCharType="begin">
          <w:fldData xml:space="preserve">PEVuZE5vdGU+PENpdGU+PEF1dGhvcj5Gb3JzdGVyPC9BdXRob3I+PFllYXI+MjAxMTwvWWVhcj48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</w:fldData>
        </w:fldChar>
      </w:r>
      <w:r w:rsidR="00D41A41">
        <w:instrText xml:space="preserve"> ADDIN EN.CITE.DATA </w:instrText>
      </w:r>
      <w:r w:rsidR="00D41A41">
        <w:fldChar w:fldCharType="end"/>
      </w:r>
      <w:r w:rsidR="00D85726">
        <w:fldChar w:fldCharType="separate"/>
      </w:r>
      <w:r w:rsidR="00FE0AD7">
        <w:rPr>
          <w:noProof/>
        </w:rPr>
        <w:t>(e.g. Randel and Wu, 1999; Forster et al., 2011)</w:t>
      </w:r>
      <w:r w:rsidR="00D85726">
        <w:fldChar w:fldCharType="end"/>
      </w:r>
      <w:r w:rsidRPr="00E313EA">
        <w:t>. The ozone layer heat</w:t>
      </w:r>
      <w:r w:rsidR="00CE5815">
        <w:t>s</w:t>
      </w:r>
      <w:r w:rsidRPr="00E313EA">
        <w:t xml:space="preserve"> the stratosphere by absorbing incoming </w:t>
      </w:r>
      <w:r w:rsidR="00B871F8">
        <w:t>ultraviolet</w:t>
      </w:r>
      <w:r w:rsidR="00B871F8" w:rsidRPr="00E313EA">
        <w:t xml:space="preserve"> </w:t>
      </w:r>
      <w:r w:rsidRPr="00E313EA">
        <w:t xml:space="preserve">solar </w:t>
      </w:r>
      <w:proofErr w:type="gramStart"/>
      <w:r w:rsidRPr="00E313EA">
        <w:t>radiation,</w:t>
      </w:r>
      <w:proofErr w:type="gramEnd"/>
      <w:r w:rsidRPr="00E313EA">
        <w:t xml:space="preserve"> hence, trends and variations on ozone would impact stratospheric dynamics </w:t>
      </w:r>
      <w:r w:rsidR="00173E99">
        <w:fldChar w:fldCharType="begin">
          <w:fldData xml:space="preserve">PEVuZE5vdGU+PENpdGU+PEF1dGhvcj5SYW1hc3dhbXk8L0F1dGhvcj48WWVhcj4yMDA2PC9ZZWFy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</w:fldData>
        </w:fldChar>
      </w:r>
      <w:r w:rsidR="00806D90">
        <w:instrText xml:space="preserve"> ADDIN EN.CITE </w:instrText>
      </w:r>
      <w:r w:rsidR="00806D90">
        <w:fldChar w:fldCharType="begin">
          <w:fldData xml:space="preserve">PEVuZE5vdGU+PENpdGU+PEF1dGhvcj5SYW1hc3dhbXk8L0F1dGhvcj48WWVhcj4yMDA2PC9ZZWFy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</w:fldData>
        </w:fldChar>
      </w:r>
      <w:r w:rsidR="00806D90">
        <w:instrText xml:space="preserve"> ADDIN EN.CITE.DATA </w:instrText>
      </w:r>
      <w:r w:rsidR="00806D90">
        <w:fldChar w:fldCharType="end"/>
      </w:r>
      <w:r w:rsidR="00173E99">
        <w:fldChar w:fldCharType="separate"/>
      </w:r>
      <w:r w:rsidR="00FE0AD7">
        <w:rPr>
          <w:noProof/>
        </w:rPr>
        <w:t>(e.g. Ramaswamy et al., 2006; Randel et al., 2009; Gillett et al., 2011)</w:t>
      </w:r>
      <w:r w:rsidR="00173E99">
        <w:fldChar w:fldCharType="end"/>
      </w:r>
      <w:r w:rsidRPr="00E313EA">
        <w:t xml:space="preserve">. In the </w:t>
      </w:r>
      <w:r w:rsidR="00AF514D">
        <w:t>Southern Hemisphere (</w:t>
      </w:r>
      <w:r w:rsidRPr="00E313EA">
        <w:t>SH</w:t>
      </w:r>
      <w:r w:rsidR="00AF514D">
        <w:t>)</w:t>
      </w:r>
      <w:r w:rsidRPr="00E313EA">
        <w:t xml:space="preserve">, stratospheric circulation changes associated to ozone depletion have been linked to tropospheric circulation changes primarily during austral summer (lagging the former 1-2 months), based on observations </w:t>
      </w:r>
      <w:r w:rsidR="00BA0228">
        <w:fldChar w:fldCharType="begin"/>
      </w:r>
      <w:r w:rsidR="00806D90">
        <w:instrText xml:space="preserve"> ADDIN EN.CITE &lt;EndNote&gt;&lt;Cite&gt;&lt;Author&gt;Thompson&lt;/Author&gt;&lt;Year&gt;2002&lt;/Year&gt;&lt;RecNum&gt;40&lt;/RecNum&gt;&lt;DisplayText&gt;(Thompson and Solomon, 2002)&lt;/DisplayText&gt;&lt;record&gt;&lt;rec-number&gt;40&lt;/rec-number&gt;&lt;foreign-keys&gt;&lt;key app="EN" db-id="0f90pdefssr5fteptv5xp0v4vdz95v0zsa5s" timestamp="1390585227"&gt;40&lt;/key&gt;&lt;/foreign-keys&gt;&lt;ref-type name="Journal Article"&gt;17&lt;/ref-type&gt;&lt;contributors&gt;&lt;authors&gt;&lt;author&gt;Thompson, David W. J.&lt;/author&gt;&lt;author&gt;Solomon, Susan&lt;/author&gt;&lt;/authors&gt;&lt;/contributors&gt;&lt;titles&gt;&lt;title&gt;Interpretation of Recent Southern Hemisphere Climate Change&lt;/title&gt;&lt;secondary-title&gt;Science&lt;/secondary-title&gt;&lt;/titles&gt;&lt;periodical&gt;&lt;full-title&gt;Science&lt;/full-title&gt;&lt;/periodical&gt;&lt;pages&gt;895-899&lt;/pages&gt;&lt;volume&gt;296&lt;/volume&gt;&lt;number&gt;5569&lt;/number&gt;&lt;dates&gt;&lt;year&gt;2002&lt;/year&gt;&lt;pub-dates&gt;&lt;date&gt;May 3, 2002&lt;/date&gt;&lt;/pub-dates&gt;&lt;/dates&gt;&lt;urls&gt;&lt;related-urls&gt;&lt;url&gt;http://www.sciencemag.org/content/296/5569/895.abstract&lt;/url&gt;&lt;/related-urls&gt;&lt;/urls&gt;&lt;electronic-resource-num&gt;10.1126/science.1069270&lt;/electronic-resource-num&gt;&lt;/record&gt;&lt;/Cite&gt;&lt;/EndNote&gt;</w:instrText>
      </w:r>
      <w:r w:rsidR="00BA0228">
        <w:fldChar w:fldCharType="separate"/>
      </w:r>
      <w:r w:rsidR="00BA0228">
        <w:rPr>
          <w:noProof/>
        </w:rPr>
        <w:t>(Thompson and Solomon, 2002)</w:t>
      </w:r>
      <w:r w:rsidR="00BA0228">
        <w:fldChar w:fldCharType="end"/>
      </w:r>
      <w:r w:rsidRPr="00E313EA">
        <w:t xml:space="preserve"> and model simulations </w:t>
      </w:r>
      <w:r w:rsidR="00BA0228">
        <w:fldChar w:fldCharType="begin"/>
      </w:r>
      <w:r w:rsidR="00806D90">
        <w:instrText xml:space="preserve"> ADDIN EN.CITE &lt;EndNote&gt;&lt;Cite&gt;&lt;Author&gt;Gillett&lt;/Author&gt;&lt;Year&gt;2003&lt;/Year&gt;&lt;RecNum&gt;143&lt;/RecNum&gt;&lt;DisplayText&gt;(Gillett and Thompson, 2003)&lt;/DisplayText&gt;&lt;record&gt;&lt;rec-number&gt;143&lt;/rec-number&gt;&lt;foreign-keys&gt;&lt;key app="EN" db-id="0f90pdefssr5fteptv5xp0v4vdz95v0zsa5s" timestamp="1405507256"&gt;143&lt;/key&gt;&lt;/foreign-keys&gt;&lt;ref-type name="Journal Article"&gt;17&lt;/ref-type&gt;&lt;contributors&gt;&lt;authors&gt;&lt;author&gt;Gillett, Nathan P.&lt;/author&gt;&lt;author&gt;Thompson, David W. J.&lt;/author&gt;&lt;/authors&gt;&lt;/contributors&gt;&lt;titles&gt;&lt;title&gt;Simulation of Recent Southern Hemisphere Climate Change&lt;/title&gt;&lt;secondary-title&gt;Science&lt;/secondary-title&gt;&lt;/titles&gt;&lt;periodical&gt;&lt;full-title&gt;Science&lt;/full-title&gt;&lt;/periodical&gt;&lt;pages&gt;273-275&lt;/pages&gt;&lt;volume&gt;302&lt;/volume&gt;&lt;number&gt;5643&lt;/number&gt;&lt;dates&gt;&lt;year&gt;2003&lt;/year&gt;&lt;pub-dates&gt;&lt;date&gt;October 10, 2003&lt;/date&gt;&lt;/pub-dates&gt;&lt;/dates&gt;&lt;urls&gt;&lt;related-urls&gt;&lt;url&gt;http://www.sciencemag.org/content/302/5643/273.abstract&lt;/url&gt;&lt;/related-urls&gt;&lt;/urls&gt;&lt;electronic-resource-num&gt;10.1126/science.1087440&lt;/electronic-resource-num&gt;&lt;/record&gt;&lt;/Cite&gt;&lt;/EndNote&gt;</w:instrText>
      </w:r>
      <w:r w:rsidR="00BA0228">
        <w:fldChar w:fldCharType="separate"/>
      </w:r>
      <w:r w:rsidR="00BA0228">
        <w:rPr>
          <w:noProof/>
        </w:rPr>
        <w:t>(Gillett and Thompson, 2003)</w:t>
      </w:r>
      <w:r w:rsidR="00BA0228">
        <w:fldChar w:fldCharType="end"/>
      </w:r>
      <w:r w:rsidRPr="00E313EA">
        <w:t xml:space="preserve">. These SH </w:t>
      </w:r>
      <w:proofErr w:type="spellStart"/>
      <w:r w:rsidRPr="00E313EA">
        <w:t>extratropical</w:t>
      </w:r>
      <w:proofErr w:type="spellEnd"/>
      <w:r w:rsidRPr="00E313EA">
        <w:t xml:space="preserve"> circulation changes could be described by the leading mode of variability or the SAM </w:t>
      </w:r>
      <w:r w:rsidR="00DE02E9">
        <w:fldChar w:fldCharType="begin"/>
      </w:r>
      <w:r w:rsidR="00D41A41">
        <w:instrText xml:space="preserve"> ADDIN EN.CITE &lt;EndNote&gt;&lt;Cite&gt;&lt;Author&gt;Thompson&lt;/Author&gt;&lt;Year&gt;2000&lt;/Year&gt;&lt;RecNum&gt;144&lt;/RecNum&gt;&lt;Prefix&gt;e.g. &lt;/Prefix&gt;&lt;DisplayText&gt;(e.g. Thompson and Wallace, 2000)&lt;/DisplayText&gt;&lt;record&gt;&lt;rec-number&gt;144&lt;/rec-number&gt;&lt;foreign-keys&gt;&lt;key app="EN" db-id="0f90pdefssr5fteptv5xp0v4vdz95v0zsa5s" timestamp="1405511069"&gt;144&lt;/key&gt;&lt;/foreign-keys&gt;&lt;ref-type name="Journal Article"&gt;17&lt;/ref-type&gt;&lt;contributors&gt;&lt;authors&gt;&lt;author&gt;Thompson, David W. J.&lt;/author&gt;&lt;author&gt;Wallace, John M.&lt;/author&gt;&lt;/authors&gt;&lt;/contributors&gt;&lt;titles&gt;&lt;title&gt;Annular Modes in the Extratropical Circulation. Part I: Month-to-Month Variability*&lt;/title&gt;&lt;secondary-title&gt;Journal of Climate&lt;/secondary-title&gt;&lt;/titles&gt;&lt;periodical&gt;&lt;full-title&gt;Journal of Climate&lt;/full-title&gt;&lt;abbr-1&gt;J. Clim.&lt;/abbr-1&gt;&lt;abbr-2&gt;J Clim&lt;/abbr-2&gt;&lt;/periodical&gt;&lt;pages&gt;1000-1016&lt;/pages&gt;&lt;volume&gt;13&lt;/volume&gt;&lt;number&gt;5&lt;/number&gt;&lt;dates&gt;&lt;year&gt;2000&lt;/year&gt;&lt;pub-dates&gt;&lt;date&gt;2000/03/01&lt;/date&gt;&lt;/pub-dates&gt;&lt;/dates&gt;&lt;publisher&gt;American Meteorological Society&lt;/publisher&gt;&lt;isbn&gt;0894-8755&lt;/isbn&gt;&lt;urls&gt;&lt;related-urls&gt;&lt;url&gt;http://dx.doi.org/10.1175/1520-0442(2000)013&amp;lt;1000:AMITEC&amp;gt;2.0.CO;2&lt;/url&gt;&lt;/related-urls&gt;&lt;/urls&gt;&lt;electronic-resource-num&gt;10.1175/1520-0442(2000)013&amp;lt;1000:AMITEC&amp;gt;2.0.CO;2&lt;/electronic-resource-num&gt;&lt;access-date&gt;2014/07/16&lt;/access-date&gt;&lt;/record&gt;&lt;/Cite&gt;&lt;/EndNote&gt;</w:instrText>
      </w:r>
      <w:r w:rsidR="00DE02E9">
        <w:fldChar w:fldCharType="separate"/>
      </w:r>
      <w:r w:rsidR="00DE02E9">
        <w:rPr>
          <w:noProof/>
        </w:rPr>
        <w:t>(e.g. Thompson and Wallace, 2000)</w:t>
      </w:r>
      <w:r w:rsidR="00DE02E9">
        <w:fldChar w:fldCharType="end"/>
      </w:r>
      <w:r w:rsidRPr="00E313EA">
        <w:t xml:space="preserve">. Previous studies based on CCMs simulations reported positive trends in the SAM over the ozone depletion period </w:t>
      </w:r>
      <w:r w:rsidR="00FF6154">
        <w:fldChar w:fldCharType="begin">
          <w:fldData xml:space="preserve">PEVuZE5vdGU+PENpdGU+PEF1dGhvcj5TZXh0b248L0F1dGhvcj48WWVhcj4yMDAxPC9ZZWFyPjxS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</w:fldData>
        </w:fldChar>
      </w:r>
      <w:r w:rsidR="00514681">
        <w:instrText xml:space="preserve"> ADDIN EN.CITE </w:instrText>
      </w:r>
      <w:r w:rsidR="00514681">
        <w:fldChar w:fldCharType="begin">
          <w:fldData xml:space="preserve">PEVuZE5vdGU+PENpdGU+PEF1dGhvcj5TZXh0b248L0F1dGhvcj48WWVhcj4yMDAxPC9ZZWFyPjxS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</w:fldData>
        </w:fldChar>
      </w:r>
      <w:r w:rsidR="00514681">
        <w:instrText xml:space="preserve"> ADDIN EN.CITE.DATA </w:instrText>
      </w:r>
      <w:r w:rsidR="00514681">
        <w:fldChar w:fldCharType="end"/>
      </w:r>
      <w:r w:rsidR="00FF6154">
        <w:fldChar w:fldCharType="separate"/>
      </w:r>
      <w:r w:rsidR="00514681">
        <w:rPr>
          <w:noProof/>
        </w:rPr>
        <w:t>(e.g. Sexton, 2001; Shindell and Schmidt, 2004; Arblaster and Meehl, 2006; Polvani et al., 2010; McLandress et al., 2011)</w:t>
      </w:r>
      <w:r w:rsidR="00FF6154">
        <w:fldChar w:fldCharType="end"/>
      </w:r>
      <w:r w:rsidRPr="00E313EA">
        <w:t xml:space="preserve">. </w:t>
      </w:r>
      <w:r w:rsidR="00752477" w:rsidRPr="00752477">
        <w:t xml:space="preserve">Furthermore, some modelling studies have projected a </w:t>
      </w:r>
      <w:proofErr w:type="spellStart"/>
      <w:r w:rsidR="00752477" w:rsidRPr="00752477">
        <w:t>poleward</w:t>
      </w:r>
      <w:proofErr w:type="spellEnd"/>
      <w:r w:rsidR="00752477" w:rsidRPr="00752477">
        <w:t xml:space="preserve"> shift (i.e. positive change) in the SAM due to future increases in GHGs</w:t>
      </w:r>
      <w:r w:rsidR="00752477">
        <w:t xml:space="preserve"> </w:t>
      </w:r>
      <w:r w:rsidR="00752477">
        <w:fldChar w:fldCharType="begin">
          <w:fldData xml:space="preserve">PEVuZE5vdGU+PENpdGU+PEF1dGhvcj5GeWZlPC9BdXRob3I+PFllYXI+MTk5OTwvWWVhcj48UmVj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4xNjAxLTE2MDQ8L3BhZ2Vz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</w:fldData>
        </w:fldChar>
      </w:r>
      <w:r w:rsidR="00752477">
        <w:instrText xml:space="preserve"> ADDIN EN.CITE </w:instrText>
      </w:r>
      <w:r w:rsidR="00752477">
        <w:fldChar w:fldCharType="begin">
          <w:fldData xml:space="preserve">PEVuZE5vdGU+PENpdGU+PEF1dGhvcj5GeWZlPC9BdXRob3I+PFllYXI+MTk5OTwvWWVhcj48UmVj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4xNjAxLTE2MDQ8L3BhZ2Vz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</w:fldData>
        </w:fldChar>
      </w:r>
      <w:r w:rsidR="00752477">
        <w:instrText xml:space="preserve"> ADDIN EN.CITE.DATA </w:instrText>
      </w:r>
      <w:r w:rsidR="00752477">
        <w:fldChar w:fldCharType="end"/>
      </w:r>
      <w:r w:rsidR="00752477">
        <w:fldChar w:fldCharType="separate"/>
      </w:r>
      <w:r w:rsidR="00752477">
        <w:rPr>
          <w:noProof/>
        </w:rPr>
        <w:t>(e.g. Fyfe et al., 1999; Marshall et al., 2004)</w:t>
      </w:r>
      <w:r w:rsidR="00752477">
        <w:fldChar w:fldCharType="end"/>
      </w:r>
      <w:r w:rsidR="00752477">
        <w:t xml:space="preserve">. </w:t>
      </w:r>
      <w:r w:rsidRPr="00E313EA">
        <w:t xml:space="preserve">Projected ozone recovery should have the opposite effect than ozone depletion (i.e. a negative trend in the SAM), and this is important as it opposes the effect of increasing </w:t>
      </w:r>
      <w:r w:rsidR="000A11EB">
        <w:t>GHG</w:t>
      </w:r>
      <w:r w:rsidRPr="00E313EA">
        <w:t xml:space="preserve"> concentrations. </w:t>
      </w:r>
      <w:r w:rsidR="00CF4709">
        <w:t>S</w:t>
      </w:r>
      <w:r w:rsidR="00CF4709" w:rsidRPr="00CF4709">
        <w:t>ome studies suggest that these effects will largely cancel out each other</w:t>
      </w:r>
      <w:r w:rsidRPr="00E313EA">
        <w:t xml:space="preserve"> during the next several decades in austral summer owing to these competing forces </w:t>
      </w:r>
      <w:r w:rsidR="007E7D49">
        <w:fldChar w:fldCharType="begin">
          <w:fldData xml:space="preserve">PEVuZE5vdGU+PENpdGU+PEF1dGhvcj5QZXJsd2l0ejwvQXV0aG9yPjxZZWFyPjIwMDg8L1llYXI+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kwxNTcwNTwvcGFnZXM+PHZvbHVtZT4zNjwvdm9sdW1lPjxudW1iZXI+MTU8L251bWJlcj48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</w:fldData>
        </w:fldChar>
      </w:r>
      <w:r w:rsidR="00EC31EF">
        <w:instrText xml:space="preserve"> ADDIN EN.CITE </w:instrText>
      </w:r>
      <w:r w:rsidR="00EC31EF">
        <w:fldChar w:fldCharType="begin">
          <w:fldData xml:space="preserve">PEVuZE5vdGU+PENpdGU+PEF1dGhvcj5QZXJsd2l0ejwvQXV0aG9yPjxZZWFyPjIwMDg8L1llYXI+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kwxNTcwNTwvcGFnZXM+PHZvbHVtZT4zNjwvdm9sdW1lPjxudW1iZXI+MTU8L251bWJlcj48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</w:fldData>
        </w:fldChar>
      </w:r>
      <w:r w:rsidR="00EC31EF">
        <w:instrText xml:space="preserve"> ADDIN EN.CITE.DATA </w:instrText>
      </w:r>
      <w:r w:rsidR="00EC31EF">
        <w:fldChar w:fldCharType="end"/>
      </w:r>
      <w:r w:rsidR="007E7D49">
        <w:fldChar w:fldCharType="separate"/>
      </w:r>
      <w:r w:rsidR="00EC31EF">
        <w:rPr>
          <w:noProof/>
        </w:rPr>
        <w:t xml:space="preserve">(e.g. Perlwitz et al., 2008; </w:t>
      </w:r>
      <w:r w:rsidR="00EC31EF">
        <w:rPr>
          <w:noProof/>
        </w:rPr>
        <w:lastRenderedPageBreak/>
        <w:t>Son et al., 2009; Arblaster et al., 2011; Polvani et al., 2011; Barnes et al., 2013; Gillett and Fyfe, 2013)</w:t>
      </w:r>
      <w:r w:rsidR="007E7D49">
        <w:fldChar w:fldCharType="end"/>
      </w:r>
      <w:r w:rsidRPr="00E313EA">
        <w:t>.</w:t>
      </w:r>
    </w:p>
    <w:p w14:paraId="499E3CD1" w14:textId="1AC7C23D" w:rsidR="003A4AAB" w:rsidRDefault="00163AC2" w:rsidP="008C5AF0">
      <w:r w:rsidRPr="00163AC2">
        <w:t>Multi-model experiments are useful for evaluating model differences in not fully understood processes and associated feedbacks</w:t>
      </w:r>
      <w:r w:rsidR="003B241E">
        <w:t>,</w:t>
      </w:r>
      <w:r w:rsidRPr="00163AC2">
        <w:t xml:space="preserve"> and for identifying agreements and disagreements between various parameterisations </w:t>
      </w:r>
      <w:r w:rsidR="002F2A8D">
        <w:fldChar w:fldCharType="begin">
          <w:fldData xml:space="preserve">PEVuZE5vdGU+PENpdGU+PEF1dGhvcj5TaGluZGVsbDwvQXV0aG9yPjxZZWFyPjIwMDY8L1llYXI+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</w:fldData>
        </w:fldChar>
      </w:r>
      <w:r w:rsidR="005F6ED5">
        <w:instrText xml:space="preserve"> ADDIN EN.CITE </w:instrText>
      </w:r>
      <w:r w:rsidR="005F6ED5">
        <w:fldChar w:fldCharType="begin">
          <w:fldData xml:space="preserve">PEVuZE5vdGU+PENpdGU+PEF1dGhvcj5TaGluZGVsbDwvQXV0aG9yPjxZZWFyPjIwMDY8L1llYXI+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</w:fldData>
        </w:fldChar>
      </w:r>
      <w:r w:rsidR="005F6ED5">
        <w:instrText xml:space="preserve"> ADDIN EN.CITE.DATA </w:instrText>
      </w:r>
      <w:r w:rsidR="005F6ED5">
        <w:fldChar w:fldCharType="end"/>
      </w:r>
      <w:r w:rsidR="002F2A8D">
        <w:fldChar w:fldCharType="separate"/>
      </w:r>
      <w:r w:rsidR="00FE0AD7">
        <w:rPr>
          <w:noProof/>
        </w:rPr>
        <w:t>(e.g. Shindell et al., 2006; Stevenson et al., 2006)</w:t>
      </w:r>
      <w:r w:rsidR="002F2A8D">
        <w:fldChar w:fldCharType="end"/>
      </w:r>
      <w:r w:rsidRPr="00163AC2">
        <w:t xml:space="preserve">. While CMIP5 provides a framework towards a more Earth System approach to intercompare model simulations and enables their improvement, it lacks comprehensive information on atmospheric </w:t>
      </w:r>
      <w:r w:rsidR="000C286B">
        <w:t>composition</w:t>
      </w:r>
      <w:r w:rsidR="008878B0">
        <w:t xml:space="preserve"> and models with </w:t>
      </w:r>
      <w:r w:rsidR="005951AA">
        <w:t xml:space="preserve">full </w:t>
      </w:r>
      <w:r w:rsidR="008878B0">
        <w:t xml:space="preserve">interactive chemistry </w:t>
      </w:r>
      <w:r w:rsidR="007353D8">
        <w:fldChar w:fldCharType="begin"/>
      </w:r>
      <w:r w:rsidR="00D41A41">
        <w:instrText xml:space="preserve"> ADDIN EN.CITE &lt;EndNote&gt;&lt;Cite&gt;&lt;Author&gt;Lamarque&lt;/Author&gt;&lt;Year&gt;2013&lt;/Year&gt;&lt;RecNum&gt;16&lt;/RecNum&gt;&lt;DisplayText&gt;(Lamarque et al., 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rsidR="007353D8">
        <w:fldChar w:fldCharType="separate"/>
      </w:r>
      <w:r w:rsidR="008D2123">
        <w:rPr>
          <w:noProof/>
        </w:rPr>
        <w:t>(Lamarque et al., 2013b)</w:t>
      </w:r>
      <w:r w:rsidR="007353D8">
        <w:fldChar w:fldCharType="end"/>
      </w:r>
      <w:r w:rsidRPr="00163AC2">
        <w:t xml:space="preserve">. ACCMIP aims to fill this gap by evaluating how atmospheric composition drives climate change, and provides a gauge of the uncertainty by different physical and chemical parameterisations in models </w:t>
      </w:r>
      <w:r w:rsidR="00896665">
        <w:fldChar w:fldCharType="begin"/>
      </w:r>
      <w:r w:rsidR="003A4922">
        <w:instrText xml:space="preserve"> ADDIN EN.CITE &lt;EndNote&gt;&lt;Cite&gt;&lt;Author&gt;Myhre&lt;/Author&gt;&lt;Year&gt;2013&lt;/Year&gt;&lt;RecNum&gt;185&lt;/RecNum&gt;&lt;DisplayText&gt;(Myhre et al., 2013)&lt;/DisplayText&gt;&lt;record&gt;&lt;rec-number&gt;185&lt;/rec-number&gt;&lt;foreign-keys&gt;&lt;key app="EN" db-id="0f90pdefssr5fteptv5xp0v4vdz95v0zsa5s" timestamp="1408635162"&gt;185&lt;/key&gt;&lt;/foreign-keys&gt;&lt;ref-type name="Book Section"&gt;5&lt;/ref-type&gt;&lt;contributors&gt;&lt;authors&gt;&lt;author&gt;Myhre, G., &lt;/author&gt;&lt;author&gt;Shindell, D. &lt;/author&gt;&lt;author&gt;Bréon, F.-M. &lt;/author&gt;&lt;author&gt;Collins, W.&lt;/author&gt;&lt;author&gt;Fuglestvedt, J.&lt;/author&gt;&lt;author&gt;Huang, J.&lt;/author&gt;&lt;author&gt;Koch, D.&lt;/author&gt;&lt;author&gt;Lamarque, J.-F.&lt;/author&gt;&lt;author&gt;Lee, D.&lt;/author&gt;&lt;author&gt;Mendoza, B.&lt;/author&gt;&lt;author&gt;Nakajima, T.&lt;/author&gt;&lt;author&gt;Robock, A.&lt;/author&gt;&lt;author&gt;Stephens, G.&lt;/author&gt;&lt;author&gt;Takemura, T.&lt;/author&gt;&lt;author&gt;Zhang, H.&lt;/author&gt;&lt;/authors&gt;&lt;secondary-authors&gt;&lt;author&gt;Stocker, T.F., D. Qin, G.-K. Plattner, M. Tignor, S.K. Allen, J. Boschung, A. Nauels, Y. Xia, V. Bex and P.M. Midgley&lt;/author&gt;&lt;/secondary-authors&gt;&lt;/contributors&gt;&lt;titles&gt;&lt;title&gt;Anthropogenic and Natural Radiative Forcing&lt;/title&gt;&lt;secondary-title&gt;Climate Change 2013: The Physical Science Basis. Contribution of Working Group I to the Fifth Assessment Report of the Intergovernmental Panel on Climate Change&lt;/secondary-title&gt;&lt;/titles&gt;&lt;pages&gt;659–740&lt;/pages&gt;&lt;section&gt;8&lt;/section&gt;&lt;dates&gt;&lt;year&gt;2013&lt;/year&gt;&lt;/dates&gt;&lt;pub-location&gt;Cambridge, United Kingdom and New York, NY, USA&lt;/pub-location&gt;&lt;publisher&gt;Cambridge University Press&lt;/publisher&gt;&lt;isbn&gt;ISBN 978-1-107-66182-0&lt;/isbn&gt;&lt;urls&gt;&lt;/urls&gt;&lt;electronic-resource-num&gt;10.1017/CBO9781107415324.018&lt;/electronic-resource-num&gt;&lt;/record&gt;&lt;/Cite&gt;&lt;/EndNote&gt;</w:instrText>
      </w:r>
      <w:r w:rsidR="00896665">
        <w:fldChar w:fldCharType="separate"/>
      </w:r>
      <w:r w:rsidR="003A4922">
        <w:rPr>
          <w:noProof/>
        </w:rPr>
        <w:t>(Myhre et al., 2013)</w:t>
      </w:r>
      <w:r w:rsidR="00896665">
        <w:fldChar w:fldCharType="end"/>
      </w:r>
      <w:r w:rsidRPr="00163AC2">
        <w:t xml:space="preserve">. In this study we quantify the evolution of stratospheric ozone and related climate impacts in the ACCMIP simulations from pre-industrial times (1850), recent past (1980) and present day (2000) to </w:t>
      </w:r>
      <w:r w:rsidR="003B48A5">
        <w:t xml:space="preserve">the </w:t>
      </w:r>
      <w:proofErr w:type="gramStart"/>
      <w:r w:rsidR="001A7DE6">
        <w:t>near-future</w:t>
      </w:r>
      <w:proofErr w:type="gramEnd"/>
      <w:r w:rsidRPr="00163AC2">
        <w:t xml:space="preserve"> (2030) and the end of the 21</w:t>
      </w:r>
      <w:r w:rsidRPr="009833D5">
        <w:rPr>
          <w:vertAlign w:val="superscript"/>
        </w:rPr>
        <w:t>st</w:t>
      </w:r>
      <w:r w:rsidRPr="00163AC2">
        <w:t xml:space="preserve"> century (2100). First, we evaluate recent past and </w:t>
      </w:r>
      <w:r w:rsidR="001A7DE6">
        <w:t>present-day</w:t>
      </w:r>
      <w:r w:rsidRPr="00163AC2">
        <w:t xml:space="preserve"> ACCMIP stratospheric ozone simulations with observations and other model based products. Then, we assess ozone projections and ozone sensitivity to </w:t>
      </w:r>
      <w:r w:rsidR="000A11EB">
        <w:t>GHG</w:t>
      </w:r>
      <w:r w:rsidRPr="00163AC2">
        <w:t xml:space="preserve"> concentrations. Finally, a description of </w:t>
      </w:r>
      <w:r w:rsidR="00F00327">
        <w:t xml:space="preserve">the </w:t>
      </w:r>
      <w:r w:rsidRPr="00163AC2">
        <w:t xml:space="preserve">associated impacts of stratospheric ozone depletion and projected recovery in the climate system is presented, with a focus in the SH. In addition, this study compares ACCMIP simulations with those from CMIP5 and CCMVal2 and identifies agreements and disagreements </w:t>
      </w:r>
      <w:r w:rsidR="007B3B16">
        <w:t>among</w:t>
      </w:r>
      <w:r w:rsidR="007B3B16" w:rsidRPr="00163AC2">
        <w:t xml:space="preserve"> </w:t>
      </w:r>
      <w:r w:rsidRPr="00163AC2">
        <w:t xml:space="preserve">different parameterisations. This paper complements previous analysis of the ACCMIP simulations on tropospheric ozone evolution </w:t>
      </w:r>
      <w:r w:rsidR="008C0BB9">
        <w:fldChar w:fldCharType="begin">
          <w:fldData xml:space="preserve">PEVuZE5vdGU+PENpdGU+PEF1dGhvcj5Zb3VuZzwvQXV0aG9yPjxZZWFyPjIwMTM8L1llYXI+PFJl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</w:fldData>
        </w:fldChar>
      </w:r>
      <w:r w:rsidR="003062D6">
        <w:instrText xml:space="preserve"> ADDIN EN.CITE </w:instrText>
      </w:r>
      <w:r w:rsidR="003062D6">
        <w:fldChar w:fldCharType="begin">
          <w:fldData xml:space="preserve">PEVuZE5vdGU+PENpdGU+PEF1dGhvcj5Zb3VuZzwvQXV0aG9yPjxZZWFyPjIwMTM8L1llYXI+PFJl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</w:fldData>
        </w:fldChar>
      </w:r>
      <w:r w:rsidR="003062D6">
        <w:instrText xml:space="preserve"> ADDIN EN.CITE.DATA </w:instrText>
      </w:r>
      <w:r w:rsidR="003062D6">
        <w:fldChar w:fldCharType="end"/>
      </w:r>
      <w:r w:rsidR="008C0BB9">
        <w:fldChar w:fldCharType="separate"/>
      </w:r>
      <w:r w:rsidR="00FE0AD7">
        <w:rPr>
          <w:noProof/>
        </w:rPr>
        <w:t>(Young et al., 2013a; Parrish et al., 2014)</w:t>
      </w:r>
      <w:r w:rsidR="008C0BB9">
        <w:fldChar w:fldCharType="end"/>
      </w:r>
      <w:r w:rsidRPr="00163AC2">
        <w:t xml:space="preserve">, radiative forcing </w:t>
      </w:r>
      <w:r w:rsidR="008D2123">
        <w:fldChar w:fldCharType="begin">
          <w:fldData xml:space="preserve">PEVuZE5vdGU+PENpdGU+PEF1dGhvcj5Cb3dtYW48L0F1dGhvcj48WWVhcj4yMDEzPC9ZZWFyPjxS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</w:fldData>
        </w:fldChar>
      </w:r>
      <w:r w:rsidR="00683A9A">
        <w:instrText xml:space="preserve"> ADDIN EN.CITE </w:instrText>
      </w:r>
      <w:r w:rsidR="00683A9A">
        <w:fldChar w:fldCharType="begin">
          <w:fldData xml:space="preserve">PEVuZE5vdGU+PENpdGU+PEF1dGhvcj5Cb3dtYW48L0F1dGhvcj48WWVhcj4yMDEzPC9ZZWFyPjxS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</w:fldData>
        </w:fldChar>
      </w:r>
      <w:r w:rsidR="00683A9A">
        <w:instrText xml:space="preserve"> ADDIN EN.CITE.DATA </w:instrText>
      </w:r>
      <w:r w:rsidR="00683A9A">
        <w:fldChar w:fldCharType="end"/>
      </w:r>
      <w:r w:rsidR="008D2123">
        <w:fldChar w:fldCharType="separate"/>
      </w:r>
      <w:r w:rsidR="00FE0AD7">
        <w:rPr>
          <w:noProof/>
        </w:rPr>
        <w:t>(Bowman et al., 2013; Shindell et al., 2013a; Stevenson et al., 2013)</w:t>
      </w:r>
      <w:r w:rsidR="008D2123">
        <w:fldChar w:fldCharType="end"/>
      </w:r>
      <w:r w:rsidRPr="00163AC2">
        <w:t xml:space="preserve">, hydroxyl radical and methane lifetime </w:t>
      </w:r>
      <w:r w:rsidR="008D2123">
        <w:fldChar w:fldCharType="begin">
          <w:fldData xml:space="preserve">PEVuZE5vdGU+PENpdGU+PEF1dGhvcj5OYWlrPC9BdXRob3I+PFllYXI+MjAxMzwvWWVhcj48UmVj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</w:fldData>
        </w:fldChar>
      </w:r>
      <w:r w:rsidR="00683A9A">
        <w:instrText xml:space="preserve"> ADDIN EN.CITE </w:instrText>
      </w:r>
      <w:r w:rsidR="00683A9A">
        <w:fldChar w:fldCharType="begin">
          <w:fldData xml:space="preserve">PEVuZE5vdGU+PENpdGU+PEF1dGhvcj5OYWlrPC9BdXRob3I+PFllYXI+MjAxMzwvWWVhcj48UmVj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</w:fldData>
        </w:fldChar>
      </w:r>
      <w:r w:rsidR="00683A9A">
        <w:instrText xml:space="preserve"> ADDIN EN.CITE.DATA </w:instrText>
      </w:r>
      <w:r w:rsidR="00683A9A">
        <w:fldChar w:fldCharType="end"/>
      </w:r>
      <w:r w:rsidR="008D2123">
        <w:fldChar w:fldCharType="separate"/>
      </w:r>
      <w:r w:rsidR="00FE0AD7">
        <w:rPr>
          <w:noProof/>
        </w:rPr>
        <w:t>(Naik et al., 2013b; Voulgarakis et al., 2013)</w:t>
      </w:r>
      <w:r w:rsidR="008D2123">
        <w:fldChar w:fldCharType="end"/>
      </w:r>
      <w:r w:rsidRPr="00163AC2">
        <w:t xml:space="preserve">, historical black carbon evaluation </w:t>
      </w:r>
      <w:r w:rsidR="008D2123">
        <w:fldChar w:fldCharType="begin"/>
      </w:r>
      <w:r w:rsidR="00806D90">
        <w:instrText xml:space="preserve"> ADDIN EN.CITE &lt;EndNote&gt;&lt;Cite&gt;&lt;Author&gt;Lee&lt;/Author&gt;&lt;Year&gt;2013&lt;/Year&gt;&lt;RecNum&gt;42&lt;/RecNum&gt;&lt;DisplayText&gt;(Lee et al., 2013)&lt;/DisplayText&gt;&lt;record&gt;&lt;rec-number&gt;42&lt;/rec-number&gt;&lt;foreign-keys&gt;&lt;key app="EN" db-id="0f90pdefssr5fteptv5xp0v4vdz95v0zsa5s" timestamp="1391094888"&gt;42&lt;/key&gt;&lt;/foreign-keys&gt;&lt;ref-type name="Journal Article"&gt;17&lt;/ref-type&gt;&lt;contributors&gt;&lt;authors&gt;&lt;author&gt;Lee, Y. H.&lt;/author&gt;&lt;author&gt;Lamarque, J. F.&lt;/author&gt;&lt;author&gt;Flanner, M. G.&lt;/author&gt;&lt;author&gt;Jiao, C.&lt;/author&gt;&lt;author&gt;Shindell, D. T.&lt;/author&gt;&lt;author&gt;Berntsen, T.&lt;/author&gt;&lt;author&gt;Bisiaux, M. M.&lt;/author&gt;&lt;author&gt;Cao, J.&lt;/author&gt;&lt;author&gt;Collins, W. J.&lt;/author&gt;&lt;author&gt;Curran, M.&lt;/author&gt;&lt;author&gt;Edwards, R.&lt;/author&gt;&lt;author&gt;Faluvegi, G.&lt;/author&gt;&lt;author&gt;Ghan, S.&lt;/author&gt;&lt;author&gt;Horowitz, L. W.&lt;/author&gt;&lt;author&gt;McConnell, J. R.&lt;/author&gt;&lt;author&gt;Ming, J.&lt;/author&gt;&lt;author&gt;Myhre, G.&lt;/author&gt;&lt;author&gt;Nagashima, T.&lt;/author&gt;&lt;author&gt;Naik, V.&lt;/author&gt;&lt;author&gt;Rumbold, S. T.&lt;/author&gt;&lt;author&gt;Skeie, R. B.&lt;/author&gt;&lt;author&gt;Sudo, K.&lt;/author&gt;&lt;author&gt;Takemura, T.&lt;/author&gt;&lt;author&gt;Thevenon, F.&lt;/author&gt;&lt;author&gt;Xu, B.&lt;/author&gt;&lt;author&gt;Yoon, J. H.&lt;/author&gt;&lt;/authors&gt;&lt;/contributors&gt;&lt;titles&gt;&lt;title&gt;Evaluation of preindustrial to present-day black carbon and its albedo forcing from Atmospheric Chemistry and Climate Model Intercomparison Project (ACCMIP)&lt;/title&gt;&lt;secondary-title&gt;Atmos. Chem. Phys.&lt;/secondary-title&gt;&lt;/titles&gt;&lt;periodical&gt;&lt;full-title&gt;Atmos. Chem. Phys.&lt;/full-title&gt;&lt;/periodical&gt;&lt;pages&gt;2607-2634&lt;/pages&gt;&lt;volume&gt;13&lt;/volume&gt;&lt;number&gt;5&lt;/number&gt;&lt;dates&gt;&lt;year&gt;2013&lt;/year&gt;&lt;/dates&gt;&lt;publisher&gt;Copernicus Publications&lt;/publisher&gt;&lt;isbn&gt;1680-7324&lt;/isbn&gt;&lt;urls&gt;&lt;related-urls&gt;&lt;url&gt;http://www.atmos-chem-phys.net/13/2607/2013/&lt;/url&gt;&lt;/related-urls&gt;&lt;/urls&gt;&lt;electronic-resource-num&gt;10.5194/acp-13-2607-2013&lt;/electronic-resource-num&gt;&lt;/record&gt;&lt;/Cite&gt;&lt;/EndNote&gt;</w:instrText>
      </w:r>
      <w:r w:rsidR="008D2123">
        <w:fldChar w:fldCharType="separate"/>
      </w:r>
      <w:r w:rsidR="008D2123">
        <w:rPr>
          <w:noProof/>
        </w:rPr>
        <w:t>(Lee et al., 2013)</w:t>
      </w:r>
      <w:r w:rsidR="008D2123">
        <w:fldChar w:fldCharType="end"/>
      </w:r>
      <w:r w:rsidRPr="00163AC2">
        <w:t xml:space="preserve">, nitrogen and </w:t>
      </w:r>
      <w:proofErr w:type="spellStart"/>
      <w:r w:rsidRPr="00163AC2">
        <w:t>sulfur</w:t>
      </w:r>
      <w:proofErr w:type="spellEnd"/>
      <w:r w:rsidRPr="00163AC2">
        <w:t xml:space="preserve"> deposition </w:t>
      </w:r>
      <w:r w:rsidR="008D2123">
        <w:fldChar w:fldCharType="begin"/>
      </w:r>
      <w:r w:rsidR="00806D90">
        <w:instrText xml:space="preserve"> ADDIN EN.CITE &lt;EndNote&gt;&lt;Cite&gt;&lt;Author&gt;Lamarque&lt;/Author&gt;&lt;Year&gt;2013&lt;/Year&gt;&lt;RecNum&gt;45&lt;/RecNum&gt;&lt;DisplayText&gt;(Lamarque et al., 2013a)&lt;/DisplayText&gt;&lt;record&gt;&lt;rec-number&gt;45&lt;/rec-number&gt;&lt;foreign-keys&gt;&lt;key app="EN" db-id="0f90pdefssr5fteptv5xp0v4vdz95v0zsa5s" timestamp="1391095407"&gt;45&lt;/key&gt;&lt;/foreign-keys&gt;&lt;ref-type name="Journal Article"&gt;17&lt;/ref-type&gt;&lt;contributors&gt;&lt;authors&gt;&lt;author&gt;Lamarque, J. F.&lt;/author&gt;&lt;author&gt;Dentener, F.&lt;/author&gt;&lt;author&gt;McConnell, J.&lt;/author&gt;&lt;author&gt;Ro, C. U.&lt;/author&gt;&lt;author&gt;Shaw, M.&lt;/author&gt;&lt;author&gt;Vet, R.&lt;/author&gt;&lt;author&gt;Bergmann, D.&lt;/author&gt;&lt;author&gt;Cameron-Smith, P.&lt;/author&gt;&lt;author&gt;Dalsoren, S.&lt;/author&gt;&lt;author&gt;Doherty, R.&lt;/author&gt;&lt;author&gt;Faluvegi, G.&lt;/author&gt;&lt;author&gt;Ghan, S. J.&lt;/author&gt;&lt;author&gt;Josse, B.&lt;/author&gt;&lt;author&gt;Lee, Y. H.&lt;/author&gt;&lt;author&gt;MacKenzie, I. A.&lt;/author&gt;&lt;author&gt;Plummer, D.&lt;/author&gt;&lt;author&gt;Shindell, D. T.&lt;/author&gt;&lt;author&gt;Skeie, R. B.&lt;/author&gt;&lt;author&gt;Stevenson, D. S.&lt;/author&gt;&lt;author&gt;Strode, S.&lt;/author&gt;&lt;author&gt;Zeng, G.&lt;/author&gt;&lt;author&gt;Curran, M.&lt;/author&gt;&lt;author&gt;Dahl-Jensen, D.&lt;/author&gt;&lt;author&gt;Das, S.&lt;/author&gt;&lt;author&gt;Fritzsche, D.&lt;/author&gt;&lt;author&gt;Nolan, M.&lt;/author&gt;&lt;/authors&gt;&lt;/contributors&gt;&lt;titles&gt;&lt;title&gt;Multi-model mean nitrogen and sulfur deposition from the Atmospheric Chemistry and Climate Model Intercomparison Project (ACCMIP): evaluation of historical and projected future changes&lt;/title&gt;&lt;secondary-title&gt;Atmos. Chem. Phys.&lt;/secondary-title&gt;&lt;/titles&gt;&lt;periodical&gt;&lt;full-title&gt;Atmos. Chem. Phys.&lt;/full-title&gt;&lt;/periodical&gt;&lt;pages&gt;7997-8018&lt;/pages&gt;&lt;volume&gt;13&lt;/volume&gt;&lt;number&gt;16&lt;/number&gt;&lt;dates&gt;&lt;year&gt;2013&lt;/year&gt;&lt;/dates&gt;&lt;publisher&gt;Copernicus Publications&lt;/publisher&gt;&lt;isbn&gt;1680-7324&lt;/isbn&gt;&lt;urls&gt;&lt;related-urls&gt;&lt;url&gt;http://www.atmos-chem-phys.net/13/7997/2013/&lt;/url&gt;&lt;/related-urls&gt;&lt;/urls&gt;&lt;electronic-resource-num&gt;10.5194/acp-13-7997-2013&lt;/electronic-resource-num&gt;&lt;/record&gt;&lt;/Cite&gt;&lt;/EndNote&gt;</w:instrText>
      </w:r>
      <w:r w:rsidR="008D2123">
        <w:fldChar w:fldCharType="separate"/>
      </w:r>
      <w:r w:rsidR="008D2123">
        <w:rPr>
          <w:noProof/>
        </w:rPr>
        <w:t>(Lamarque et al., 2013a)</w:t>
      </w:r>
      <w:r w:rsidR="008D2123">
        <w:fldChar w:fldCharType="end"/>
      </w:r>
      <w:r w:rsidRPr="00163AC2">
        <w:t xml:space="preserve">, and climate evaluation </w:t>
      </w:r>
      <w:r w:rsidR="008D2123">
        <w:fldChar w:fldCharType="begin"/>
      </w:r>
      <w:r w:rsidR="00D41A41">
        <w:instrText xml:space="preserve"> ADDIN EN.CITE &lt;EndNote&gt;&lt;Cite&gt;&lt;Author&gt;Lamarque&lt;/Author&gt;&lt;Year&gt;2013&lt;/Year&gt;&lt;RecNum&gt;16&lt;/RecNum&gt;&lt;DisplayText&gt;(Lamarque et al., 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rsidR="008D2123">
        <w:fldChar w:fldCharType="separate"/>
      </w:r>
      <w:r w:rsidR="008D2123">
        <w:rPr>
          <w:noProof/>
        </w:rPr>
        <w:t>(Lamarque et al., 2013b)</w:t>
      </w:r>
      <w:r w:rsidR="008D2123">
        <w:fldChar w:fldCharType="end"/>
      </w:r>
      <w:r w:rsidRPr="00163AC2">
        <w:t>.</w:t>
      </w:r>
    </w:p>
    <w:p w14:paraId="28BE13BA" w14:textId="0E45CD33" w:rsidR="00E556EF" w:rsidRDefault="00E556EF" w:rsidP="008C5AF0">
      <w:r w:rsidRPr="00E556EF">
        <w:t xml:space="preserve">The remainder of this paper is organised as follows. Section 2 describes the models and simulations </w:t>
      </w:r>
      <w:r w:rsidR="00866B15">
        <w:t>used</w:t>
      </w:r>
      <w:r w:rsidR="00866B15" w:rsidRPr="00E556EF">
        <w:t xml:space="preserve"> </w:t>
      </w:r>
      <w:r w:rsidRPr="00E556EF">
        <w:t xml:space="preserve">here, with a focus on the various ozone chemistry schemes. In </w:t>
      </w:r>
      <w:r w:rsidR="00B453E6">
        <w:t>Section</w:t>
      </w:r>
      <w:r w:rsidRPr="00E556EF">
        <w:t xml:space="preserve"> 3, ozone is examined in the recent past against observations, and analysed from 1850 to 2100 under the low and high RCPs emission scenarios for those models with interactive chemistry-climate feedback. Section 4 explores past and future stratospheric ozone evolution and climate interactions. A discussion of the results is </w:t>
      </w:r>
      <w:r w:rsidRPr="00E556EF">
        <w:lastRenderedPageBreak/>
        <w:t xml:space="preserve">presented in </w:t>
      </w:r>
      <w:r w:rsidR="00B453E6">
        <w:t>Section</w:t>
      </w:r>
      <w:r w:rsidRPr="00E556EF">
        <w:t xml:space="preserve"> 5, followed by a brief summary and main conclusions in </w:t>
      </w:r>
      <w:r w:rsidR="00B453E6">
        <w:t>Section</w:t>
      </w:r>
      <w:r w:rsidRPr="00E556EF">
        <w:t xml:space="preserve"> 6.</w:t>
      </w:r>
    </w:p>
    <w:p w14:paraId="6589C265" w14:textId="77777777" w:rsidR="00EA34F5" w:rsidRDefault="00EA34F5" w:rsidP="008C5AF0"/>
    <w:p w14:paraId="06BEC522" w14:textId="317E8757" w:rsidR="00EA34F5" w:rsidRDefault="00FD1118" w:rsidP="00FD1118">
      <w:pPr>
        <w:pStyle w:val="Heading1"/>
      </w:pPr>
      <w:r>
        <w:t>Models, simulations and analysis</w:t>
      </w:r>
    </w:p>
    <w:p w14:paraId="2379ACA7" w14:textId="1636D474" w:rsidR="00A81DC7" w:rsidRDefault="0042075C" w:rsidP="008C5AF0">
      <w:r w:rsidRPr="0042075C">
        <w:t xml:space="preserve">In this section we describe main details of the ACCMIP models, simulations, and </w:t>
      </w:r>
      <w:r w:rsidR="0059726B" w:rsidRPr="0042075C">
        <w:t>analys</w:t>
      </w:r>
      <w:r w:rsidR="0059726B">
        <w:t>e</w:t>
      </w:r>
      <w:r w:rsidR="0059726B" w:rsidRPr="0042075C">
        <w:t xml:space="preserve">s </w:t>
      </w:r>
      <w:r w:rsidRPr="0042075C">
        <w:t xml:space="preserve">conducted in this paper. A comprehensive description of the models and simulations along with further references are provided by </w:t>
      </w:r>
      <w:proofErr w:type="spellStart"/>
      <w:r w:rsidRPr="0042075C">
        <w:t>Lamarque</w:t>
      </w:r>
      <w:proofErr w:type="spellEnd"/>
      <w:r w:rsidRPr="0042075C">
        <w:t xml:space="preserve"> et al. </w:t>
      </w:r>
      <w:r>
        <w:fldChar w:fldCharType="begin"/>
      </w:r>
      <w:r w:rsidR="00D41A41">
        <w:instrText xml:space="preserve"> ADDIN EN.CITE &lt;EndNote&gt;&lt;Cite ExcludeAuth="1"&gt;&lt;Author&gt;Lamarque&lt;/Author&gt;&lt;Year&gt;2013&lt;/Year&gt;&lt;RecNum&gt;16&lt;/RecNum&gt;&lt;DisplayText&gt;(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fldChar w:fldCharType="separate"/>
      </w:r>
      <w:r>
        <w:rPr>
          <w:noProof/>
        </w:rPr>
        <w:t>(2013b)</w:t>
      </w:r>
      <w:r>
        <w:fldChar w:fldCharType="end"/>
      </w:r>
      <w:r w:rsidRPr="0042075C">
        <w:t>.</w:t>
      </w:r>
    </w:p>
    <w:p w14:paraId="7E46C012" w14:textId="55B89214" w:rsidR="008B3FF4" w:rsidRDefault="00C04F86" w:rsidP="00C04F86">
      <w:pPr>
        <w:pStyle w:val="Heading2"/>
      </w:pPr>
      <w:r>
        <w:t>ACCMIP models</w:t>
      </w:r>
    </w:p>
    <w:p w14:paraId="56263CEB" w14:textId="26559C43" w:rsidR="00FD1118" w:rsidRDefault="0023244B" w:rsidP="008C5AF0">
      <w:r w:rsidRPr="00071FF3">
        <w:t>Table 1</w:t>
      </w:r>
      <w:r w:rsidRPr="0023244B">
        <w:t xml:space="preserve"> summarises the ACCMIP models analysed in this study and their important features. We considered 8 models that had time-varying stratospheric ozone, either prescribed (offline) or interactively </w:t>
      </w:r>
      <w:r w:rsidR="00D64093">
        <w:t>calculated</w:t>
      </w:r>
      <w:r w:rsidRPr="0023244B">
        <w:t xml:space="preserve"> (online). </w:t>
      </w:r>
      <w:r w:rsidR="00597426">
        <w:t>From the</w:t>
      </w:r>
      <w:r w:rsidRPr="0023244B">
        <w:t xml:space="preserve"> full ACCMIP ensemble </w:t>
      </w:r>
      <w:r w:rsidR="00AF08E6">
        <w:fldChar w:fldCharType="begin"/>
      </w:r>
      <w:r w:rsidR="00D41A41">
        <w:instrText xml:space="preserve"> ADDIN EN.CITE &lt;EndNote&gt;&lt;Cite&gt;&lt;Author&gt;Lamarque&lt;/Author&gt;&lt;Year&gt;2013&lt;/Year&gt;&lt;RecNum&gt;16&lt;/RecNum&gt;&lt;DisplayText&gt;(Lamarque et al., 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rsidR="00AF08E6">
        <w:fldChar w:fldCharType="separate"/>
      </w:r>
      <w:r w:rsidR="00AF08E6">
        <w:rPr>
          <w:noProof/>
        </w:rPr>
        <w:t>(Lamarque et al., 2013b)</w:t>
      </w:r>
      <w:r w:rsidR="00AF08E6">
        <w:fldChar w:fldCharType="end"/>
      </w:r>
      <w:r w:rsidRPr="0023244B">
        <w:t xml:space="preserve">, we </w:t>
      </w:r>
      <w:r w:rsidR="0005602B">
        <w:t xml:space="preserve">have </w:t>
      </w:r>
      <w:r w:rsidRPr="0023244B">
        <w:t>exclude</w:t>
      </w:r>
      <w:r w:rsidR="0005602B">
        <w:t>d</w:t>
      </w:r>
      <w:r w:rsidR="005D6226">
        <w:t>:</w:t>
      </w:r>
      <w:r w:rsidRPr="0023244B">
        <w:t xml:space="preserve"> EMAC, GEOSCCM and GISS-E2-TOMAS, as these did not produce output for all the scenarios and time periods analysed here (see Section 2.2); CICERO-</w:t>
      </w:r>
      <w:proofErr w:type="spellStart"/>
      <w:r w:rsidRPr="0023244B">
        <w:t>OsloCTM</w:t>
      </w:r>
      <w:proofErr w:type="spellEnd"/>
      <w:r w:rsidRPr="0023244B">
        <w:t xml:space="preserve"> and </w:t>
      </w:r>
      <w:proofErr w:type="spellStart"/>
      <w:r w:rsidRPr="0023244B">
        <w:t>LMDzORINCA</w:t>
      </w:r>
      <w:proofErr w:type="spellEnd"/>
      <w:r w:rsidRPr="0023244B">
        <w:t xml:space="preserve">, as these used a constant climatological value of stratospheric ozone; MOCAGE and STOC-HadAM3, </w:t>
      </w:r>
      <w:r w:rsidR="00AC5548" w:rsidRPr="00AC5548">
        <w:t>which showed poor stratospheric ozone chemistry performance compared to observations</w:t>
      </w:r>
      <w:r w:rsidRPr="0023244B">
        <w:t>; and NCAR-CAM5.1, as this model was focused on aerosol output and did not save ozone fields.</w:t>
      </w:r>
    </w:p>
    <w:p w14:paraId="5B4E536D" w14:textId="1BC65C45" w:rsidR="00383FCA" w:rsidRDefault="00407687" w:rsidP="008C5AF0">
      <w:r>
        <w:t>T</w:t>
      </w:r>
      <w:r w:rsidR="00383FCA" w:rsidRPr="00383FCA">
        <w:t xml:space="preserve">he ACCMIP models included in this study are </w:t>
      </w:r>
      <w:r>
        <w:t xml:space="preserve">CCMs (7) or </w:t>
      </w:r>
      <w:r w:rsidR="00CA636D">
        <w:t xml:space="preserve">chemistry </w:t>
      </w:r>
      <w:r>
        <w:t xml:space="preserve">general circulation </w:t>
      </w:r>
      <w:r w:rsidR="00CA636D">
        <w:t>models (1)</w:t>
      </w:r>
      <w:r w:rsidR="00383FCA" w:rsidRPr="00383FCA">
        <w:t xml:space="preserve"> with atmospheric chemistry modules. </w:t>
      </w:r>
      <w:r w:rsidR="00587153">
        <w:t>T</w:t>
      </w:r>
      <w:r w:rsidR="00383FCA" w:rsidRPr="00383FCA">
        <w:t xml:space="preserve">he </w:t>
      </w:r>
      <w:r w:rsidR="00AF15F9">
        <w:t>CCMs</w:t>
      </w:r>
      <w:r w:rsidR="00383FCA" w:rsidRPr="00383FCA">
        <w:t xml:space="preserve"> implemented a coupled composition-radiation scheme, </w:t>
      </w:r>
      <w:r w:rsidR="00587153">
        <w:t xml:space="preserve">whereas </w:t>
      </w:r>
      <w:r w:rsidR="001A594A">
        <w:t>the chemistry and radiation was not coupled</w:t>
      </w:r>
      <w:r w:rsidR="00383FCA" w:rsidRPr="00383FCA">
        <w:t xml:space="preserve"> </w:t>
      </w:r>
      <w:r w:rsidR="00AF15F9">
        <w:t>i</w:t>
      </w:r>
      <w:r w:rsidR="00383FCA" w:rsidRPr="00383FCA">
        <w:t xml:space="preserve">n </w:t>
      </w:r>
      <w:r w:rsidR="00AF15F9">
        <w:t>UM-CAM</w:t>
      </w:r>
      <w:r w:rsidR="00383FCA" w:rsidRPr="00383FCA">
        <w:t xml:space="preserve"> (see Table 1).</w:t>
      </w:r>
      <w:r w:rsidR="000B3CA8">
        <w:t xml:space="preserve"> </w:t>
      </w:r>
      <w:r w:rsidR="00131112">
        <w:t>Both</w:t>
      </w:r>
      <w:r w:rsidR="00225414">
        <w:t xml:space="preserve"> </w:t>
      </w:r>
      <w:r w:rsidR="005F4F19" w:rsidRPr="00DA419D">
        <w:t>sea surface temperatures and sea-ice concentrations</w:t>
      </w:r>
      <w:r w:rsidR="00383FCA" w:rsidRPr="00383FCA">
        <w:t xml:space="preserve"> were prescribed, except </w:t>
      </w:r>
      <w:r w:rsidR="00352BF4">
        <w:t>in</w:t>
      </w:r>
      <w:r w:rsidR="00352BF4" w:rsidRPr="00383FCA">
        <w:t xml:space="preserve"> </w:t>
      </w:r>
      <w:r w:rsidR="00383FCA" w:rsidRPr="00383FCA">
        <w:t>GISS-E2-</w:t>
      </w:r>
      <w:proofErr w:type="gramStart"/>
      <w:r w:rsidR="00383FCA" w:rsidRPr="00383FCA">
        <w:t>R which</w:t>
      </w:r>
      <w:proofErr w:type="gramEnd"/>
      <w:r w:rsidR="00383FCA" w:rsidRPr="00383FCA">
        <w:t xml:space="preserve"> interactively calculated </w:t>
      </w:r>
      <w:r w:rsidR="00225414">
        <w:t>them</w:t>
      </w:r>
      <w:r w:rsidR="00383FCA" w:rsidRPr="00383FCA">
        <w:t xml:space="preserve">. Similarly to </w:t>
      </w:r>
      <w:proofErr w:type="spellStart"/>
      <w:r w:rsidR="00383FCA" w:rsidRPr="00383FCA">
        <w:t>Eyring</w:t>
      </w:r>
      <w:proofErr w:type="spellEnd"/>
      <w:r w:rsidR="00383FCA" w:rsidRPr="00383FCA">
        <w:t xml:space="preserve"> et al. </w:t>
      </w:r>
      <w:r w:rsidR="001F1B09">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 </w:instrText>
      </w:r>
      <w:r w:rsidR="005F6ED5">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DATA </w:instrText>
      </w:r>
      <w:r w:rsidR="005F6ED5">
        <w:fldChar w:fldCharType="end"/>
      </w:r>
      <w:r w:rsidR="001F1B09">
        <w:fldChar w:fldCharType="separate"/>
      </w:r>
      <w:r w:rsidR="001F1B09">
        <w:rPr>
          <w:noProof/>
        </w:rPr>
        <w:t>(2013)</w:t>
      </w:r>
      <w:r w:rsidR="001F1B09">
        <w:fldChar w:fldCharType="end"/>
      </w:r>
      <w:r w:rsidR="00383FCA" w:rsidRPr="00383FCA">
        <w:t xml:space="preserve">, we group the models into two categories: 6 models with full atmospheric chemistry (CHEM), and 2 models with online tropospheric chemistry but with prescribed ozone in the stratosphere (NOCHEM) </w:t>
      </w:r>
      <w:r w:rsidR="001F1B09">
        <w:fldChar w:fldCharType="begin"/>
      </w:r>
      <w:r w:rsidR="00D41A41">
        <w:instrText xml:space="preserve"> ADDIN EN.CITE &lt;EndNote&gt;&lt;Cite&gt;&lt;Author&gt;Lamarque&lt;/Author&gt;&lt;Year&gt;2013&lt;/Year&gt;&lt;RecNum&gt;16&lt;/RecNum&gt;&lt;Prefix&gt;Figure 4 of &lt;/Prefix&gt;&lt;DisplayText&gt;(Figure 4 of Lamarque et al., 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rsidR="001F1B09">
        <w:fldChar w:fldCharType="separate"/>
      </w:r>
      <w:r w:rsidR="00405DE2">
        <w:rPr>
          <w:noProof/>
        </w:rPr>
        <w:t>(Figure 4 of Lamarque et al., 2013b)</w:t>
      </w:r>
      <w:r w:rsidR="001F1B09">
        <w:fldChar w:fldCharType="end"/>
      </w:r>
      <w:r w:rsidR="00383FCA" w:rsidRPr="00383FCA">
        <w:t xml:space="preserve">. </w:t>
      </w:r>
      <w:r w:rsidR="00405DE2">
        <w:t xml:space="preserve">All </w:t>
      </w:r>
      <w:r w:rsidR="00383FCA" w:rsidRPr="00383FCA">
        <w:t xml:space="preserve">CHEM models included </w:t>
      </w:r>
      <w:r w:rsidR="0096419A">
        <w:t>ODS</w:t>
      </w:r>
      <w:r w:rsidR="00383FCA" w:rsidRPr="00383FCA">
        <w:t xml:space="preserve"> (with </w:t>
      </w:r>
      <w:proofErr w:type="spellStart"/>
      <w:r w:rsidR="00383FCA" w:rsidRPr="00383FCA">
        <w:t>Cl</w:t>
      </w:r>
      <w:proofErr w:type="spellEnd"/>
      <w:r w:rsidR="00383FCA" w:rsidRPr="00383FCA">
        <w:t xml:space="preserve"> and Br) and </w:t>
      </w:r>
      <w:r w:rsidR="00405DE2">
        <w:t xml:space="preserve">the impact of </w:t>
      </w:r>
      <w:r w:rsidR="00383FCA" w:rsidRPr="00383FCA">
        <w:t xml:space="preserve">polar stratospheric clouds (PSCs) on heterogeneous chemistry, although a </w:t>
      </w:r>
      <w:proofErr w:type="spellStart"/>
      <w:r w:rsidR="00383FCA" w:rsidRPr="00383FCA">
        <w:t>linearised</w:t>
      </w:r>
      <w:proofErr w:type="spellEnd"/>
      <w:r w:rsidR="00383FCA" w:rsidRPr="00383FCA">
        <w:t xml:space="preserve"> ozone chemistry parameterisation </w:t>
      </w:r>
      <w:r w:rsidR="00BC2FEF">
        <w:t>was</w:t>
      </w:r>
      <w:r w:rsidR="00383FCA" w:rsidRPr="00383FCA">
        <w:t xml:space="preserve"> implemented in CESM-CAM-Superfast </w:t>
      </w:r>
      <w:r w:rsidR="00B10C9C">
        <w:fldChar w:fldCharType="begin">
          <w:fldData xml:space="preserve">PEVuZE5vdGU+PENpdGU+PEF1dGhvcj5NY0xpbmRlbjwvQXV0aG9yPjxZZWFyPjIwMDA8L1llYXI+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=
</w:fldData>
        </w:fldChar>
      </w:r>
      <w:r w:rsidR="005F6ED5">
        <w:instrText xml:space="preserve"> ADDIN EN.CITE </w:instrText>
      </w:r>
      <w:r w:rsidR="005F6ED5">
        <w:fldChar w:fldCharType="begin">
          <w:fldData xml:space="preserve">PEVuZE5vdGU+PENpdGU+PEF1dGhvcj5NY0xpbmRlbjwvQXV0aG9yPjxZZWFyPjIwMDA8L1llYXI+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=
</w:fldData>
        </w:fldChar>
      </w:r>
      <w:r w:rsidR="005F6ED5">
        <w:instrText xml:space="preserve"> ADDIN EN.CITE.DATA </w:instrText>
      </w:r>
      <w:r w:rsidR="005F6ED5">
        <w:fldChar w:fldCharType="end"/>
      </w:r>
      <w:r w:rsidR="00B10C9C">
        <w:fldChar w:fldCharType="separate"/>
      </w:r>
      <w:r w:rsidR="00FE0AD7">
        <w:rPr>
          <w:noProof/>
        </w:rPr>
        <w:t>(McLinden et al., 2000; Hsu and Prather, 2009)</w:t>
      </w:r>
      <w:r w:rsidR="00B10C9C">
        <w:fldChar w:fldCharType="end"/>
      </w:r>
      <w:r w:rsidR="00383FCA" w:rsidRPr="00383FCA">
        <w:t xml:space="preserve">. The other two </w:t>
      </w:r>
      <w:r w:rsidR="00383FCA" w:rsidRPr="00383FCA">
        <w:lastRenderedPageBreak/>
        <w:t>models, HadGEM2 and UM-CAM, prescribed</w:t>
      </w:r>
      <w:r w:rsidR="00CB77B1">
        <w:t xml:space="preserve"> stratospheric</w:t>
      </w:r>
      <w:r w:rsidR="00383FCA" w:rsidRPr="00383FCA">
        <w:t xml:space="preserve"> ozone concentrations </w:t>
      </w:r>
      <w:r w:rsidR="004B6143">
        <w:t>from</w:t>
      </w:r>
      <w:r w:rsidR="00383FCA" w:rsidRPr="00383FCA">
        <w:t xml:space="preserve"> the </w:t>
      </w:r>
      <w:r w:rsidR="00494E16" w:rsidRPr="009D2491">
        <w:t>IGAC/SPARC</w:t>
      </w:r>
      <w:r w:rsidR="00383FCA" w:rsidRPr="00383FCA">
        <w:t xml:space="preserve"> database </w:t>
      </w:r>
      <w:r w:rsidR="00532146">
        <w:fldChar w:fldCharType="begin"/>
      </w:r>
      <w:r w:rsidR="00806D90">
        <w:instrText xml:space="preserve"> ADDIN EN.CITE &lt;EndNote&gt;&lt;Cite&gt;&lt;Author&gt;Cionni&lt;/Author&gt;&lt;Year&gt;2011&lt;/Year&gt;&lt;RecNum&gt;34&lt;/RecNum&gt;&lt;DisplayText&gt;(Cionni et al., 2011)&lt;/DisplayText&gt;&lt;record&gt;&lt;rec-number&gt;34&lt;/rec-number&gt;&lt;foreign-keys&gt;&lt;key app="EN" db-id="0f90pdefssr5fteptv5xp0v4vdz95v0zsa5s" timestamp="1385060829"&gt;34&lt;/key&gt;&lt;/foreign-keys&gt;&lt;ref-type name="Journal Article"&gt;17&lt;/ref-type&gt;&lt;contributors&gt;&lt;authors&gt;&lt;author&gt;Cionni, I.&lt;/author&gt;&lt;author&gt;Eyring, V.&lt;/author&gt;&lt;author&gt;Lamarque, J. F.&lt;/author&gt;&lt;author&gt;Randel, W. J.&lt;/author&gt;&lt;author&gt;Stevenson, D. S.&lt;/author&gt;&lt;author&gt;Wu, F.&lt;/author&gt;&lt;author&gt;Bodeker, G. E.&lt;/author&gt;&lt;author&gt;Shepherd, T. G.&lt;/author&gt;&lt;author&gt;Shindell, D. T.&lt;/author&gt;&lt;author&gt;Waugh, D. W.&lt;/author&gt;&lt;/authors&gt;&lt;/contributors&gt;&lt;titles&gt;&lt;title&gt;Ozone database in support of CMIP5 simulations: results and corresponding radiative forcing&lt;/title&gt;&lt;secondary-title&gt;Atmos. Chem. Phys.&lt;/secondary-title&gt;&lt;/titles&gt;&lt;periodical&gt;&lt;full-title&gt;Atmos. Chem. Phys.&lt;/full-title&gt;&lt;/periodical&gt;&lt;pages&gt;11267-11292&lt;/pages&gt;&lt;volume&gt;11&lt;/volume&gt;&lt;number&gt;21&lt;/number&gt;&lt;dates&gt;&lt;year&gt;2011&lt;/year&gt;&lt;/dates&gt;&lt;publisher&gt;Copernicus Publications&lt;/publisher&gt;&lt;isbn&gt;1680-7324&lt;/isbn&gt;&lt;urls&gt;&lt;related-urls&gt;&lt;url&gt;http://www.atmos-chem-phys.net/11/11267/2011/&lt;/url&gt;&lt;/related-urls&gt;&lt;/urls&gt;&lt;electronic-resource-num&gt;10.5194/acp-11-11267-2011&lt;/electronic-resource-num&gt;&lt;/record&gt;&lt;/Cite&gt;&lt;/EndNote&gt;</w:instrText>
      </w:r>
      <w:r w:rsidR="00532146">
        <w:fldChar w:fldCharType="separate"/>
      </w:r>
      <w:r w:rsidR="00532146">
        <w:rPr>
          <w:noProof/>
        </w:rPr>
        <w:t>(Cionni et al., 2011)</w:t>
      </w:r>
      <w:r w:rsidR="00532146">
        <w:fldChar w:fldCharType="end"/>
      </w:r>
      <w:r w:rsidR="00383FCA" w:rsidRPr="00383FCA">
        <w:t>.</w:t>
      </w:r>
    </w:p>
    <w:p w14:paraId="52EEED3A" w14:textId="2BA5730F" w:rsidR="00711BA1" w:rsidRDefault="00322ACB" w:rsidP="008C5AF0">
      <w:r w:rsidRPr="00322ACB">
        <w:t xml:space="preserve">A final important distinction </w:t>
      </w:r>
      <w:r w:rsidR="00E15D76">
        <w:t>a</w:t>
      </w:r>
      <w:r w:rsidR="00283D54">
        <w:t>mong</w:t>
      </w:r>
      <w:r w:rsidR="00E15D76" w:rsidRPr="00322ACB">
        <w:t xml:space="preserve"> </w:t>
      </w:r>
      <w:r w:rsidRPr="00322ACB">
        <w:t xml:space="preserve">the models is how stratospheric changes are able to influence photolysis rates. The simplest scheme is for </w:t>
      </w:r>
      <w:r w:rsidR="005E031E">
        <w:t xml:space="preserve">HadGEM2 and </w:t>
      </w:r>
      <w:r w:rsidRPr="00322ACB">
        <w:t>UM-CAM, where the photolysis rates are derived from a look-up table</w:t>
      </w:r>
      <w:r w:rsidR="00012D59">
        <w:t xml:space="preserve"> as</w:t>
      </w:r>
      <w:r w:rsidRPr="00322ACB">
        <w:t xml:space="preserve"> a function of time, latitude and altitude</w:t>
      </w:r>
      <w:r w:rsidR="00012D59">
        <w:t xml:space="preserve"> only</w:t>
      </w:r>
      <w:r w:rsidRPr="00322ACB">
        <w:t>, and using a climatological cloud</w:t>
      </w:r>
      <w:r w:rsidR="0095539E">
        <w:t xml:space="preserve"> and ozone</w:t>
      </w:r>
      <w:r w:rsidRPr="00322ACB">
        <w:t xml:space="preserve"> field</w:t>
      </w:r>
      <w:r w:rsidR="0095539E">
        <w:t>s</w:t>
      </w:r>
      <w:r w:rsidRPr="00322ACB">
        <w:t xml:space="preserve"> (i.e. the rates are the same for all simulations)</w:t>
      </w:r>
      <w:r w:rsidR="00106AA7">
        <w:t xml:space="preserve"> </w:t>
      </w:r>
      <w:r w:rsidR="005221C5">
        <w:fldChar w:fldCharType="begin">
          <w:fldData xml:space="preserve">PEVuZE5vdGU+PENpdGU+PEF1dGhvcj5aZW5nPC9BdXRob3I+PFllYXI+MjAxMDwvWWVhcj48UmVj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</w:fldData>
        </w:fldChar>
      </w:r>
      <w:r w:rsidR="005E031E">
        <w:instrText xml:space="preserve"> ADDIN EN.CITE </w:instrText>
      </w:r>
      <w:r w:rsidR="005E031E">
        <w:fldChar w:fldCharType="begin">
          <w:fldData xml:space="preserve">PEVuZE5vdGU+PENpdGU+PEF1dGhvcj5aZW5nPC9BdXRob3I+PFllYXI+MjAxMDwvWWVhcj48UmVj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</w:fldData>
        </w:fldChar>
      </w:r>
      <w:r w:rsidR="005E031E">
        <w:instrText xml:space="preserve"> ADDIN EN.CITE.DATA </w:instrText>
      </w:r>
      <w:r w:rsidR="005E031E">
        <w:fldChar w:fldCharType="end"/>
      </w:r>
      <w:r w:rsidR="005221C5">
        <w:fldChar w:fldCharType="separate"/>
      </w:r>
      <w:r w:rsidR="005E031E">
        <w:rPr>
          <w:noProof/>
        </w:rPr>
        <w:t>(e.g. Zeng et al., 2008; Zeng et al., 2010; Collins et al., 2011; Martin et al., 2011)</w:t>
      </w:r>
      <w:r w:rsidR="005221C5">
        <w:fldChar w:fldCharType="end"/>
      </w:r>
      <w:r w:rsidRPr="00322ACB">
        <w:t>. The look</w:t>
      </w:r>
      <w:r w:rsidR="00693588">
        <w:t>-</w:t>
      </w:r>
      <w:r w:rsidRPr="00322ACB">
        <w:t>up table is more complex with CESM-CAM-Superfast</w:t>
      </w:r>
      <w:r w:rsidR="005221C5">
        <w:t xml:space="preserve"> </w:t>
      </w:r>
      <w:r w:rsidR="0034531A">
        <w:fldChar w:fldCharType="begin"/>
      </w:r>
      <w:r w:rsidR="003E5D2D">
        <w:instrText xml:space="preserve"> ADDIN EN.CITE &lt;EndNote&gt;&lt;Cite&gt;&lt;Author&gt;Gent&lt;/Author&gt;&lt;Year&gt;2010&lt;/Year&gt;&lt;RecNum&gt;325&lt;/RecNum&gt;&lt;DisplayText&gt;(Gent et al., 2010)&lt;/DisplayText&gt;&lt;record&gt;&lt;rec-number&gt;325&lt;/rec-number&gt;&lt;foreign-keys&gt;&lt;key app="EN" db-id="0f90pdefssr5fteptv5xp0v4vdz95v0zsa5s" timestamp="1434445882"&gt;325&lt;/key&gt;&lt;/foreign-keys&gt;&lt;ref-type name="Journal Article"&gt;17&lt;/ref-type&gt;&lt;contributors&gt;&lt;authors&gt;&lt;author&gt;Gent, PeterR&lt;/author&gt;&lt;author&gt;Yeager, StephenG&lt;/author&gt;&lt;author&gt;Neale, RichardB&lt;/author&gt;&lt;author&gt;Levis, Samuel&lt;/author&gt;&lt;author&gt;Bailey, DavidA&lt;/author&gt;&lt;/authors&gt;&lt;/contributors&gt;&lt;titles&gt;&lt;title&gt;Improvements in a half degree atmosphere/land version of the CCSM&lt;/title&gt;&lt;secondary-title&gt;Climate Dynamics&lt;/secondary-title&gt;&lt;alt-title&gt;Clim Dyn&lt;/alt-title&gt;&lt;/titles&gt;&lt;periodical&gt;&lt;full-title&gt;Climate Dynamics&lt;/full-title&gt;&lt;abbr-1&gt;Clim. Dynam.&lt;/abbr-1&gt;&lt;abbr-2&gt;Clim. Dynam.&lt;/abbr-2&gt;&lt;/periodical&gt;&lt;pages&gt;819-833&lt;/pages&gt;&lt;volume&gt;34&lt;/volume&gt;&lt;number&gt;6&lt;/number&gt;&lt;keywords&gt;&lt;keyword&gt;Climate&lt;/keyword&gt;&lt;keyword&gt;Projections&lt;/keyword&gt;&lt;keyword&gt;CCSM&lt;/keyword&gt;&lt;keyword&gt;Resolution&lt;/keyword&gt;&lt;/keywords&gt;&lt;dates&gt;&lt;year&gt;2010&lt;/year&gt;&lt;pub-dates&gt;&lt;date&gt;2010/05/01&lt;/date&gt;&lt;/pub-dates&gt;&lt;/dates&gt;&lt;publisher&gt;Springer-Verlag&lt;/publisher&gt;&lt;isbn&gt;0930-7575&lt;/isbn&gt;&lt;urls&gt;&lt;related-urls&gt;&lt;url&gt;http://dx.doi.org/10.1007/s00382-009-0614-8&lt;/url&gt;&lt;/related-urls&gt;&lt;/urls&gt;&lt;electronic-resource-num&gt;10.1007/s00382-009-0614-8&lt;/electronic-resource-num&gt;&lt;language&gt;English&lt;/language&gt;&lt;/record&gt;&lt;/Cite&gt;&lt;/EndNote&gt;</w:instrText>
      </w:r>
      <w:r w:rsidR="0034531A">
        <w:fldChar w:fldCharType="separate"/>
      </w:r>
      <w:r w:rsidR="0034531A">
        <w:rPr>
          <w:noProof/>
        </w:rPr>
        <w:t>(Gent et al., 2010)</w:t>
      </w:r>
      <w:r w:rsidR="0034531A">
        <w:fldChar w:fldCharType="end"/>
      </w:r>
      <w:r w:rsidRPr="00322ACB">
        <w:t>, CMAM</w:t>
      </w:r>
      <w:r w:rsidR="0034531A">
        <w:t xml:space="preserve"> </w:t>
      </w:r>
      <w:r w:rsidR="0034531A">
        <w:fldChar w:fldCharType="begin"/>
      </w:r>
      <w:r w:rsidR="00806D90">
        <w:instrText xml:space="preserve"> ADDIN EN.CITE &lt;EndNote&gt;&lt;Cite&gt;&lt;Author&gt;Scinocca&lt;/Author&gt;&lt;Year&gt;2008&lt;/Year&gt;&lt;RecNum&gt;295&lt;/RecNum&gt;&lt;DisplayText&gt;(Scinocca et al., 2008)&lt;/DisplayText&gt;&lt;record&gt;&lt;rec-number&gt;295&lt;/rec-number&gt;&lt;foreign-keys&gt;&lt;key app="EN" db-id="0f90pdefssr5fteptv5xp0v4vdz95v0zsa5s" timestamp="1429542368"&gt;295&lt;/key&gt;&lt;/foreign-keys&gt;&lt;ref-type name="Journal Article"&gt;17&lt;/ref-type&gt;&lt;contributors&gt;&lt;authors&gt;&lt;author&gt;Scinocca, J. F.&lt;/author&gt;&lt;author&gt;McFarlane, N. A.&lt;/author&gt;&lt;author&gt;Lazare, M.&lt;/author&gt;&lt;author&gt;Li, J.&lt;/author&gt;&lt;author&gt;Plummer, D.&lt;/author&gt;&lt;/authors&gt;&lt;/contributors&gt;&lt;titles&gt;&lt;title&gt;Technical Note: The CCCma third generation AGCM and its extension into the middle atmosphere&lt;/title&gt;&lt;secondary-title&gt;Atmos. Chem. Phys.&lt;/secondary-title&gt;&lt;/titles&gt;&lt;periodical&gt;&lt;full-title&gt;Atmos. Chem. Phys.&lt;/full-title&gt;&lt;/periodical&gt;&lt;pages&gt;7055-7074&lt;/pages&gt;&lt;volume&gt;8&lt;/volume&gt;&lt;number&gt;23&lt;/number&gt;&lt;dates&gt;&lt;year&gt;2008&lt;/year&gt;&lt;/dates&gt;&lt;publisher&gt;Copernicus Publications&lt;/publisher&gt;&lt;isbn&gt;1680-7324&lt;/isbn&gt;&lt;urls&gt;&lt;related-urls&gt;&lt;url&gt;http://www.atmos-chem-phys.net/8/7055/2008/&lt;/url&gt;&lt;/related-urls&gt;&lt;/urls&gt;&lt;electronic-resource-num&gt;10.5194/acp-8-7055-2008&lt;/electronic-resource-num&gt;&lt;/record&gt;&lt;/Cite&gt;&lt;/EndNote&gt;</w:instrText>
      </w:r>
      <w:r w:rsidR="0034531A">
        <w:fldChar w:fldCharType="separate"/>
      </w:r>
      <w:r w:rsidR="0034531A">
        <w:rPr>
          <w:noProof/>
        </w:rPr>
        <w:t>(Scinocca et al., 2008)</w:t>
      </w:r>
      <w:r w:rsidR="0034531A">
        <w:fldChar w:fldCharType="end"/>
      </w:r>
      <w:r w:rsidRPr="00322ACB">
        <w:t>, GFDL-AM3</w:t>
      </w:r>
      <w:r w:rsidR="0034531A">
        <w:t xml:space="preserve"> </w:t>
      </w:r>
      <w:r w:rsidR="00330EF2">
        <w:fldChar w:fldCharType="begin">
          <w:fldData xml:space="preserve">PEVuZE5vdGU+PENpdGU+PEF1dGhvcj5Eb25uZXI8L0F1dGhvcj48WWVhcj4yMDExPC9ZZWFyPjxS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</w:fldData>
        </w:fldChar>
      </w:r>
      <w:r w:rsidR="00D41A41">
        <w:instrText xml:space="preserve"> ADDIN EN.CITE </w:instrText>
      </w:r>
      <w:r w:rsidR="00D41A41">
        <w:fldChar w:fldCharType="begin">
          <w:fldData xml:space="preserve">PEVuZE5vdGU+PENpdGU+PEF1dGhvcj5Eb25uZXI8L0F1dGhvcj48WWVhcj4yMDExPC9ZZWFyPjxS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</w:fldData>
        </w:fldChar>
      </w:r>
      <w:r w:rsidR="00D41A41">
        <w:instrText xml:space="preserve"> ADDIN EN.CITE.DATA </w:instrText>
      </w:r>
      <w:r w:rsidR="00D41A41">
        <w:fldChar w:fldCharType="end"/>
      </w:r>
      <w:r w:rsidR="00330EF2">
        <w:fldChar w:fldCharType="separate"/>
      </w:r>
      <w:r w:rsidR="009021F3">
        <w:rPr>
          <w:noProof/>
        </w:rPr>
        <w:t>(Donner et al., 2011; Griffies et al., 2011)</w:t>
      </w:r>
      <w:r w:rsidR="00330EF2">
        <w:fldChar w:fldCharType="end"/>
      </w:r>
      <w:r w:rsidRPr="00322ACB">
        <w:t xml:space="preserve"> and NCAR-CAM3.5</w:t>
      </w:r>
      <w:r w:rsidR="009021F3">
        <w:t xml:space="preserve"> </w:t>
      </w:r>
      <w:r w:rsidR="00E03377">
        <w:fldChar w:fldCharType="begin">
          <w:fldData xml:space="preserve">PEVuZE5vdGU+PENpdGU+PEF1dGhvcj5HZW50PC9BdXRob3I+PFllYXI+MjAxMDwvWWVhcj48UmVj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</w:fldData>
        </w:fldChar>
      </w:r>
      <w:r w:rsidR="003E5D2D">
        <w:instrText xml:space="preserve"> ADDIN EN.CITE </w:instrText>
      </w:r>
      <w:r w:rsidR="003E5D2D">
        <w:fldChar w:fldCharType="begin">
          <w:fldData xml:space="preserve">PEVuZE5vdGU+PENpdGU+PEF1dGhvcj5HZW50PC9BdXRob3I+PFllYXI+MjAxMDwvWWVhcj48UmVj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</w:fldData>
        </w:fldChar>
      </w:r>
      <w:r w:rsidR="003E5D2D">
        <w:instrText xml:space="preserve"> ADDIN EN.CITE.DATA </w:instrText>
      </w:r>
      <w:r w:rsidR="003E5D2D">
        <w:fldChar w:fldCharType="end"/>
      </w:r>
      <w:r w:rsidR="00E03377">
        <w:fldChar w:fldCharType="separate"/>
      </w:r>
      <w:r w:rsidR="00E03377">
        <w:rPr>
          <w:noProof/>
        </w:rPr>
        <w:t>(Gent et al., 2010; Lamarque et al., 2012)</w:t>
      </w:r>
      <w:r w:rsidR="00E03377">
        <w:fldChar w:fldCharType="end"/>
      </w:r>
      <w:r w:rsidRPr="00322ACB">
        <w:t>, where an adjustment is applied to take surface albedo and cloudiness into account, which couples with the simulated aerosols. Fully online photolysis calculations were only made for MIROC-CHEM</w:t>
      </w:r>
      <w:r w:rsidR="00E03377">
        <w:t xml:space="preserve"> </w:t>
      </w:r>
      <w:r w:rsidR="00B30A23">
        <w:fldChar w:fldCharType="begin"/>
      </w:r>
      <w:r w:rsidR="00D41A41">
        <w:instrText xml:space="preserve"> ADDIN EN.CITE &lt;EndNote&gt;&lt;Cite&gt;&lt;Author&gt;Watanabe&lt;/Author&gt;&lt;Year&gt;2011&lt;/Year&gt;&lt;RecNum&gt;301&lt;/RecNum&gt;&lt;DisplayText&gt;(Watanabe et al., 2011)&lt;/DisplayText&gt;&lt;record&gt;&lt;rec-number&gt;301&lt;/rec-number&gt;&lt;foreign-keys&gt;&lt;key app="EN" db-id="0f90pdefssr5fteptv5xp0v4vdz95v0zsa5s" timestamp="1429543163"&gt;301&lt;/key&gt;&lt;/foreign-keys&gt;&lt;ref-type name="Journal Article"&gt;17&lt;/ref-type&gt;&lt;contributors&gt;&lt;authors&gt;&lt;author&gt;Watanabe, S.&lt;/author&gt;&lt;author&gt;Hajima, T.&lt;/author&gt;&lt;author&gt;Sudo, K.&lt;/author&gt;&lt;author&gt;Nagashima, T.&lt;/author&gt;&lt;author&gt;Takemura, T.&lt;/author&gt;&lt;author&gt;Okajima, H.&lt;/author&gt;&lt;author&gt;Nozawa, T.&lt;/author&gt;&lt;author&gt;Kawase, H.&lt;/author&gt;&lt;author&gt;Abe, M.&lt;/author&gt;&lt;author&gt;Yokohata, T.&lt;/author&gt;&lt;author&gt;Ise, T.&lt;/author&gt;&lt;author&gt;Sato, H.&lt;/author&gt;&lt;author&gt;Kato, E.&lt;/author&gt;&lt;author&gt;Takata, K.&lt;/author&gt;&lt;author&gt;Emori, S.&lt;/author&gt;&lt;author&gt;Kawamiya, M.&lt;/author&gt;&lt;/authors&gt;&lt;/contributors&gt;&lt;titles&gt;&lt;title&gt;MIROC-ESM 2010: model description and basic results of CMIP5-20c3m experiments&lt;/title&gt;&lt;secondary-title&gt;Geosci. Model Dev.&lt;/secondary-title&gt;&lt;/titles&gt;&lt;pages&gt;845-872&lt;/pages&gt;&lt;volume&gt;4&lt;/volume&gt;&lt;number&gt;4&lt;/number&gt;&lt;dates&gt;&lt;year&gt;2011&lt;/year&gt;&lt;/dates&gt;&lt;publisher&gt;Copernicus Publications&lt;/publisher&gt;&lt;isbn&gt;1991-9603&lt;/isbn&gt;&lt;urls&gt;&lt;related-urls&gt;&lt;url&gt;http://www.geosci-model-dev.net/4/845/2011/&lt;/url&gt;&lt;/related-urls&gt;&lt;/urls&gt;&lt;electronic-resource-num&gt;10.5194/gmd-4-845-2011&lt;/electronic-resource-num&gt;&lt;/record&gt;&lt;/Cite&gt;&lt;/EndNote&gt;</w:instrText>
      </w:r>
      <w:r w:rsidR="00B30A23">
        <w:fldChar w:fldCharType="separate"/>
      </w:r>
      <w:r w:rsidR="00B30A23">
        <w:rPr>
          <w:noProof/>
        </w:rPr>
        <w:t>(Watanabe et al., 2011)</w:t>
      </w:r>
      <w:r w:rsidR="00B30A23">
        <w:fldChar w:fldCharType="end"/>
      </w:r>
      <w:r w:rsidRPr="00322ACB">
        <w:t xml:space="preserve"> and GISS-E2-R</w:t>
      </w:r>
      <w:r w:rsidR="004C0143">
        <w:t xml:space="preserve"> </w:t>
      </w:r>
      <w:r w:rsidR="004C0143">
        <w:fldChar w:fldCharType="begin">
          <w:fldData xml:space="preserve">PEVuZE5vdGU+PENpdGU+PEF1dGhvcj5TaGluZGVsbDwvQXV0aG9yPjxZZWFyPjIwMTM8L1llYXI+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</w:fldData>
        </w:fldChar>
      </w:r>
      <w:r w:rsidR="00806D90">
        <w:instrText xml:space="preserve"> ADDIN EN.CITE </w:instrText>
      </w:r>
      <w:r w:rsidR="00806D90">
        <w:fldChar w:fldCharType="begin">
          <w:fldData xml:space="preserve">PEVuZE5vdGU+PENpdGU+PEF1dGhvcj5TaGluZGVsbDwvQXV0aG9yPjxZZWFyPjIwMTM8L1llYXI+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</w:fldData>
        </w:fldChar>
      </w:r>
      <w:r w:rsidR="00806D90">
        <w:instrText xml:space="preserve"> ADDIN EN.CITE.DATA </w:instrText>
      </w:r>
      <w:r w:rsidR="00806D90">
        <w:fldChar w:fldCharType="end"/>
      </w:r>
      <w:r w:rsidR="004C0143">
        <w:fldChar w:fldCharType="separate"/>
      </w:r>
      <w:r w:rsidR="004C0143">
        <w:rPr>
          <w:noProof/>
        </w:rPr>
        <w:t>(Schmidt et al., 2006; Shindell et al., 2013b)</w:t>
      </w:r>
      <w:r w:rsidR="004C0143">
        <w:fldChar w:fldCharType="end"/>
      </w:r>
      <w:r w:rsidRPr="00322ACB">
        <w:t>.</w:t>
      </w:r>
    </w:p>
    <w:p w14:paraId="46EE1687" w14:textId="04679504" w:rsidR="00322ACB" w:rsidRDefault="002914B4" w:rsidP="008C5AF0">
      <w:r w:rsidRPr="002914B4">
        <w:t xml:space="preserve">As per Young et al. </w:t>
      </w:r>
      <w:r>
        <w:fldChar w:fldCharType="begin"/>
      </w:r>
      <w:r w:rsidR="003062D6">
        <w:instrText xml:space="preserve"> ADDIN EN.CITE &lt;EndNote&gt;&lt;Cite ExcludeAuth="1"&gt;&lt;Author&gt;Young&lt;/Author&gt;&lt;Year&gt;2013&lt;/Year&gt;&lt;RecNum&gt;18&lt;/RecNum&gt;&lt;DisplayText&gt;(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fldChar w:fldCharType="separate"/>
      </w:r>
      <w:r w:rsidR="001372B7">
        <w:rPr>
          <w:noProof/>
        </w:rPr>
        <w:t>(2013a)</w:t>
      </w:r>
      <w:r>
        <w:fldChar w:fldCharType="end"/>
      </w:r>
      <w:r w:rsidRPr="002914B4">
        <w:t>, all models were interpolated to a common grid (5˚ by 5˚ latitude/lon</w:t>
      </w:r>
      <w:r w:rsidR="00240E20">
        <w:t>gitude and 24 pressure levels).</w:t>
      </w:r>
    </w:p>
    <w:p w14:paraId="76CE7474" w14:textId="6824F8DA" w:rsidR="00D877BD" w:rsidRDefault="008A414D" w:rsidP="008A414D">
      <w:pPr>
        <w:pStyle w:val="Heading2"/>
      </w:pPr>
      <w:r>
        <w:t>ACCMIP scenarios and simulations</w:t>
      </w:r>
    </w:p>
    <w:p w14:paraId="5A7AB9CA" w14:textId="5C5BE524" w:rsidR="008A414D" w:rsidRDefault="00FE40E0" w:rsidP="008A414D">
      <w:r w:rsidRPr="00FE40E0">
        <w:t>The ACCMIP simulations were designed to span the pre-industrial period to the end of the 21</w:t>
      </w:r>
      <w:r w:rsidRPr="00FE40E0">
        <w:rPr>
          <w:vertAlign w:val="superscript"/>
        </w:rPr>
        <w:t>st</w:t>
      </w:r>
      <w:r w:rsidRPr="00FE40E0">
        <w:t xml:space="preserve"> century. In this study, </w:t>
      </w:r>
      <w:r w:rsidR="0081722E">
        <w:t xml:space="preserve">time slices from the years </w:t>
      </w:r>
      <w:r w:rsidRPr="00FE40E0">
        <w:t>1850, 1980 and 2000 comprise historical projections (hereafter Hist), whereas</w:t>
      </w:r>
      <w:r w:rsidR="006A7105">
        <w:t xml:space="preserve"> time slices from the years</w:t>
      </w:r>
      <w:r w:rsidRPr="00FE40E0">
        <w:t xml:space="preserve"> 2030 and 2100 future simulations. The latter follow the climate and composition/emission projections prescribed by the </w:t>
      </w:r>
      <w:r w:rsidR="00FC6A37">
        <w:t>RCPs</w:t>
      </w:r>
      <w:r w:rsidRPr="00FE40E0">
        <w:t xml:space="preserve"> </w:t>
      </w:r>
      <w:r>
        <w:fldChar w:fldCharType="begin">
          <w:fldData xml:space="preserve">PEVuZE5vdGU+PENpdGU+PEF1dGhvcj52YW4gVnV1cmVuPC9BdXRob3I+PFllYXI+MjAxMTwvWWVh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</w:fldData>
        </w:fldChar>
      </w:r>
      <w:r w:rsidR="00D41A41">
        <w:instrText xml:space="preserve"> ADDIN EN.CITE </w:instrText>
      </w:r>
      <w:r w:rsidR="00D41A41">
        <w:fldChar w:fldCharType="begin">
          <w:fldData xml:space="preserve">PEVuZE5vdGU+PENpdGU+PEF1dGhvcj52YW4gVnV1cmVuPC9BdXRob3I+PFllYXI+MjAxMTwvWWVh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</w:fldData>
        </w:fldChar>
      </w:r>
      <w:r w:rsidR="00D41A41">
        <w:instrText xml:space="preserve"> ADDIN EN.CITE.DATA </w:instrText>
      </w:r>
      <w:r w:rsidR="00D41A41">
        <w:fldChar w:fldCharType="end"/>
      </w:r>
      <w:r>
        <w:fldChar w:fldCharType="separate"/>
      </w:r>
      <w:r w:rsidR="00FE0AD7">
        <w:rPr>
          <w:noProof/>
        </w:rPr>
        <w:t>(van Vuuren et al., 2011; Lamarque et al., 2012)</w:t>
      </w:r>
      <w:r>
        <w:fldChar w:fldCharType="end"/>
      </w:r>
      <w:r w:rsidRPr="00FE40E0">
        <w:t>, named after their nominal radiative forcing at the end of the 21</w:t>
      </w:r>
      <w:r w:rsidRPr="00FE40E0">
        <w:rPr>
          <w:vertAlign w:val="superscript"/>
        </w:rPr>
        <w:t>st</w:t>
      </w:r>
      <w:r w:rsidRPr="00FE40E0">
        <w:t xml:space="preserve"> century relative to 1750. Here we consider RCP2.6 (referring to 2.6 Wm</w:t>
      </w:r>
      <w:r w:rsidRPr="00FE40E0">
        <w:rPr>
          <w:vertAlign w:val="superscript"/>
        </w:rPr>
        <w:t>-2</w:t>
      </w:r>
      <w:r w:rsidRPr="00FE40E0">
        <w:t>) and RCP8.5 (8.5 Wm</w:t>
      </w:r>
      <w:r w:rsidRPr="00FE40E0">
        <w:rPr>
          <w:vertAlign w:val="superscript"/>
        </w:rPr>
        <w:t>-2</w:t>
      </w:r>
      <w:r w:rsidRPr="00FE40E0">
        <w:t>),</w:t>
      </w:r>
      <w:r w:rsidR="006A7105">
        <w:t xml:space="preserve"> since they</w:t>
      </w:r>
      <w:r w:rsidRPr="00FE40E0">
        <w:t xml:space="preserve"> bracket the range of warming in the ACCMIP simulations, and </w:t>
      </w:r>
      <w:r w:rsidR="006A7105">
        <w:t xml:space="preserve">are </w:t>
      </w:r>
      <w:r w:rsidRPr="00FE40E0">
        <w:t xml:space="preserve">the scenarios that </w:t>
      </w:r>
      <w:r w:rsidR="006A7105">
        <w:t xml:space="preserve">have been completed by </w:t>
      </w:r>
      <w:r w:rsidRPr="00FE40E0">
        <w:t>the greatest number of models.</w:t>
      </w:r>
    </w:p>
    <w:p w14:paraId="11BFAF20" w14:textId="4DD848F4" w:rsidR="00B04B52" w:rsidRDefault="00462662" w:rsidP="008A414D">
      <w:r>
        <w:t xml:space="preserve">Future </w:t>
      </w:r>
      <w:r w:rsidR="0096419A">
        <w:t>ODS</w:t>
      </w:r>
      <w:r>
        <w:t xml:space="preserve"> </w:t>
      </w:r>
      <w:r w:rsidRPr="009D2491">
        <w:t>(the total organic chlorine and br</w:t>
      </w:r>
      <w:r>
        <w:t>omine compounds) in CHEM models</w:t>
      </w:r>
      <w:r w:rsidR="009D2491" w:rsidRPr="009D2491">
        <w:t xml:space="preserve"> follow the RCPs values from </w:t>
      </w:r>
      <w:proofErr w:type="spellStart"/>
      <w:r w:rsidR="009D2491" w:rsidRPr="009D2491">
        <w:t>Meinshausen</w:t>
      </w:r>
      <w:proofErr w:type="spellEnd"/>
      <w:r w:rsidR="009D2491" w:rsidRPr="009D2491">
        <w:t xml:space="preserve"> et al. </w:t>
      </w:r>
      <w:r w:rsidR="009D2491">
        <w:fldChar w:fldCharType="begin"/>
      </w:r>
      <w:r w:rsidR="00D41A41">
        <w:instrText xml:space="preserve"> ADDIN EN.CITE &lt;EndNote&gt;&lt;Cite ExcludeAuth="1"&gt;&lt;Author&gt;Meinshausen&lt;/Author&gt;&lt;Year&gt;2011&lt;/Year&gt;&lt;RecNum&gt;49&lt;/RecNum&gt;&lt;DisplayText&gt;(2011)&lt;/DisplayText&gt;&lt;record&gt;&lt;rec-number&gt;49&lt;/rec-number&gt;&lt;foreign-keys&gt;&lt;key app="EN" db-id="0f90pdefssr5fteptv5xp0v4vdz95v0zsa5s" timestamp="1391696275"&gt;49&lt;/key&gt;&lt;/foreign-keys&gt;&lt;ref-type name="Journal Article"&gt;17&lt;/ref-type&gt;&lt;contributors&gt;&lt;authors&gt;&lt;author&gt;Meinshausen, Malte&lt;/author&gt;&lt;author&gt;Smith, S. J.&lt;/author&gt;&lt;author&gt;Calvin, K.&lt;/author&gt;&lt;author&gt;Daniel, J. S.&lt;/author&gt;&lt;author&gt;Kainuma, M. L. T.&lt;/author&gt;&lt;author&gt;Lamarque, J. F.&lt;/author&gt;&lt;author&gt;Matsumoto, K.&lt;/author&gt;&lt;author&gt;Montzka, S. A.&lt;/author&gt;&lt;author&gt;Raper, S. C. B.&lt;/author&gt;&lt;author&gt;Riahi, K.&lt;/author&gt;&lt;author&gt;Thomson, A.&lt;/author&gt;&lt;author&gt;Velders, G. J. M.&lt;/author&gt;&lt;author&gt;Vuuren, D. P. P.&lt;/author&gt;&lt;/authors&gt;&lt;/contributors&gt;&lt;titles&gt;&lt;title&gt;The RCP greenhouse gas concentrations and their extensions from 1765 to 2300&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213-241&lt;/pages&gt;&lt;volume&gt;109&lt;/volume&gt;&lt;number&gt;1-2&lt;/number&gt;&lt;dates&gt;&lt;year&gt;2011&lt;/year&gt;&lt;pub-dates&gt;&lt;date&gt;2011/11/01&lt;/date&gt;&lt;/pub-dates&gt;&lt;/dates&gt;&lt;publisher&gt;Springer Netherlands&lt;/publisher&gt;&lt;isbn&gt;0165-0009&lt;/isbn&gt;&lt;urls&gt;&lt;related-urls&gt;&lt;url&gt;http://dx.doi.org/10.1007/s10584-011-0156-z&lt;/url&gt;&lt;/related-urls&gt;&lt;/urls&gt;&lt;electronic-resource-num&gt;10.1007/s10584-011-0156-z&lt;/electronic-resource-num&gt;&lt;language&gt;English&lt;/language&gt;&lt;/record&gt;&lt;/Cite&gt;&lt;/EndNote&gt;</w:instrText>
      </w:r>
      <w:r w:rsidR="009D2491">
        <w:fldChar w:fldCharType="separate"/>
      </w:r>
      <w:r w:rsidR="009D2491">
        <w:rPr>
          <w:noProof/>
        </w:rPr>
        <w:t>(2011)</w:t>
      </w:r>
      <w:r w:rsidR="009D2491">
        <w:fldChar w:fldCharType="end"/>
      </w:r>
      <w:r w:rsidR="009D2491" w:rsidRPr="009D2491">
        <w:t>, which does not include the early phase</w:t>
      </w:r>
      <w:r w:rsidR="002956A3">
        <w:t>-</w:t>
      </w:r>
      <w:r w:rsidR="009D2491" w:rsidRPr="009D2491">
        <w:t xml:space="preserve">out of </w:t>
      </w:r>
      <w:proofErr w:type="spellStart"/>
      <w:r w:rsidR="009D2491" w:rsidRPr="009D2491">
        <w:t>hydrochlorofluorocarbons</w:t>
      </w:r>
      <w:proofErr w:type="spellEnd"/>
      <w:r w:rsidR="009D2491" w:rsidRPr="009D2491">
        <w:t xml:space="preserve"> agreed in 2007 by the Parties to the Montreal Protocol. </w:t>
      </w:r>
      <w:r w:rsidR="00C66FCC">
        <w:t xml:space="preserve">Note that </w:t>
      </w:r>
      <w:r w:rsidR="0096419A">
        <w:t>ODS</w:t>
      </w:r>
      <w:r w:rsidR="00C66FCC">
        <w:t xml:space="preserve"> may be specified as concentrations (</w:t>
      </w:r>
      <w:r w:rsidR="00892007">
        <w:t xml:space="preserve">CMAM, </w:t>
      </w:r>
      <w:r w:rsidR="00FE271F">
        <w:t>GFDL-AM3 and NCAR-CAM3.5</w:t>
      </w:r>
      <w:r w:rsidR="00C66FCC">
        <w:t>) or emissions (</w:t>
      </w:r>
      <w:r w:rsidR="00FE271F">
        <w:t xml:space="preserve">CESM-CAM-superfast, GISS-E2-R, </w:t>
      </w:r>
      <w:r w:rsidR="00FE271F">
        <w:lastRenderedPageBreak/>
        <w:t>MIROC-CHEM</w:t>
      </w:r>
      <w:r w:rsidR="00C66FCC">
        <w:t>) in different models</w:t>
      </w:r>
      <w:r w:rsidR="007F1E14">
        <w:t xml:space="preserve">, though these were the same </w:t>
      </w:r>
      <w:r w:rsidR="001255A7">
        <w:t>within</w:t>
      </w:r>
      <w:r w:rsidR="007F1E14">
        <w:t xml:space="preserve"> each time slice simulation (</w:t>
      </w:r>
      <w:r w:rsidR="001255A7">
        <w:t>except for GISS-E2-R</w:t>
      </w:r>
      <w:r w:rsidR="00934254">
        <w:t>;</w:t>
      </w:r>
      <w:r w:rsidR="001255A7">
        <w:t xml:space="preserve"> </w:t>
      </w:r>
      <w:r w:rsidR="007F1E14">
        <w:t>see below)</w:t>
      </w:r>
      <w:r w:rsidR="00C66FCC">
        <w:t xml:space="preserve">. </w:t>
      </w:r>
      <w:r w:rsidR="00BF0E68" w:rsidRPr="0016695E">
        <w:t>No significant trends are found for stratospheric ozone in those years that form part of the Hist 1980 time slice for the</w:t>
      </w:r>
      <w:r w:rsidR="00EC05B8">
        <w:t xml:space="preserve"> latter models, even though ODS</w:t>
      </w:r>
      <w:r w:rsidR="00BF0E68" w:rsidRPr="0016695E">
        <w:t xml:space="preserve"> were specified as emissions (i.e. any trends in ODS concentration in the stratosphere due to transport timescales do not significantly affect ozone concentrations)</w:t>
      </w:r>
      <w:r w:rsidR="00BF0E68">
        <w:t xml:space="preserve">. </w:t>
      </w:r>
      <w:r w:rsidR="009D2491" w:rsidRPr="009D2491">
        <w:t xml:space="preserve">This is slightly different from the modified halogen scenario of WMO </w:t>
      </w:r>
      <w:r w:rsidR="003D039E">
        <w:fldChar w:fldCharType="begin"/>
      </w:r>
      <w:r w:rsidR="003D039E">
        <w:instrText xml:space="preserve"> ADDIN EN.CITE &lt;EndNote&gt;&lt;Cite ExcludeAuth="1"&gt;&lt;Author&gt;WMO&lt;/Author&gt;&lt;Year&gt;2007&lt;/Year&gt;&lt;RecNum&gt;110&lt;/RecNum&gt;&lt;DisplayText&gt;(2007)&lt;/DisplayText&gt;&lt;record&gt;&lt;rec-number&gt;110&lt;/rec-number&gt;&lt;foreign-keys&gt;&lt;key app="EN" db-id="0f90pdefssr5fteptv5xp0v4vdz95v0zsa5s" timestamp="1405345292"&gt;110&lt;/key&gt;&lt;/foreign-keys&gt;&lt;ref-type name="Report"&gt;27&lt;/ref-type&gt;&lt;contributors&gt;&lt;authors&gt;&lt;author&gt;WMO,&lt;/author&gt;&lt;/authors&gt;&lt;/contributors&gt;&lt;titles&gt;&lt;title&gt;Scientific Assessment of Ozone Depletion: 2006&lt;/title&gt;&lt;secondary-title&gt;Global Ozone Research and Monitoring Project&lt;/secondary-title&gt;&lt;/titles&gt;&lt;pages&gt;572pp.&lt;/pages&gt;&lt;volume&gt;No. 50&lt;/volume&gt;&lt;dates&gt;&lt;year&gt;2007&lt;/year&gt;&lt;/dates&gt;&lt;pub-location&gt;Geneva, Switzerland&lt;/pub-location&gt;&lt;publisher&gt;World Meteorological Organization&lt;/publisher&gt;&lt;urls&gt;&lt;/urls&gt;&lt;/record&gt;&lt;/Cite&gt;&lt;/EndNote&gt;</w:instrText>
      </w:r>
      <w:r w:rsidR="003D039E">
        <w:fldChar w:fldCharType="separate"/>
      </w:r>
      <w:r w:rsidR="003D039E">
        <w:rPr>
          <w:noProof/>
        </w:rPr>
        <w:t>(2007)</w:t>
      </w:r>
      <w:r w:rsidR="003D039E">
        <w:fldChar w:fldCharType="end"/>
      </w:r>
      <w:r w:rsidR="009D2491" w:rsidRPr="009D2491">
        <w:t xml:space="preserve"> used in the IGAC/SPARC ozone database employed by the NOCHEM models. Nevertheless, halogen concentrations in both future scenarios peak around </w:t>
      </w:r>
      <w:r w:rsidR="009F2AA7">
        <w:t xml:space="preserve">the </w:t>
      </w:r>
      <w:r w:rsidR="009D2491" w:rsidRPr="009D2491">
        <w:t xml:space="preserve">year 2000 and </w:t>
      </w:r>
      <w:r w:rsidR="009F2AA7">
        <w:t>decline afterwards</w:t>
      </w:r>
      <w:r w:rsidR="009D2491" w:rsidRPr="009D2491">
        <w:t xml:space="preserve">, although slightly different timing of ozone returning to historical levels may be found. Tropospheric ozone precursors emissions follow </w:t>
      </w:r>
      <w:proofErr w:type="spellStart"/>
      <w:r w:rsidR="009D2491" w:rsidRPr="009D2491">
        <w:t>Lamarque</w:t>
      </w:r>
      <w:proofErr w:type="spellEnd"/>
      <w:r w:rsidR="009D2491" w:rsidRPr="009D2491">
        <w:t xml:space="preserve"> et al. </w:t>
      </w:r>
      <w:r w:rsidR="00CC18DA">
        <w:fldChar w:fldCharType="begin"/>
      </w:r>
      <w:r w:rsidR="00D41A41">
        <w:instrText xml:space="preserve"> ADDIN EN.CITE &lt;EndNote&gt;&lt;Cite ExcludeAuth="1"&gt;&lt;Author&gt;Lamarque&lt;/Author&gt;&lt;Year&gt;2010&lt;/Year&gt;&lt;RecNum&gt;213&lt;/RecNum&gt;&lt;DisplayText&gt;(2010)&lt;/DisplayText&gt;&lt;record&gt;&lt;rec-number&gt;213&lt;/rec-number&gt;&lt;foreign-keys&gt;&lt;key app="EN" db-id="0f90pdefssr5fteptv5xp0v4vdz95v0zsa5s" timestamp="1415640403"&gt;213&lt;/key&gt;&lt;/foreign-keys&gt;&lt;ref-type name="Journal Article"&gt;17&lt;/ref-type&gt;&lt;contributors&gt;&lt;authors&gt;&lt;author&gt;Lamarque, Jean-François&lt;/author&gt;&lt;author&gt;Solomon, Susan&lt;/author&gt;&lt;/authors&gt;&lt;/contributors&gt;&lt;titles&gt;&lt;title&gt;Impact of Changes in Climate and Halocarbons on Recent Lower Stratosphere Ozone and Temperature Trends&lt;/title&gt;&lt;secondary-title&gt;Journal of Climate&lt;/secondary-title&gt;&lt;/titles&gt;&lt;periodical&gt;&lt;full-title&gt;Journal of Climate&lt;/full-title&gt;&lt;abbr-1&gt;J. Clim.&lt;/abbr-1&gt;&lt;abbr-2&gt;J Clim&lt;/abbr-2&gt;&lt;/periodical&gt;&lt;pages&gt;2599-2611&lt;/pages&gt;&lt;volume&gt;23&lt;/volume&gt;&lt;number&gt;10&lt;/number&gt;&lt;dates&gt;&lt;year&gt;2010&lt;/year&gt;&lt;pub-dates&gt;&lt;date&gt;2010/05/01&lt;/date&gt;&lt;/pub-dates&gt;&lt;/dates&gt;&lt;publisher&gt;American Meteorological Society&lt;/publisher&gt;&lt;isbn&gt;0894-8755&lt;/isbn&gt;&lt;urls&gt;&lt;related-urls&gt;&lt;url&gt;http://dx.doi.org/10.1175/2010JCLI3179.1&lt;/url&gt;&lt;/related-urls&gt;&lt;/urls&gt;&lt;electronic-resource-num&gt;10.1175/2010JCLI3179.1&lt;/electronic-resource-num&gt;&lt;access-date&gt;2014/11/10&lt;/access-date&gt;&lt;/record&gt;&lt;/Cite&gt;&lt;/EndNote&gt;</w:instrText>
      </w:r>
      <w:r w:rsidR="00CC18DA">
        <w:fldChar w:fldCharType="separate"/>
      </w:r>
      <w:r w:rsidR="00CC18DA">
        <w:rPr>
          <w:noProof/>
        </w:rPr>
        <w:t>(2010)</w:t>
      </w:r>
      <w:r w:rsidR="00CC18DA">
        <w:fldChar w:fldCharType="end"/>
      </w:r>
      <w:r w:rsidR="009D2491" w:rsidRPr="009D2491">
        <w:t xml:space="preserve"> for the historical period, and </w:t>
      </w:r>
      <w:proofErr w:type="spellStart"/>
      <w:r w:rsidR="009D2491" w:rsidRPr="009D2491">
        <w:t>Lamarque</w:t>
      </w:r>
      <w:proofErr w:type="spellEnd"/>
      <w:r w:rsidR="009D2491" w:rsidRPr="009D2491">
        <w:t xml:space="preserve"> et al. </w:t>
      </w:r>
      <w:r w:rsidR="00CC18DA">
        <w:fldChar w:fldCharType="begin"/>
      </w:r>
      <w:r w:rsidR="00D41A41">
        <w:instrText xml:space="preserve"> ADDIN EN.CITE &lt;EndNote&gt;&lt;Cite ExcludeAuth="1"&gt;&lt;Author&gt;Lamarque&lt;/Author&gt;&lt;Year&gt;2013&lt;/Year&gt;&lt;RecNum&gt;16&lt;/RecNum&gt;&lt;DisplayText&gt;(2013b)&lt;/DisplayText&gt;&lt;record&gt;&lt;rec-number&gt;16&lt;/rec-number&gt;&lt;foreign-keys&gt;&lt;key app="EN" db-id="0f90pdefssr5fteptv5xp0v4vdz95v0zsa5s" timestamp="1381247523"&gt;16&lt;/key&gt;&lt;/foreign-keys&gt;&lt;ref-type name="Journal Article"&gt;17&lt;/ref-type&gt;&lt;contributors&gt;&lt;authors&gt;&lt;author&gt;Lamarque, J. F.&lt;/author&gt;&lt;author&gt;Shindell, D. T.&lt;/author&gt;&lt;author&gt;Josse, B.&lt;/author&gt;&lt;author&gt;Young, P. J.&lt;/author&gt;&lt;author&gt;Cionni, I.&lt;/author&gt;&lt;author&gt;Eyring, V.&lt;/author&gt;&lt;author&gt;Bergmann, D.&lt;/author&gt;&lt;author&gt;Cameron-Smith, P.&lt;/author&gt;&lt;author&gt;Collins, W. J.&lt;/author&gt;&lt;author&gt;Doherty, R.&lt;/author&gt;&lt;author&gt;Dalsoren, S.&lt;/author&gt;&lt;author&gt;Faluvegi, G.&lt;/author&gt;&lt;author&gt;Folberth, G.&lt;/author&gt;&lt;author&gt;Ghan, S. J.&lt;/author&gt;&lt;author&gt;Horowitz, L. W.&lt;/author&gt;&lt;author&gt;Lee, Y. H.&lt;/author&gt;&lt;author&gt;MacKenzie, I. A.&lt;/author&gt;&lt;author&gt;Nagashima, T.&lt;/author&gt;&lt;author&gt;Naik, V.&lt;/author&gt;&lt;author&gt;Plummer, D.&lt;/author&gt;&lt;author&gt;Righi, M.&lt;/author&gt;&lt;author&gt;Rumbold, S. T.&lt;/author&gt;&lt;author&gt;Schulz, M.&lt;/author&gt;&lt;author&gt;Skeie, R. B.&lt;/author&gt;&lt;author&gt;Stevenson, D. S.&lt;/author&gt;&lt;author&gt;Strode, S.&lt;/author&gt;&lt;author&gt;Sudo, K.&lt;/author&gt;&lt;author&gt;Szopa, S.&lt;/author&gt;&lt;author&gt;Voulgarakis, A.&lt;/author&gt;&lt;author&gt;Zeng, G.&lt;/author&gt;&lt;/authors&gt;&lt;/contributors&gt;&lt;titles&gt;&lt;title&gt;The Atmospheric Chemistry and Climate Model Intercomparison Project (ACCMIP): overview and description of models, simulations and climate diagnostics&lt;/title&gt;&lt;secondary-title&gt;Geosci. Model Dev.&lt;/secondary-title&gt;&lt;/titles&gt;&lt;pages&gt;179-206&lt;/pages&gt;&lt;volume&gt;6&lt;/volume&gt;&lt;number&gt;1&lt;/number&gt;&lt;dates&gt;&lt;year&gt;2013&lt;/year&gt;&lt;/dates&gt;&lt;publisher&gt;Copernicus Publications&lt;/publisher&gt;&lt;isbn&gt;1991-9603&lt;/isbn&gt;&lt;urls&gt;&lt;related-urls&gt;&lt;url&gt;http://www.geosci-model-dev.net/6/179/2013/&lt;/url&gt;&lt;/related-urls&gt;&lt;/urls&gt;&lt;electronic-resource-num&gt;10.5194/gmd-6-179-2013&lt;/electronic-resource-num&gt;&lt;/record&gt;&lt;/Cite&gt;&lt;/EndNote&gt;</w:instrText>
      </w:r>
      <w:r w:rsidR="00CC18DA">
        <w:fldChar w:fldCharType="separate"/>
      </w:r>
      <w:r w:rsidR="002B6373">
        <w:rPr>
          <w:noProof/>
        </w:rPr>
        <w:t>(2013b)</w:t>
      </w:r>
      <w:r w:rsidR="00CC18DA">
        <w:fldChar w:fldCharType="end"/>
      </w:r>
      <w:r w:rsidR="009D2491" w:rsidRPr="009D2491">
        <w:t xml:space="preserve"> for the RCPs.</w:t>
      </w:r>
    </w:p>
    <w:p w14:paraId="5909D094" w14:textId="2F399BAE" w:rsidR="00534576" w:rsidRDefault="008A7B5A" w:rsidP="008A414D">
      <w:r w:rsidRPr="008A7B5A">
        <w:t>Most models completed time slice simulations for each period and scenario, usually 10 years average about each time slice (e.g. 1975</w:t>
      </w:r>
      <w:r w:rsidR="00F87E39">
        <w:rPr>
          <w:rFonts w:ascii="Cambria Math" w:hAnsi="Cambria Math" w:cs="Cambria Math"/>
        </w:rPr>
        <w:t>⎯</w:t>
      </w:r>
      <w:r w:rsidRPr="008A7B5A">
        <w:t>1984 for the Hist 1980 time slice</w:t>
      </w:r>
      <w:r w:rsidR="00B12003">
        <w:t xml:space="preserve">, although other models simulated </w:t>
      </w:r>
      <w:r w:rsidR="00F148CD">
        <w:t>time slices ranging from</w:t>
      </w:r>
      <w:r w:rsidR="00B12003">
        <w:t xml:space="preserve"> </w:t>
      </w:r>
      <w:r w:rsidR="00F02892">
        <w:t xml:space="preserve">5 </w:t>
      </w:r>
      <w:r w:rsidR="00F148CD">
        <w:t>to</w:t>
      </w:r>
      <w:r w:rsidR="00B12003">
        <w:t xml:space="preserve"> </w:t>
      </w:r>
      <w:r w:rsidR="00F02892">
        <w:t xml:space="preserve">11 </w:t>
      </w:r>
      <w:r w:rsidR="00B12003">
        <w:t>years</w:t>
      </w:r>
      <w:r w:rsidRPr="008A7B5A">
        <w:t>)</w:t>
      </w:r>
      <w:r w:rsidR="00B12003">
        <w:t xml:space="preserve">. </w:t>
      </w:r>
      <w:r w:rsidR="00242A44">
        <w:t xml:space="preserve">Notice that </w:t>
      </w:r>
      <w:proofErr w:type="spellStart"/>
      <w:r w:rsidR="00242A44" w:rsidRPr="008A7B5A">
        <w:t>interannual</w:t>
      </w:r>
      <w:proofErr w:type="spellEnd"/>
      <w:r w:rsidR="00242A44" w:rsidRPr="008A7B5A">
        <w:t xml:space="preserve"> variability for a given time slice is generally small </w:t>
      </w:r>
      <w:r w:rsidR="00242A44">
        <w:fldChar w:fldCharType="begin"/>
      </w:r>
      <w:r w:rsidR="003062D6">
        <w:instrText xml:space="preserve"> ADDIN EN.CITE &lt;EndNote&gt;&lt;Cite&gt;&lt;Author&gt;Young&lt;/Author&gt;&lt;Year&gt;2013&lt;/Year&gt;&lt;RecNum&gt;18&lt;/RecNum&gt;&lt;DisplayText&gt;(Young et al., 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rsidR="00242A44">
        <w:fldChar w:fldCharType="separate"/>
      </w:r>
      <w:r w:rsidR="00242A44">
        <w:rPr>
          <w:noProof/>
        </w:rPr>
        <w:t>(Young et al., 2013a)</w:t>
      </w:r>
      <w:r w:rsidR="00242A44">
        <w:fldChar w:fldCharType="end"/>
      </w:r>
      <w:r w:rsidRPr="008A7B5A">
        <w:t>. The exception is GISS-E2-R, which ran transient simulations with a coupled ocean. Equivalent time slice means were calculated by averaging 10 years centred on the desired time slice, (1975</w:t>
      </w:r>
      <w:r w:rsidR="00F87E39">
        <w:rPr>
          <w:rFonts w:ascii="Cambria Math" w:hAnsi="Cambria Math" w:cs="Cambria Math"/>
        </w:rPr>
        <w:t>⎯</w:t>
      </w:r>
      <w:r w:rsidRPr="008A7B5A">
        <w:t>1984 for 1980 and so forth), except for the 1850</w:t>
      </w:r>
      <w:r w:rsidR="00C45B13">
        <w:t xml:space="preserve"> and 2100</w:t>
      </w:r>
      <w:r w:rsidRPr="008A7B5A">
        <w:t xml:space="preserve"> time slice</w:t>
      </w:r>
      <w:r w:rsidR="00C45B13">
        <w:t>s</w:t>
      </w:r>
      <w:r w:rsidRPr="008A7B5A">
        <w:t xml:space="preserve"> (</w:t>
      </w:r>
      <w:r w:rsidR="00C45B13">
        <w:t xml:space="preserve">e.g. </w:t>
      </w:r>
      <w:r w:rsidRPr="008A7B5A">
        <w:t>1850</w:t>
      </w:r>
      <w:r w:rsidR="00F87E39">
        <w:rPr>
          <w:rFonts w:ascii="Cambria Math" w:hAnsi="Cambria Math" w:cs="Cambria Math"/>
        </w:rPr>
        <w:t>⎯</w:t>
      </w:r>
      <w:r w:rsidRPr="008A7B5A">
        <w:t>1859 mean).</w:t>
      </w:r>
    </w:p>
    <w:p w14:paraId="6D045AFD" w14:textId="65CAE8A7" w:rsidR="002C7D31" w:rsidRDefault="002768C1" w:rsidP="002768C1">
      <w:pPr>
        <w:pStyle w:val="Heading2"/>
      </w:pPr>
      <w:r>
        <w:t>CMIP5 and CCMVal2 simulations</w:t>
      </w:r>
    </w:p>
    <w:p w14:paraId="544FE416" w14:textId="1E65A9A6" w:rsidR="002768C1" w:rsidRDefault="00C6061A" w:rsidP="002768C1">
      <w:r w:rsidRPr="00C6061A">
        <w:t>We also include CMIP5 and CCMVal2 simulations as a benchmark for the former models. We use a subset of five</w:t>
      </w:r>
      <w:r w:rsidR="0000539A">
        <w:t xml:space="preserve"> “high” top</w:t>
      </w:r>
      <w:r w:rsidRPr="00C6061A">
        <w:t xml:space="preserve"> CMIP5 models</w:t>
      </w:r>
      <w:r w:rsidR="0000539A">
        <w:t>, defined here as those models</w:t>
      </w:r>
      <w:r w:rsidRPr="00C6061A">
        <w:t xml:space="preserve"> that represented and saved ozone output above 10 hPa for the historical (1850</w:t>
      </w:r>
      <w:r w:rsidR="004D2BFA">
        <w:rPr>
          <w:rFonts w:ascii="Cambria Math" w:hAnsi="Cambria Math" w:cs="Cambria Math"/>
        </w:rPr>
        <w:t>⎯</w:t>
      </w:r>
      <w:r w:rsidRPr="00C6061A">
        <w:t>2005, most of the models), and future (RCP2.6 and RCP8.5, 2005</w:t>
      </w:r>
      <w:r w:rsidR="004D2BFA">
        <w:rPr>
          <w:rFonts w:ascii="Cambria Math" w:hAnsi="Cambria Math" w:cs="Cambria Math"/>
        </w:rPr>
        <w:t>⎯</w:t>
      </w:r>
      <w:r w:rsidRPr="00C6061A">
        <w:t xml:space="preserve">2100) emission scenarios: CESM1-WACCM, GFDL-CM3, MPI-ESM-LR, MIROC-ESM, and MIROC-ESM-CHEM. Only high top models are considered here due to the </w:t>
      </w:r>
      <w:r w:rsidR="00A25DEF">
        <w:t xml:space="preserve">implications the </w:t>
      </w:r>
      <w:r w:rsidRPr="00C6061A">
        <w:t xml:space="preserve">upper stratosphere has on, </w:t>
      </w:r>
      <w:r w:rsidR="00A25DEF">
        <w:t>among other factors</w:t>
      </w:r>
      <w:r w:rsidRPr="00C6061A">
        <w:t xml:space="preserve">, stratospheric dynamical variability </w:t>
      </w:r>
      <w:r>
        <w:fldChar w:fldCharType="begin">
          <w:fldData xml:space="preserve">PEVuZE5vdGU+PENpdGU+PEF1dGhvcj5DaGFybHRvbi1QZXJlejwvQXV0aG9yPjxZZWFyPjIwMTM8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jI0OTQtMjUwNTwvcGFnZXM+PHZvbHVtZT4xMTg8L3ZvbHVtZT48bnVtYmVyPjY8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=
</w:fldData>
        </w:fldChar>
      </w:r>
      <w:r w:rsidR="005F6ED5">
        <w:instrText xml:space="preserve"> ADDIN EN.CITE </w:instrText>
      </w:r>
      <w:r w:rsidR="005F6ED5">
        <w:fldChar w:fldCharType="begin">
          <w:fldData xml:space="preserve">PEVuZE5vdGU+PENpdGU+PEF1dGhvcj5DaGFybHRvbi1QZXJlejwvQXV0aG9yPjxZZWFyPjIwMTM8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jI0OTQtMjUwNTwvcGFnZXM+PHZvbHVtZT4xMTg8L3ZvbHVtZT48bnVtYmVyPjY8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=
</w:fldData>
        </w:fldChar>
      </w:r>
      <w:r w:rsidR="005F6ED5">
        <w:instrText xml:space="preserve"> ADDIN EN.CITE.DATA </w:instrText>
      </w:r>
      <w:r w:rsidR="005F6ED5">
        <w:fldChar w:fldCharType="end"/>
      </w:r>
      <w:r>
        <w:fldChar w:fldCharType="separate"/>
      </w:r>
      <w:r>
        <w:rPr>
          <w:noProof/>
        </w:rPr>
        <w:t>(Charlton-Perez et al., 2013)</w:t>
      </w:r>
      <w:r>
        <w:fldChar w:fldCharType="end"/>
      </w:r>
      <w:r w:rsidRPr="00C6061A">
        <w:t xml:space="preserve">, and tropospheric circulation </w:t>
      </w:r>
      <w:r>
        <w:fldChar w:fldCharType="begin"/>
      </w:r>
      <w:r w:rsidR="005F6ED5">
        <w:instrText xml:space="preserve"> ADDIN EN.CITE &lt;EndNote&gt;&lt;Cite&gt;&lt;Author&gt;Wilcox&lt;/Author&gt;&lt;Year&gt;2012&lt;/Year&gt;&lt;RecNum&gt;277&lt;/RecNum&gt;&lt;DisplayText&gt;(Wilcox et al., 2012)&lt;/DisplayText&gt;&lt;record&gt;&lt;rec-number&gt;277&lt;/rec-number&gt;&lt;foreign-keys&gt;&lt;key app="EN" db-id="0f90pdefssr5fteptv5xp0v4vdz95v0zsa5s" timestamp="1428485761"&gt;277&lt;/key&gt;&lt;/foreign-keys&gt;&lt;ref-type name="Journal Article"&gt;17&lt;/ref-type&gt;&lt;contributors&gt;&lt;authors&gt;&lt;author&gt;Wilcox, L. J.&lt;/author&gt;&lt;author&gt;Charlton-Perez, A. J.&lt;/author&gt;&lt;author&gt;Gray, L. J.&lt;/author&gt;&lt;/authors&gt;&lt;/contributors&gt;&lt;titles&gt;&lt;title&gt;Trends in Austral jet position in ensembles of high- and low-top CMIP5 models&lt;/title&gt;&lt;secondary-title&gt;Journal of Geophysical Research: Atmospheres&lt;/secondary-title&gt;&lt;/titles&gt;&lt;periodical&gt;&lt;full-title&gt;Journal of Geophysical Research: Atmospheres&lt;/full-title&gt;&lt;abbr-1&gt;J. Geophys. Res.&lt;/abbr-1&gt;&lt;abbr-2&gt;J. Geophys. Res.&lt;/abbr-2&gt;&lt;/periodical&gt;&lt;pages&gt;D13115&lt;/pages&gt;&lt;volume&gt;117&lt;/volume&gt;&lt;number&gt;D13&lt;/number&gt;&lt;keywords&gt;&lt;keyword&gt;Southern Annular Mode&lt;/keyword&gt;&lt;keyword&gt;Southern Hemisphere&lt;/keyword&gt;&lt;keyword&gt;extratropical jet&lt;/keyword&gt;&lt;keyword&gt;ozone&lt;/keyword&gt;&lt;keyword&gt;1610 Atmosphere&lt;/keyword&gt;&lt;keyword&gt;1637 Regional climate change&lt;/keyword&gt;&lt;keyword&gt;3305 Climate change and variability&lt;/keyword&gt;&lt;keyword&gt;3337 Global climate models&lt;/keyword&gt;&lt;keyword&gt;3362 Stratosphere/troposphere interactions&lt;/keyword&gt;&lt;/keywords&gt;&lt;dates&gt;&lt;year&gt;2012&lt;/year&gt;&lt;/dates&gt;&lt;isbn&gt;2156-2202&lt;/isbn&gt;&lt;urls&gt;&lt;related-urls&gt;&lt;url&gt;http://dx.doi.org/10.1029/2012JD017597&lt;/url&gt;&lt;/related-urls&gt;&lt;/urls&gt;&lt;electronic-resource-num&gt;10.1029/2012JD017597&lt;/electronic-resource-num&gt;&lt;/record&gt;&lt;/Cite&gt;&lt;/EndNote&gt;</w:instrText>
      </w:r>
      <w:r>
        <w:fldChar w:fldCharType="separate"/>
      </w:r>
      <w:r>
        <w:rPr>
          <w:noProof/>
        </w:rPr>
        <w:t>(Wilcox et al., 2012)</w:t>
      </w:r>
      <w:r>
        <w:fldChar w:fldCharType="end"/>
      </w:r>
      <w:r w:rsidRPr="00C6061A">
        <w:t xml:space="preserve">. Moreover, we will show how, in the tropics, upper stratospheric ozone plays a key role on </w:t>
      </w:r>
      <w:r w:rsidR="004641C8">
        <w:t>TCO</w:t>
      </w:r>
      <w:r w:rsidRPr="00C6061A">
        <w:t xml:space="preserve"> projections during the 21</w:t>
      </w:r>
      <w:r w:rsidRPr="0018362C">
        <w:rPr>
          <w:vertAlign w:val="superscript"/>
        </w:rPr>
        <w:t>st</w:t>
      </w:r>
      <w:r w:rsidRPr="00C6061A">
        <w:t xml:space="preserve"> century (see </w:t>
      </w:r>
      <w:r w:rsidR="00B453E6">
        <w:t>Section</w:t>
      </w:r>
      <w:r w:rsidRPr="00C6061A">
        <w:t xml:space="preserve"> 3.2). </w:t>
      </w:r>
      <w:r w:rsidR="00AC192C">
        <w:t xml:space="preserve">Again, </w:t>
      </w:r>
      <w:r w:rsidR="00AC192C" w:rsidRPr="00383FCA">
        <w:t xml:space="preserve">we group the models into two categories: </w:t>
      </w:r>
      <w:r w:rsidR="007A6E93">
        <w:t>3</w:t>
      </w:r>
      <w:r w:rsidR="00AC192C" w:rsidRPr="00383FCA">
        <w:t xml:space="preserve"> models with full atmospheric </w:t>
      </w:r>
      <w:r w:rsidR="00AC192C" w:rsidRPr="00383FCA">
        <w:lastRenderedPageBreak/>
        <w:t>chem</w:t>
      </w:r>
      <w:r w:rsidR="007A6E93">
        <w:t xml:space="preserve">istry (CHEM: </w:t>
      </w:r>
      <w:r w:rsidR="007A6E93" w:rsidRPr="00C6061A">
        <w:t>CESM1-WACCM, GFDL-CM3 and MIROC-ESM-CHEM</w:t>
      </w:r>
      <w:r w:rsidR="007A6E93">
        <w:t xml:space="preserve">), and 2 models </w:t>
      </w:r>
      <w:r w:rsidR="00AC192C" w:rsidRPr="00383FCA">
        <w:t>with prescribed ozone (NOCHEM</w:t>
      </w:r>
      <w:r w:rsidR="007A6E93">
        <w:t xml:space="preserve">: </w:t>
      </w:r>
      <w:r w:rsidR="007A6E93" w:rsidRPr="00C6061A">
        <w:t>MPI-ES</w:t>
      </w:r>
      <w:r w:rsidR="007A6E93">
        <w:t>M-LR and</w:t>
      </w:r>
      <w:r w:rsidR="007A6E93" w:rsidRPr="00C6061A">
        <w:t xml:space="preserve"> MIROC-ESM</w:t>
      </w:r>
      <w:r w:rsidR="00AC192C" w:rsidRPr="00383FCA">
        <w:t>)</w:t>
      </w:r>
      <w:r w:rsidR="00AC192C">
        <w:t xml:space="preserve">. </w:t>
      </w:r>
      <w:r w:rsidRPr="00C6061A">
        <w:t xml:space="preserve">A detailed description of the models, simulations and ozone concentrations are presented by Taylor et al. </w:t>
      </w:r>
      <w:r w:rsidR="0018362C">
        <w:fldChar w:fldCharType="begin"/>
      </w:r>
      <w:r w:rsidR="0044650D">
        <w:instrText xml:space="preserve"> ADDIN EN.CITE &lt;EndNote&gt;&lt;Cite ExcludeAuth="1"&gt;&lt;Author&gt;Taylor&lt;/Author&gt;&lt;Year&gt;2012&lt;/Year&gt;&lt;RecNum&gt;89&lt;/RecNum&gt;&lt;DisplayText&gt;(2012)&lt;/DisplayText&gt;&lt;record&gt;&lt;rec-number&gt;89&lt;/rec-number&gt;&lt;foreign-keys&gt;&lt;key app="EN" db-id="0f90pdefssr5fteptv5xp0v4vdz95v0zsa5s" timestamp="1401470240"&gt;89&lt;/key&gt;&lt;/foreign-keys&gt;&lt;ref-type name="Journal Article"&gt;17&lt;/ref-type&gt;&lt;contributors&gt;&lt;authors&gt;&lt;author&gt;Taylor, Karl E.&lt;/author&gt;&lt;author&gt;Stouffer, Ronald J.&lt;/author&gt;&lt;author&gt;Meehl, Gerald A.&lt;/author&gt;&lt;/authors&gt;&lt;/contributors&gt;&lt;titles&gt;&lt;title&gt;An Overview of CMIP5 and the Experiment Design&lt;/title&gt;&lt;secondary-title&gt;Bulletin of the American Meteorological Society&lt;/secondary-title&gt;&lt;/titles&gt;&lt;periodical&gt;&lt;full-title&gt;Bulletin of the American Meteorological Society&lt;/full-title&gt;&lt;abbr-1&gt;Bull. Am. Meteorol. Soc.&lt;/abbr-1&gt;&lt;abbr-2&gt;Bull. Am. Meteorol. Soc.&lt;/abbr-2&gt;&lt;/periodical&gt;&lt;volume&gt;93&lt;/volume&gt;&lt;number&gt;4&lt;/number&gt;&lt;dates&gt;&lt;year&gt;2012&lt;/year&gt;&lt;/dates&gt;&lt;isbn&gt;0003-0007&lt;/isbn&gt;&lt;urls&gt;&lt;/urls&gt;&lt;electronic-resource-num&gt;doi:10.1175/BAMS-D-11-00094.1&lt;/electronic-resource-num&gt;&lt;/record&gt;&lt;/Cite&gt;&lt;/EndNote&gt;</w:instrText>
      </w:r>
      <w:r w:rsidR="0018362C">
        <w:fldChar w:fldCharType="separate"/>
      </w:r>
      <w:r w:rsidR="0018362C">
        <w:rPr>
          <w:noProof/>
        </w:rPr>
        <w:t>(2012)</w:t>
      </w:r>
      <w:r w:rsidR="0018362C">
        <w:fldChar w:fldCharType="end"/>
      </w:r>
      <w:r w:rsidRPr="00C6061A">
        <w:t xml:space="preserve"> and </w:t>
      </w:r>
      <w:proofErr w:type="spellStart"/>
      <w:r w:rsidRPr="00C6061A">
        <w:t>Eyring</w:t>
      </w:r>
      <w:proofErr w:type="spellEnd"/>
      <w:r w:rsidRPr="00C6061A">
        <w:t xml:space="preserve"> et al. </w:t>
      </w:r>
      <w:r w:rsidR="0018362C">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 </w:instrText>
      </w:r>
      <w:r w:rsidR="005F6ED5">
        <w:fldChar w:fldCharType="begin">
          <w:fldData xml:space="preserve">PEVuZE5vdGU+PENpdGUgRXhjbHVkZUF1dGg9IjEiPjxBdXRob3I+RXlyaW5nPC9BdXRob3I+PFll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</w:fldData>
        </w:fldChar>
      </w:r>
      <w:r w:rsidR="005F6ED5">
        <w:instrText xml:space="preserve"> ADDIN EN.CITE.DATA </w:instrText>
      </w:r>
      <w:r w:rsidR="005F6ED5">
        <w:fldChar w:fldCharType="end"/>
      </w:r>
      <w:r w:rsidR="0018362C">
        <w:fldChar w:fldCharType="separate"/>
      </w:r>
      <w:r w:rsidR="0018362C">
        <w:rPr>
          <w:noProof/>
        </w:rPr>
        <w:t>(2013)</w:t>
      </w:r>
      <w:r w:rsidR="0018362C">
        <w:fldChar w:fldCharType="end"/>
      </w:r>
      <w:r w:rsidRPr="00C6061A">
        <w:t>.</w:t>
      </w:r>
    </w:p>
    <w:p w14:paraId="4E434A29" w14:textId="412FF037" w:rsidR="00B67AC1" w:rsidRDefault="00B67AC1" w:rsidP="002768C1">
      <w:r w:rsidRPr="00B67AC1">
        <w:t>In addition, we include 14 CCMVal2 models that represented ozone under the REF-B1 scenario (1960</w:t>
      </w:r>
      <w:r w:rsidR="00FF0599">
        <w:rPr>
          <w:rFonts w:ascii="Cambria Math" w:hAnsi="Cambria Math" w:cs="Cambria Math"/>
        </w:rPr>
        <w:t>⎯</w:t>
      </w:r>
      <w:r w:rsidRPr="00B67AC1">
        <w:t xml:space="preserve">2006, most of the models): CAM3.5, CCSRNIES, CMAM, E39CA, EMAC, GEOSCCM, </w:t>
      </w:r>
      <w:proofErr w:type="spellStart"/>
      <w:r w:rsidRPr="00B67AC1">
        <w:t>LMDZrepro</w:t>
      </w:r>
      <w:proofErr w:type="spellEnd"/>
      <w:r w:rsidRPr="00B67AC1">
        <w:t xml:space="preserve">, </w:t>
      </w:r>
      <w:proofErr w:type="spellStart"/>
      <w:r w:rsidRPr="00B67AC1">
        <w:t>Niwa</w:t>
      </w:r>
      <w:proofErr w:type="spellEnd"/>
      <w:r w:rsidR="00055FB5">
        <w:t>-</w:t>
      </w:r>
      <w:r w:rsidRPr="00B67AC1">
        <w:t>SOCOL, SOCOL, ULAQ, UMETRAC, UMUKCA-METO, UMUKCA-UCAM</w:t>
      </w:r>
      <w:r w:rsidR="00BD21E4">
        <w:t xml:space="preserve"> and</w:t>
      </w:r>
      <w:r w:rsidRPr="00B67AC1">
        <w:t xml:space="preserve"> WACCM. All these models had interactive stratospheric chemistry and coupled composition-climate feedback, although simplified or absent chemistry in the troposphere. Morgenstern et al. </w:t>
      </w:r>
      <w:r>
        <w:fldChar w:fldCharType="begin">
          <w:fldData xml:space="preserve">PEVuZE5vdGU+PENpdGUgRXhjbHVkZUF1dGg9IjEiPjxBdXRob3I+TW9yZ2Vuc3Rlcm48L0F1dGhv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kQwME0wMjwvcGFnZXM+PHZvbHVtZT4xMTU8L3ZvbHVtZT48bnVtYmVyPkQzPC9u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</w:fldData>
        </w:fldChar>
      </w:r>
      <w:r w:rsidR="000D0458">
        <w:instrText xml:space="preserve"> ADDIN EN.CITE </w:instrText>
      </w:r>
      <w:r w:rsidR="000D0458">
        <w:fldChar w:fldCharType="begin">
          <w:fldData xml:space="preserve">PEVuZE5vdGU+PENpdGUgRXhjbHVkZUF1dGg9IjEiPjxBdXRob3I+TW9yZ2Vuc3Rlcm48L0F1dGhv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kQwME0wMjwvcGFnZXM+PHZvbHVtZT4xMTU8L3ZvbHVtZT48bnVtYmVyPkQzPC9u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</w:fldData>
        </w:fldChar>
      </w:r>
      <w:r w:rsidR="000D0458">
        <w:instrText xml:space="preserve"> ADDIN EN.CITE.DATA </w:instrText>
      </w:r>
      <w:r w:rsidR="000D0458">
        <w:fldChar w:fldCharType="end"/>
      </w:r>
      <w:r>
        <w:fldChar w:fldCharType="separate"/>
      </w:r>
      <w:r w:rsidR="000D0458">
        <w:rPr>
          <w:noProof/>
        </w:rPr>
        <w:t>(2010b)</w:t>
      </w:r>
      <w:r>
        <w:fldChar w:fldCharType="end"/>
      </w:r>
      <w:r w:rsidRPr="00B67AC1">
        <w:t xml:space="preserve"> describe in detail CCMVal2 models and REF-B1 simulations.</w:t>
      </w:r>
    </w:p>
    <w:p w14:paraId="75D32BBF" w14:textId="01C5D095" w:rsidR="00621EA0" w:rsidRDefault="00621EA0" w:rsidP="002768C1">
      <w:r w:rsidRPr="00621EA0">
        <w:t xml:space="preserve">In contrast to ACCMIP time slice simulations, these data sets were based on transient experiments, which may result in slightly different ozone levels, as simulations depart from initial conditions. Nevertheless, equivalent time slice means were calculated in the same manner as above for consistency purposes throughout all analysis involving trends or ozone changes. </w:t>
      </w:r>
      <w:r w:rsidR="00EC0EB1" w:rsidRPr="00124BDA">
        <w:t xml:space="preserve">A caveat is that </w:t>
      </w:r>
      <w:r w:rsidR="00EC0EB1">
        <w:t>TCO</w:t>
      </w:r>
      <w:r w:rsidR="00EC0EB1" w:rsidRPr="00124BDA">
        <w:t xml:space="preserve"> was calculated from the </w:t>
      </w:r>
      <w:r w:rsidR="00D926C5">
        <w:t>ozone mixing ratio</w:t>
      </w:r>
      <w:r w:rsidR="00EC0EB1" w:rsidRPr="00124BDA">
        <w:t xml:space="preserve"> field, which may slightly differ (</w:t>
      </w:r>
      <w:r w:rsidR="00432C96">
        <w:t>~</w:t>
      </w:r>
      <w:r w:rsidR="00EC0EB1" w:rsidRPr="00124BDA">
        <w:t>1.5</w:t>
      </w:r>
      <w:r w:rsidR="00EC0EB1">
        <w:t xml:space="preserve"> </w:t>
      </w:r>
      <w:r w:rsidR="00EC0EB1" w:rsidRPr="00124BDA">
        <w:t xml:space="preserve">%) from that of the model’s native </w:t>
      </w:r>
      <w:r w:rsidR="00EC0EB1">
        <w:t>TCO</w:t>
      </w:r>
      <w:r w:rsidR="00EC0EB1" w:rsidRPr="00124BDA">
        <w:t xml:space="preserve"> </w:t>
      </w:r>
      <w:r w:rsidR="00EC0EB1">
        <w:fldChar w:fldCharType="begin">
          <w:fldData xml:space="preserve">PEVuZE5vdGU+PENpdGU+PEF1dGhvcj5FeXJpbmc8L0F1dGhvcj48WWVhcj4yMDEzPC9ZZWFyPjxS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</w:fldData>
        </w:fldChar>
      </w:r>
      <w:r w:rsidR="005F6ED5">
        <w:instrText xml:space="preserve"> ADDIN EN.CITE </w:instrText>
      </w:r>
      <w:r w:rsidR="005F6ED5">
        <w:fldChar w:fldCharType="begin">
          <w:fldData xml:space="preserve">PEVuZE5vdGU+PENpdGU+PEF1dGhvcj5FeXJpbmc8L0F1dGhvcj48WWVhcj4yMDEzPC9ZZWFyPjxS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</w:fldData>
        </w:fldChar>
      </w:r>
      <w:r w:rsidR="005F6ED5">
        <w:instrText xml:space="preserve"> ADDIN EN.CITE.DATA </w:instrText>
      </w:r>
      <w:r w:rsidR="005F6ED5">
        <w:fldChar w:fldCharType="end"/>
      </w:r>
      <w:r w:rsidR="00EC0EB1">
        <w:fldChar w:fldCharType="separate"/>
      </w:r>
      <w:r w:rsidR="00EC0EB1">
        <w:rPr>
          <w:noProof/>
        </w:rPr>
        <w:t>(Eyring et al., 2013)</w:t>
      </w:r>
      <w:r w:rsidR="00EC0EB1">
        <w:fldChar w:fldCharType="end"/>
      </w:r>
      <w:r w:rsidR="00EC0EB1" w:rsidRPr="00124BDA">
        <w:t>.</w:t>
      </w:r>
    </w:p>
    <w:p w14:paraId="5FAB292E" w14:textId="21572717" w:rsidR="00621EA0" w:rsidRDefault="00F9585C" w:rsidP="00F9585C">
      <w:pPr>
        <w:pStyle w:val="Heading2"/>
      </w:pPr>
      <w:proofErr w:type="spellStart"/>
      <w:r>
        <w:t>Tropopause</w:t>
      </w:r>
      <w:proofErr w:type="spellEnd"/>
      <w:r>
        <w:t xml:space="preserve"> definition</w:t>
      </w:r>
    </w:p>
    <w:p w14:paraId="2672B9AE" w14:textId="4EED4E6A" w:rsidR="00F9585C" w:rsidRDefault="00B82EC4" w:rsidP="00F9585C">
      <w:r>
        <w:t>For the purpose of comparing the outputs among models</w:t>
      </w:r>
      <w:r w:rsidR="00DF7CFA" w:rsidRPr="00DF7CFA">
        <w:t xml:space="preserve">, a tracer </w:t>
      </w:r>
      <w:proofErr w:type="spellStart"/>
      <w:r w:rsidR="00DF7CFA" w:rsidRPr="00DF7CFA">
        <w:t>tropopause</w:t>
      </w:r>
      <w:proofErr w:type="spellEnd"/>
      <w:r w:rsidR="00DF7CFA" w:rsidRPr="00DF7CFA">
        <w:t xml:space="preserve"> definition has been argued to be suitable </w:t>
      </w:r>
      <w:r w:rsidR="00192548">
        <w:fldChar w:fldCharType="begin"/>
      </w:r>
      <w:r w:rsidR="00806D90">
        <w:instrText xml:space="preserve"> ADDIN EN.CITE &lt;EndNote&gt;&lt;Cite&gt;&lt;Author&gt;Wild&lt;/Author&gt;&lt;Year&gt;2007&lt;/Year&gt;&lt;RecNum&gt;36&lt;/RecNum&gt;&lt;DisplayText&gt;(Wild, 2007)&lt;/DisplayText&gt;&lt;record&gt;&lt;rec-number&gt;36&lt;/rec-number&gt;&lt;foreign-keys&gt;&lt;key app="EN" db-id="0f90pdefssr5fteptv5xp0v4vdz95v0zsa5s" timestamp="1386756721"&gt;36&lt;/key&gt;&lt;/foreign-keys&gt;&lt;ref-type name="Journal Article"&gt;17&lt;/ref-type&gt;&lt;contributors&gt;&lt;authors&gt;&lt;author&gt;Wild, O.&lt;/author&gt;&lt;/authors&gt;&lt;/contributors&gt;&lt;titles&gt;&lt;title&gt;Modelling the global tropospheric ozone budget: exploring the variability in current models&lt;/title&gt;&lt;secondary-title&gt;Atmos. Chem. Phys.&lt;/secondary-title&gt;&lt;/titles&gt;&lt;periodical&gt;&lt;full-title&gt;Atmos. Chem. Phys.&lt;/full-title&gt;&lt;/periodical&gt;&lt;pages&gt;2643-2660&lt;/pages&gt;&lt;volume&gt;7&lt;/volume&gt;&lt;number&gt;10&lt;/number&gt;&lt;dates&gt;&lt;year&gt;2007&lt;/year&gt;&lt;/dates&gt;&lt;publisher&gt;Copernicus Publications&lt;/publisher&gt;&lt;isbn&gt;1680-7324&lt;/isbn&gt;&lt;urls&gt;&lt;related-urls&gt;&lt;url&gt;http://www.atmos-chem-phys.net/7/2643/2007/&lt;/url&gt;&lt;/related-urls&gt;&lt;/urls&gt;&lt;electronic-resource-num&gt;10.5194/acp-7-2643-2007&lt;/electronic-resource-num&gt;&lt;/record&gt;&lt;/Cite&gt;&lt;/EndNote&gt;</w:instrText>
      </w:r>
      <w:r w:rsidR="00192548">
        <w:fldChar w:fldCharType="separate"/>
      </w:r>
      <w:r w:rsidR="00192548">
        <w:rPr>
          <w:noProof/>
        </w:rPr>
        <w:t>(Wild, 2007)</w:t>
      </w:r>
      <w:r w:rsidR="00192548">
        <w:fldChar w:fldCharType="end"/>
      </w:r>
      <w:r w:rsidR="00DF7CFA" w:rsidRPr="00DF7CFA">
        <w:t xml:space="preserve">. This study follows Young et al. </w:t>
      </w:r>
      <w:r w:rsidR="00192548">
        <w:fldChar w:fldCharType="begin"/>
      </w:r>
      <w:r w:rsidR="003062D6">
        <w:instrText xml:space="preserve"> ADDIN EN.CITE &lt;EndNote&gt;&lt;Cite ExcludeAuth="1"&gt;&lt;Author&gt;Young&lt;/Author&gt;&lt;Year&gt;2013&lt;/Year&gt;&lt;RecNum&gt;18&lt;/RecNum&gt;&lt;DisplayText&gt;(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rsidR="00192548">
        <w:fldChar w:fldCharType="separate"/>
      </w:r>
      <w:r w:rsidR="001372B7">
        <w:rPr>
          <w:noProof/>
        </w:rPr>
        <w:t>(2013a)</w:t>
      </w:r>
      <w:r w:rsidR="00192548">
        <w:fldChar w:fldCharType="end"/>
      </w:r>
      <w:r w:rsidR="00DF7CFA" w:rsidRPr="00DF7CFA">
        <w:t xml:space="preserve"> method, </w:t>
      </w:r>
      <w:r w:rsidR="00097E9F">
        <w:t>in which</w:t>
      </w:r>
      <w:r w:rsidR="00097E9F" w:rsidRPr="00DF7CFA">
        <w:t xml:space="preserve"> </w:t>
      </w:r>
      <w:r w:rsidR="00DF7CFA" w:rsidRPr="00DF7CFA">
        <w:t xml:space="preserve">the </w:t>
      </w:r>
      <w:proofErr w:type="spellStart"/>
      <w:r w:rsidR="00DF7CFA" w:rsidRPr="00DF7CFA">
        <w:t>tropopause</w:t>
      </w:r>
      <w:proofErr w:type="spellEnd"/>
      <w:r w:rsidR="00DF7CFA" w:rsidRPr="00DF7CFA">
        <w:t xml:space="preserve"> is based on </w:t>
      </w:r>
      <w:r w:rsidR="00E82F0D">
        <w:t xml:space="preserve">the </w:t>
      </w:r>
      <w:r w:rsidR="00DF7CFA" w:rsidRPr="00DF7CFA">
        <w:t xml:space="preserve">150 </w:t>
      </w:r>
      <w:proofErr w:type="spellStart"/>
      <w:r w:rsidR="00DF7CFA" w:rsidRPr="00DF7CFA">
        <w:t>ppbv</w:t>
      </w:r>
      <w:proofErr w:type="spellEnd"/>
      <w:r w:rsidR="00DF7CFA" w:rsidRPr="00DF7CFA">
        <w:t xml:space="preserve"> ozone contour, after Prather et al. </w:t>
      </w:r>
      <w:r w:rsidR="008273F5">
        <w:fldChar w:fldCharType="begin"/>
      </w:r>
      <w:r w:rsidR="00683A9A">
        <w:instrText xml:space="preserve"> ADDIN EN.CITE &lt;EndNote&gt;&lt;Cite ExcludeAuth="1"&gt;&lt;Author&gt;Prather&lt;/Author&gt;&lt;Year&gt;2001&lt;/Year&gt;&lt;RecNum&gt;121&lt;/RecNum&gt;&lt;DisplayText&gt;(2001)&lt;/DisplayText&gt;&lt;record&gt;&lt;rec-number&gt;121&lt;/rec-number&gt;&lt;foreign-keys&gt;&lt;key app="EN" db-id="0f90pdefssr5fteptv5xp0v4vdz95v0zsa5s" timestamp="1405409252"&gt;121&lt;/key&gt;&lt;/foreign-keys&gt;&lt;ref-type name="Report"&gt;27&lt;/ref-type&gt;&lt;contributors&gt;&lt;authors&gt;&lt;author&gt;Prather, M. J.,&lt;/author&gt;&lt;author&gt;Ehhalt, D.,&lt;/author&gt;&lt;author&gt;edited by: J. T. Houghton,&lt;/author&gt;&lt;author&gt;Ding, Y.,&lt;/author&gt;&lt;author&gt;Griggs, D. J.,&lt;/author&gt;&lt;/authors&gt;&lt;/contributors&gt;&lt;titles&gt;&lt;title&gt;Atmospheric Chemistry and Greenhouse Gases, in Climate Change 2001: The Scientific Basis&lt;/title&gt;&lt;/titles&gt;&lt;pages&gt;pp. 239–287&lt;/pages&gt;&lt;dates&gt;&lt;year&gt;2001&lt;/year&gt;&lt;/dates&gt;&lt;pub-location&gt;Cambridge University Press, Cambridge, UK&lt;/pub-location&gt;&lt;urls&gt;&lt;/urls&gt;&lt;/record&gt;&lt;/Cite&gt;&lt;/EndNote&gt;</w:instrText>
      </w:r>
      <w:r w:rsidR="008273F5">
        <w:fldChar w:fldCharType="separate"/>
      </w:r>
      <w:r w:rsidR="008273F5">
        <w:rPr>
          <w:noProof/>
        </w:rPr>
        <w:t>(2001)</w:t>
      </w:r>
      <w:r w:rsidR="008273F5">
        <w:fldChar w:fldCharType="end"/>
      </w:r>
      <w:r w:rsidR="00DF7CFA" w:rsidRPr="00DF7CFA">
        <w:t xml:space="preserve">. The definition is fitted for all time slices using ozone from the Hist 1850 time slice for each model and month; meaning that the “troposphere” is defined as a fixed volume region of the atmosphere. On the one hand, Young et al. </w:t>
      </w:r>
      <w:r w:rsidR="00B83959">
        <w:fldChar w:fldCharType="begin"/>
      </w:r>
      <w:r w:rsidR="003062D6">
        <w:instrText xml:space="preserve"> ADDIN EN.CITE &lt;EndNote&gt;&lt;Cite ExcludeAuth="1"&gt;&lt;Author&gt;Young&lt;/Author&gt;&lt;Year&gt;2013&lt;/Year&gt;&lt;RecNum&gt;18&lt;/RecNum&gt;&lt;DisplayText&gt;(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rsidR="00B83959">
        <w:fldChar w:fldCharType="separate"/>
      </w:r>
      <w:r w:rsidR="001372B7">
        <w:rPr>
          <w:noProof/>
        </w:rPr>
        <w:t>(2013a)</w:t>
      </w:r>
      <w:r w:rsidR="00B83959">
        <w:fldChar w:fldCharType="end"/>
      </w:r>
      <w:r w:rsidR="00DF7CFA" w:rsidRPr="00DF7CFA">
        <w:t xml:space="preserve"> argued that using a monthly mean </w:t>
      </w:r>
      <w:proofErr w:type="spellStart"/>
      <w:r w:rsidR="00DF7CFA" w:rsidRPr="00DF7CFA">
        <w:t>tropopause</w:t>
      </w:r>
      <w:proofErr w:type="spellEnd"/>
      <w:r w:rsidR="00DF7CFA" w:rsidRPr="00DF7CFA">
        <w:t xml:space="preserve"> from the 1850 time slice prevents issues with different degrees of ozone depletion among the models, </w:t>
      </w:r>
      <w:r w:rsidR="00294D6B">
        <w:t>e</w:t>
      </w:r>
      <w:r w:rsidR="00DF7CFA" w:rsidRPr="00DF7CFA">
        <w:t xml:space="preserve">specially for SH high latitudes. On the other hand, this neglects the fact that the </w:t>
      </w:r>
      <w:proofErr w:type="spellStart"/>
      <w:r w:rsidR="00DF7CFA" w:rsidRPr="00DF7CFA">
        <w:t>tropopause</w:t>
      </w:r>
      <w:proofErr w:type="spellEnd"/>
      <w:r w:rsidR="00DF7CFA" w:rsidRPr="00DF7CFA">
        <w:t xml:space="preserve"> height may vary with time due to climate change </w:t>
      </w:r>
      <w:r w:rsidR="009E4080">
        <w:fldChar w:fldCharType="begin">
          <w:fldData xml:space="preserve">PEVuZE5vdGU+PENpdGU+PEF1dGhvcj5TYW50ZXI8L0F1dGhvcj48WWVhcj4yMDAzYTwvWWVhcj48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</w:fldData>
        </w:fldChar>
      </w:r>
      <w:r w:rsidR="00806D90">
        <w:instrText xml:space="preserve"> ADDIN EN.CITE </w:instrText>
      </w:r>
      <w:r w:rsidR="00806D90">
        <w:fldChar w:fldCharType="begin">
          <w:fldData xml:space="preserve">PEVuZE5vdGU+PENpdGU+PEF1dGhvcj5TYW50ZXI8L0F1dGhvcj48WWVhcj4yMDAzYTwvWWVhcj48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</w:fldData>
        </w:fldChar>
      </w:r>
      <w:r w:rsidR="00806D90">
        <w:instrText xml:space="preserve"> ADDIN EN.CITE.DATA </w:instrText>
      </w:r>
      <w:r w:rsidR="00806D90">
        <w:fldChar w:fldCharType="end"/>
      </w:r>
      <w:r w:rsidR="009E4080">
        <w:fldChar w:fldCharType="separate"/>
      </w:r>
      <w:r w:rsidR="00FE0AD7">
        <w:rPr>
          <w:noProof/>
        </w:rPr>
        <w:t>(e.g. Santer et al., 2003a; Santer et al., 2003b)</w:t>
      </w:r>
      <w:r w:rsidR="009E4080">
        <w:fldChar w:fldCharType="end"/>
      </w:r>
      <w:r w:rsidR="00DF7CFA" w:rsidRPr="00DF7CFA">
        <w:t xml:space="preserve">. Nevertheless, Young et al. </w:t>
      </w:r>
      <w:r w:rsidR="009E4080">
        <w:fldChar w:fldCharType="begin"/>
      </w:r>
      <w:r w:rsidR="003062D6">
        <w:instrText xml:space="preserve"> ADDIN EN.CITE &lt;EndNote&gt;&lt;Cite ExcludeAuth="1"&gt;&lt;Author&gt;Young&lt;/Author&gt;&lt;Year&gt;2013&lt;/Year&gt;&lt;RecNum&gt;18&lt;/RecNum&gt;&lt;DisplayText&gt;(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rsidR="009E4080">
        <w:fldChar w:fldCharType="separate"/>
      </w:r>
      <w:r w:rsidR="001372B7">
        <w:rPr>
          <w:noProof/>
        </w:rPr>
        <w:t>(2013a)</w:t>
      </w:r>
      <w:r w:rsidR="009E4080">
        <w:fldChar w:fldCharType="end"/>
      </w:r>
      <w:r w:rsidR="00DF7CFA" w:rsidRPr="00DF7CFA">
        <w:t xml:space="preserve"> have shown that using ozone from the Hist 2000 time slice to define the </w:t>
      </w:r>
      <w:proofErr w:type="spellStart"/>
      <w:r w:rsidR="00DF7CFA" w:rsidRPr="00DF7CFA">
        <w:t>tropopause</w:t>
      </w:r>
      <w:proofErr w:type="spellEnd"/>
      <w:r w:rsidR="00DF7CFA" w:rsidRPr="00DF7CFA">
        <w:t xml:space="preserve"> across all time slices, generally results in tropospheric ozone columns of ±5 % compared to</w:t>
      </w:r>
      <w:r w:rsidR="000E5FF6">
        <w:t xml:space="preserve"> the</w:t>
      </w:r>
      <w:r w:rsidR="00DF7CFA" w:rsidRPr="00DF7CFA">
        <w:t xml:space="preserve"> </w:t>
      </w:r>
      <w:r w:rsidR="00533561">
        <w:t xml:space="preserve">Hist </w:t>
      </w:r>
      <w:r w:rsidR="00DF7CFA" w:rsidRPr="00DF7CFA">
        <w:t>1850 time slice.</w:t>
      </w:r>
    </w:p>
    <w:p w14:paraId="3916E22F" w14:textId="78F93787" w:rsidR="009D0AE5" w:rsidRDefault="0076744A" w:rsidP="00F9585C">
      <w:pPr>
        <w:pStyle w:val="Heading2"/>
      </w:pPr>
      <w:r>
        <w:lastRenderedPageBreak/>
        <w:t>Trend calculations</w:t>
      </w:r>
    </w:p>
    <w:p w14:paraId="45320A29" w14:textId="028EC67C" w:rsidR="00D723BB" w:rsidRDefault="00D723BB" w:rsidP="00D723BB">
      <w:r>
        <w:t xml:space="preserve">The different data sets trends are broadly comparable but differ slightly in their calculation and uncertainty determination. For ACCMIP, CMIP5 and CCMVal2 models, the trends are for the differences between the Hist 1980 and 2000 time slices with the range shown as box/whisker plots (central 50 % of trends as the box; 95 % confidence intervals as the whiskers). Note that using time slices </w:t>
      </w:r>
      <w:r w:rsidR="00887A84">
        <w:t>to calculate trends will</w:t>
      </w:r>
      <w:r>
        <w:t xml:space="preserve"> underestimate the uncertainty from </w:t>
      </w:r>
      <w:proofErr w:type="spellStart"/>
      <w:r>
        <w:t>interannual</w:t>
      </w:r>
      <w:proofErr w:type="spellEnd"/>
      <w:r>
        <w:t xml:space="preserve"> variability. However, least squares linear trends calculated for CMIP5 and CCMVal2 models (i.e. between 1980 and 2000) are similar to those calculated from differences between time slices.</w:t>
      </w:r>
    </w:p>
    <w:p w14:paraId="00508788" w14:textId="5C3DD132" w:rsidR="005F2A1B" w:rsidRDefault="00D723BB" w:rsidP="00D723BB">
      <w:r>
        <w:t>Trends for observational estimates and ozone databases (used in sections 3.1 and 4) are least squares linear trends</w:t>
      </w:r>
      <w:r w:rsidR="007C115B">
        <w:t xml:space="preserve"> </w:t>
      </w:r>
      <w:r w:rsidR="00FC0AF5">
        <w:t xml:space="preserve">(i.e. </w:t>
      </w:r>
      <w:r w:rsidR="007C115B">
        <w:t>between 1980 and 2000</w:t>
      </w:r>
      <w:r>
        <w:t xml:space="preserve"> </w:t>
      </w:r>
      <w:r w:rsidR="00FC0AF5">
        <w:t>for consistency</w:t>
      </w:r>
      <w:r w:rsidR="00FB463B">
        <w:t xml:space="preserve"> reasons</w:t>
      </w:r>
      <w:r w:rsidR="00FC0AF5">
        <w:t xml:space="preserve"> with time slices)</w:t>
      </w:r>
      <w:r w:rsidR="00E34711">
        <w:t>,</w:t>
      </w:r>
      <w:r w:rsidR="00FC0AF5">
        <w:t xml:space="preserve"> </w:t>
      </w:r>
      <w:r>
        <w:t xml:space="preserve">with error bars indicating the 95 % confidence level based on the standard error for the fit, and corrected for lag-1 autocorrelation for the former </w:t>
      </w:r>
      <w:r w:rsidR="00EE105A">
        <w:fldChar w:fldCharType="begin"/>
      </w:r>
      <w:r w:rsidR="00EE105A">
        <w:instrText xml:space="preserve"> ADDIN EN.CITE &lt;EndNote&gt;&lt;Cite&gt;&lt;Author&gt;Santer&lt;/Author&gt;&lt;Year&gt;2000&lt;/Year&gt;&lt;RecNum&gt;248&lt;/RecNum&gt;&lt;DisplayText&gt;(Santer et al., 2000)&lt;/DisplayText&gt;&lt;record&gt;&lt;rec-number&gt;248&lt;/rec-number&gt;&lt;foreign-keys&gt;&lt;key app="EN" db-id="0f90pdefssr5fteptv5xp0v4vdz95v0zsa5s" timestamp="1423649531"&gt;248&lt;/key&gt;&lt;/foreign-keys&gt;&lt;ref-type name="Journal Article"&gt;17&lt;/ref-type&gt;&lt;contributors&gt;&lt;authors&gt;&lt;author&gt;Santer, B. D.&lt;/author&gt;&lt;author&gt;Wigley, T. M. L.&lt;/author&gt;&lt;author&gt;Boyle, J. S.&lt;/author&gt;&lt;author&gt;Gaffen, D. J.&lt;/author&gt;&lt;author&gt;Hnilo, J. J.&lt;/author&gt;&lt;author&gt;Nychka, D.&lt;/author&gt;&lt;author&gt;Parker, D. E.&lt;/author&gt;&lt;author&gt;Taylor, K. E.&lt;/author&gt;&lt;/authors&gt;&lt;/contributors&gt;&lt;titles&gt;&lt;title&gt;Statistical significance of trends and trend differences in layer-average atmospheric temperature time series&lt;/title&gt;&lt;secondary-title&gt;Journal of Geophysical Research: Atmospheres&lt;/secondary-title&gt;&lt;/titles&gt;&lt;periodical&gt;&lt;full-title&gt;Journal of Geophysical Research: Atmospheres&lt;/full-title&gt;&lt;abbr-1&gt;J. Geophys. Res.&lt;/abbr-1&gt;&lt;abbr-2&gt;J. Geophys. Res.&lt;/abbr-2&gt;&lt;/periodical&gt;&lt;pages&gt;7337-7356&lt;/pages&gt;&lt;volume&gt;105&lt;/volume&gt;&lt;number&gt;D6&lt;/number&gt;&lt;keywords&gt;&lt;keyword&gt;1600 Global Change&lt;/keyword&gt;&lt;keyword&gt;1640 Remote sensing&lt;/keyword&gt;&lt;keyword&gt;1694 Instruments and techniques&lt;/keyword&gt;&lt;/keywords&gt;&lt;dates&gt;&lt;year&gt;2000&lt;/year&gt;&lt;/dates&gt;&lt;isbn&gt;2156-2202&lt;/isbn&gt;&lt;urls&gt;&lt;related-urls&gt;&lt;url&gt;http://dx.doi.org/10.1029/1999JD901105&lt;/url&gt;&lt;/related-urls&gt;&lt;/urls&gt;&lt;electronic-resource-num&gt;10.1029/1999JD901105&lt;/electronic-resource-num&gt;&lt;/record&gt;&lt;/Cite&gt;&lt;/EndNote&gt;</w:instrText>
      </w:r>
      <w:r w:rsidR="00EE105A">
        <w:fldChar w:fldCharType="separate"/>
      </w:r>
      <w:r w:rsidR="00EE105A">
        <w:rPr>
          <w:noProof/>
        </w:rPr>
        <w:t>(Santer et al., 2000)</w:t>
      </w:r>
      <w:r w:rsidR="00EE105A">
        <w:fldChar w:fldCharType="end"/>
      </w:r>
      <w:r>
        <w:t>.</w:t>
      </w:r>
    </w:p>
    <w:p w14:paraId="5ABADBB1" w14:textId="77777777" w:rsidR="008D447D" w:rsidRDefault="008D447D" w:rsidP="00D723BB"/>
    <w:p w14:paraId="767CE141" w14:textId="702E840C" w:rsidR="00A007DB" w:rsidRDefault="00A007DB" w:rsidP="00A007DB">
      <w:pPr>
        <w:pStyle w:val="Heading1"/>
      </w:pPr>
      <w:r>
        <w:t>Long-term total column ozone evolution in the ACCMIP models</w:t>
      </w:r>
    </w:p>
    <w:p w14:paraId="44361521" w14:textId="1CB0B6B9" w:rsidR="00A007DB" w:rsidRDefault="0090398A" w:rsidP="00A007DB">
      <w:r w:rsidRPr="0090398A">
        <w:t xml:space="preserve">This section presents an evaluation of the </w:t>
      </w:r>
      <w:r w:rsidR="001A7DE6">
        <w:t>present-day</w:t>
      </w:r>
      <w:r w:rsidRPr="0090398A">
        <w:t xml:space="preserve"> (Hist 2000) </w:t>
      </w:r>
      <w:r w:rsidR="00E00A75">
        <w:t>TCO</w:t>
      </w:r>
      <w:r w:rsidRPr="0090398A">
        <w:t xml:space="preserve"> distribution and recent (1980</w:t>
      </w:r>
      <w:r w:rsidR="009D7815">
        <w:rPr>
          <w:rFonts w:ascii="Cambria Math" w:hAnsi="Cambria Math" w:cs="Cambria Math"/>
        </w:rPr>
        <w:t>⎯</w:t>
      </w:r>
      <w:r w:rsidRPr="0090398A">
        <w:t xml:space="preserve">2000) ozone trends against observations and </w:t>
      </w:r>
      <w:proofErr w:type="gramStart"/>
      <w:r w:rsidRPr="0090398A">
        <w:t>observationally-derived</w:t>
      </w:r>
      <w:proofErr w:type="gramEnd"/>
      <w:r w:rsidRPr="0090398A">
        <w:t xml:space="preserve"> data. The evolution of </w:t>
      </w:r>
      <w:r w:rsidR="004641C8">
        <w:t>TCO</w:t>
      </w:r>
      <w:r w:rsidRPr="0090398A">
        <w:t xml:space="preserve"> from the pre-industrial period (1850) to the end of the 21</w:t>
      </w:r>
      <w:r w:rsidRPr="0090398A">
        <w:rPr>
          <w:vertAlign w:val="superscript"/>
        </w:rPr>
        <w:t>st</w:t>
      </w:r>
      <w:r w:rsidRPr="0090398A">
        <w:t xml:space="preserve"> century (2100) is also discussed, with a particular focus on the different contribution of trends in the tropical tropospheric, lower stratospheric, and upper stratospheric columns to the total column trend. Previously, Young et al. </w:t>
      </w:r>
      <w:r>
        <w:fldChar w:fldCharType="begin"/>
      </w:r>
      <w:r w:rsidR="003062D6">
        <w:instrText xml:space="preserve"> ADDIN EN.CITE &lt;EndNote&gt;&lt;Cite ExcludeAuth="1"&gt;&lt;Author&gt;Young&lt;/Author&gt;&lt;Year&gt;2013&lt;/Year&gt;&lt;RecNum&gt;18&lt;/RecNum&gt;&lt;DisplayText&gt;(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fldChar w:fldCharType="separate"/>
      </w:r>
      <w:r w:rsidR="001372B7">
        <w:rPr>
          <w:noProof/>
        </w:rPr>
        <w:t>(2013a)</w:t>
      </w:r>
      <w:r>
        <w:fldChar w:fldCharType="end"/>
      </w:r>
      <w:r w:rsidRPr="0090398A">
        <w:t xml:space="preserve"> have shown that </w:t>
      </w:r>
      <w:r w:rsidR="004641C8">
        <w:t>TCO</w:t>
      </w:r>
      <w:r w:rsidRPr="0090398A">
        <w:t xml:space="preserve"> distribution changes in the ACCMIP multi-model mean agree well with the Total Ozone Mapping Spectrometer (TOMS) </w:t>
      </w:r>
      <w:r w:rsidR="00F629F7">
        <w:t>for the</w:t>
      </w:r>
      <w:r w:rsidR="00F629F7" w:rsidRPr="0090398A">
        <w:t xml:space="preserve"> </w:t>
      </w:r>
      <w:r w:rsidRPr="0090398A">
        <w:t>last few decades (</w:t>
      </w:r>
      <w:r w:rsidR="003B3C81">
        <w:t xml:space="preserve">their </w:t>
      </w:r>
      <w:r w:rsidRPr="0090398A">
        <w:t>Fig. S7). However, ACCMIP models simulate weaker (not significant) ozone depletion in early boreal spring over the Arctic between Hist 1980 and 2000</w:t>
      </w:r>
      <w:r w:rsidR="00CE7217">
        <w:t xml:space="preserve"> compared to TOMS</w:t>
      </w:r>
      <w:r w:rsidRPr="0090398A">
        <w:t xml:space="preserve"> (see</w:t>
      </w:r>
      <w:r w:rsidR="002C7FD2">
        <w:t xml:space="preserve"> also</w:t>
      </w:r>
      <w:r w:rsidRPr="0090398A">
        <w:t xml:space="preserve"> </w:t>
      </w:r>
      <w:r w:rsidR="009E681D">
        <w:t>S</w:t>
      </w:r>
      <w:r w:rsidR="009E681D" w:rsidRPr="0090398A">
        <w:t xml:space="preserve">ections </w:t>
      </w:r>
      <w:r w:rsidRPr="0090398A">
        <w:t>3.1 and 5).</w:t>
      </w:r>
    </w:p>
    <w:p w14:paraId="7E574FFC" w14:textId="078CF8A1" w:rsidR="00456CB0" w:rsidRDefault="006803E1" w:rsidP="006803E1">
      <w:pPr>
        <w:pStyle w:val="Heading2"/>
      </w:pPr>
      <w:r>
        <w:t>Evaluation of ozone trends, 1980</w:t>
      </w:r>
      <w:r w:rsidR="00D121C9">
        <w:rPr>
          <w:rFonts w:ascii="Cambria Math" w:hAnsi="Cambria Math" w:cs="Cambria Math"/>
        </w:rPr>
        <w:t>⎯</w:t>
      </w:r>
      <w:r>
        <w:t>2000</w:t>
      </w:r>
    </w:p>
    <w:p w14:paraId="127366CA" w14:textId="502659E3" w:rsidR="006803E1" w:rsidRDefault="000F18F6" w:rsidP="00A007DB">
      <w:r w:rsidRPr="00A849CF">
        <w:t>Figure 1</w:t>
      </w:r>
      <w:r w:rsidRPr="000F18F6">
        <w:t xml:space="preserve"> shows </w:t>
      </w:r>
      <w:r w:rsidR="004641C8">
        <w:t>TCO</w:t>
      </w:r>
      <w:r w:rsidRPr="000F18F6">
        <w:t xml:space="preserve"> decadal trends between 1980 and 2000 for the global mean, and a number of latitude bands. The figure compares the ACCMIP, CMIP5 and CCMVal2 models against the </w:t>
      </w:r>
      <w:proofErr w:type="spellStart"/>
      <w:r w:rsidRPr="000F18F6">
        <w:t>Bodeker</w:t>
      </w:r>
      <w:proofErr w:type="spellEnd"/>
      <w:r w:rsidRPr="000F18F6">
        <w:t xml:space="preserve"> Scientific </w:t>
      </w:r>
      <w:r w:rsidR="00E00A75">
        <w:t>TCO</w:t>
      </w:r>
      <w:r w:rsidRPr="000F18F6">
        <w:t xml:space="preserve"> data set (</w:t>
      </w:r>
      <w:proofErr w:type="spellStart"/>
      <w:r w:rsidRPr="000F18F6">
        <w:t>BodSci</w:t>
      </w:r>
      <w:proofErr w:type="spellEnd"/>
      <w:r w:rsidRPr="000F18F6">
        <w:t xml:space="preserve"> TCO - version 2.8), </w:t>
      </w:r>
      <w:r w:rsidRPr="000F18F6">
        <w:lastRenderedPageBreak/>
        <w:t xml:space="preserve">combining a number of different satellite-based instruments </w:t>
      </w:r>
      <w:r w:rsidR="007E4550">
        <w:fldChar w:fldCharType="begin">
          <w:fldData xml:space="preserve">PEVuZE5vdGU+PENpdGU+PEF1dGhvcj5Cb2Rla2VyPC9BdXRob3I+PFllYXI+MjAwNTwvWWVhcj48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</w:fldData>
        </w:fldChar>
      </w:r>
      <w:r w:rsidR="00806D90">
        <w:instrText xml:space="preserve"> ADDIN EN.CITE </w:instrText>
      </w:r>
      <w:r w:rsidR="00806D90">
        <w:fldChar w:fldCharType="begin">
          <w:fldData xml:space="preserve">PEVuZE5vdGU+PENpdGU+PEF1dGhvcj5Cb2Rla2VyPC9BdXRob3I+PFllYXI+MjAwNTwvWWVhcj48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</w:fldData>
        </w:fldChar>
      </w:r>
      <w:r w:rsidR="00806D90">
        <w:instrText xml:space="preserve"> ADDIN EN.CITE.DATA </w:instrText>
      </w:r>
      <w:r w:rsidR="00806D90">
        <w:fldChar w:fldCharType="end"/>
      </w:r>
      <w:r w:rsidR="007E4550">
        <w:fldChar w:fldCharType="separate"/>
      </w:r>
      <w:r w:rsidR="00FE0AD7">
        <w:rPr>
          <w:noProof/>
        </w:rPr>
        <w:t>(Bodeker et al., 2005; Struthers et al., 2009)</w:t>
      </w:r>
      <w:r w:rsidR="007E4550">
        <w:fldChar w:fldCharType="end"/>
      </w:r>
      <w:r w:rsidRPr="000F18F6">
        <w:t>, and observations from the Solar Backscatter Ultraviolet (SBUV - ver</w:t>
      </w:r>
      <w:r w:rsidR="00FB37B3">
        <w:t>sion 8.6) merged ozone data set</w:t>
      </w:r>
      <w:r w:rsidRPr="000F18F6">
        <w:t xml:space="preserve"> </w:t>
      </w:r>
      <w:r w:rsidR="007E4550">
        <w:fldChar w:fldCharType="begin"/>
      </w:r>
      <w:r w:rsidR="005F6ED5">
        <w:instrText xml:space="preserve"> ADDIN EN.CITE &lt;EndNote&gt;&lt;Cite&gt;&lt;Author&gt;McPeters&lt;/Author&gt;&lt;Year&gt;2013&lt;/Year&gt;&lt;RecNum&gt;200&lt;/RecNum&gt;&lt;DisplayText&gt;(McPeters et al., 2013)&lt;/DisplayText&gt;&lt;record&gt;&lt;rec-number&gt;200&lt;/rec-number&gt;&lt;foreign-keys&gt;&lt;key app="EN" db-id="0f90pdefssr5fteptv5xp0v4vdz95v0zsa5s" timestamp="1412685960"&gt;200&lt;/key&gt;&lt;/foreign-keys&gt;&lt;ref-type name="Journal Article"&gt;17&lt;/ref-type&gt;&lt;contributors&gt;&lt;authors&gt;&lt;author&gt;McPeters, Richard D.&lt;/author&gt;&lt;author&gt;Bhartia, P. K.&lt;/author&gt;&lt;author&gt;Haffner, D.&lt;/author&gt;&lt;author&gt;Labow, Gordon J.&lt;/author&gt;&lt;author&gt;Flynn, Larry&lt;/author&gt;&lt;/authors&gt;&lt;/contributors&gt;&lt;titles&gt;&lt;title&gt;The version 8.6 SBUV ozone data record: An overview&lt;/title&gt;&lt;secondary-title&gt;Journal of Geophysical Research: Atmospheres&lt;/secondary-title&gt;&lt;/titles&gt;&lt;periodical&gt;&lt;full-title&gt;Journal of Geophysical Research: Atmospheres&lt;/full-title&gt;&lt;abbr-1&gt;J. Geophys. Res.&lt;/abbr-1&gt;&lt;abbr-2&gt;J. Geophys. Res.&lt;/abbr-2&gt;&lt;/periodical&gt;&lt;pages&gt;8032-8039&lt;/pages&gt;&lt;volume&gt;118&lt;/volume&gt;&lt;number&gt;14&lt;/number&gt;&lt;keywords&gt;&lt;keyword&gt;ozone climatology&lt;/keyword&gt;&lt;keyword&gt;0340 Middle atmosphere: composition and chemistry&lt;/keyword&gt;&lt;keyword&gt;0394 Instruments and techniques&lt;/keyword&gt;&lt;/keywords&gt;&lt;dates&gt;&lt;year&gt;2013&lt;/year&gt;&lt;/dates&gt;&lt;isbn&gt;2169-8996&lt;/isbn&gt;&lt;urls&gt;&lt;related-urls&gt;&lt;url&gt;http://dx.doi.org/10.1002/jgrd.50597&lt;/url&gt;&lt;/related-urls&gt;&lt;/urls&gt;&lt;electronic-resource-num&gt;10.1002/jgrd.50597&lt;/electronic-resource-num&gt;&lt;/record&gt;&lt;/Cite&gt;&lt;/EndNote&gt;</w:instrText>
      </w:r>
      <w:r w:rsidR="007E4550">
        <w:fldChar w:fldCharType="separate"/>
      </w:r>
      <w:r w:rsidR="007E4550">
        <w:rPr>
          <w:noProof/>
        </w:rPr>
        <w:t>(McPeters et al., 2013)</w:t>
      </w:r>
      <w:r w:rsidR="007E4550">
        <w:fldChar w:fldCharType="end"/>
      </w:r>
      <w:r w:rsidRPr="000F18F6">
        <w:t xml:space="preserve">. In addition, </w:t>
      </w:r>
      <w:r w:rsidRPr="00A849CF">
        <w:t>Figure 1</w:t>
      </w:r>
      <w:r w:rsidRPr="000F18F6">
        <w:t xml:space="preserve"> includes trends from the IGAC/SPARC ozone data set </w:t>
      </w:r>
      <w:r w:rsidR="00C72DD2">
        <w:fldChar w:fldCharType="begin"/>
      </w:r>
      <w:r w:rsidR="00806D90">
        <w:instrText xml:space="preserve"> ADDIN EN.CITE &lt;EndNote&gt;&lt;Cite&gt;&lt;Author&gt;Cionni&lt;/Author&gt;&lt;Year&gt;2011&lt;/Year&gt;&lt;RecNum&gt;34&lt;/RecNum&gt;&lt;DisplayText&gt;(Cionni et al., 2011)&lt;/DisplayText&gt;&lt;record&gt;&lt;rec-number&gt;34&lt;/rec-number&gt;&lt;foreign-keys&gt;&lt;key app="EN" db-id="0f90pdefssr5fteptv5xp0v4vdz95v0zsa5s" timestamp="1385060829"&gt;34&lt;/key&gt;&lt;/foreign-keys&gt;&lt;ref-type name="Journal Article"&gt;17&lt;/ref-type&gt;&lt;contributors&gt;&lt;authors&gt;&lt;author&gt;Cionni, I.&lt;/author&gt;&lt;author&gt;Eyring, V.&lt;/author&gt;&lt;author&gt;Lamarque, J. F.&lt;/author&gt;&lt;author&gt;Randel, W. J.&lt;/author&gt;&lt;author&gt;Stevenson, D. S.&lt;/author&gt;&lt;author&gt;Wu, F.&lt;/author&gt;&lt;author&gt;Bodeker, G. E.&lt;/author&gt;&lt;author&gt;Shepherd, T. G.&lt;/author&gt;&lt;author&gt;Shindell, D. T.&lt;/author&gt;&lt;author&gt;Waugh, D. W.&lt;/author&gt;&lt;/authors&gt;&lt;/contributors&gt;&lt;titles&gt;&lt;title&gt;Ozone database in support of CMIP5 simulations: results and corresponding radiative forcing&lt;/title&gt;&lt;secondary-title&gt;Atmos. Chem. Phys.&lt;/secondary-title&gt;&lt;/titles&gt;&lt;periodical&gt;&lt;full-title&gt;Atmos. Chem. Phys.&lt;/full-title&gt;&lt;/periodical&gt;&lt;pages&gt;11267-11292&lt;/pages&gt;&lt;volume&gt;11&lt;/volume&gt;&lt;number&gt;21&lt;/number&gt;&lt;dates&gt;&lt;year&gt;2011&lt;/year&gt;&lt;/dates&gt;&lt;publisher&gt;Copernicus Publications&lt;/publisher&gt;&lt;isbn&gt;1680-7324&lt;/isbn&gt;&lt;urls&gt;&lt;related-urls&gt;&lt;url&gt;http://www.atmos-chem-phys.net/11/11267/2011/&lt;/url&gt;&lt;/related-urls&gt;&lt;/urls&gt;&lt;electronic-resource-num&gt;10.5194/acp-11-11267-2011&lt;/electronic-resource-num&gt;&lt;/record&gt;&lt;/Cite&gt;&lt;/EndNote&gt;</w:instrText>
      </w:r>
      <w:r w:rsidR="00C72DD2">
        <w:fldChar w:fldCharType="separate"/>
      </w:r>
      <w:r w:rsidR="00C72DD2">
        <w:rPr>
          <w:noProof/>
        </w:rPr>
        <w:t>(Cionni et al., 2011)</w:t>
      </w:r>
      <w:r w:rsidR="00C72DD2">
        <w:fldChar w:fldCharType="end"/>
      </w:r>
      <w:r w:rsidRPr="000F18F6">
        <w:t xml:space="preserve"> which was used by the majority of the models with prescribed ozone concentrations</w:t>
      </w:r>
      <w:r w:rsidR="00245D2E">
        <w:t xml:space="preserve"> </w:t>
      </w:r>
      <w:r w:rsidR="009E5B7A">
        <w:t>(both</w:t>
      </w:r>
      <w:r w:rsidR="00245D2E" w:rsidRPr="000F18F6">
        <w:t xml:space="preserve"> ACCMIP and CMIP5)</w:t>
      </w:r>
      <w:r w:rsidRPr="000F18F6">
        <w:t>. Th</w:t>
      </w:r>
      <w:r w:rsidR="009E15DD">
        <w:t>e annual mean is used in</w:t>
      </w:r>
      <w:r w:rsidRPr="000F18F6">
        <w:t xml:space="preserve"> evaluation</w:t>
      </w:r>
      <w:r w:rsidR="009E15DD">
        <w:t>s</w:t>
      </w:r>
      <w:r w:rsidRPr="000F18F6">
        <w:t xml:space="preserve"> for the global, </w:t>
      </w:r>
      <w:r w:rsidR="00EE428A">
        <w:t>tropical</w:t>
      </w:r>
      <w:r w:rsidRPr="000F18F6">
        <w:t xml:space="preserve"> and midlatitudes</w:t>
      </w:r>
      <w:r w:rsidR="00EE428A">
        <w:t xml:space="preserve"> regions.</w:t>
      </w:r>
      <w:r w:rsidR="00EE428A" w:rsidRPr="000F18F6">
        <w:t xml:space="preserve"> </w:t>
      </w:r>
      <w:r w:rsidR="00EE428A">
        <w:t>Additional evaluations are made</w:t>
      </w:r>
      <w:r w:rsidRPr="000F18F6">
        <w:t xml:space="preserve"> for the boreal spring in the Arctic (March, April and May) and the austral spring in the Antarctic (September, October and November) when strongest ozone depletion occurs.</w:t>
      </w:r>
    </w:p>
    <w:p w14:paraId="52190C62" w14:textId="16057B63" w:rsidR="003C5D91" w:rsidRDefault="00135B29" w:rsidP="00A007DB">
      <w:r w:rsidRPr="00135B29">
        <w:t xml:space="preserve">Within uncertainty, the overall response for ACCMIP is in good agreement with observational data sets in terms of decadal trends and absolute values, with the </w:t>
      </w:r>
      <w:r w:rsidR="00501423">
        <w:t>N</w:t>
      </w:r>
      <w:r w:rsidRPr="00135B29">
        <w:t xml:space="preserve">orthern </w:t>
      </w:r>
      <w:r w:rsidR="00501423">
        <w:t>H</w:t>
      </w:r>
      <w:r w:rsidRPr="00135B29">
        <w:t xml:space="preserve">emisphere (NH) being the </w:t>
      </w:r>
      <w:r w:rsidR="008F0FB8">
        <w:t>region where models differ most</w:t>
      </w:r>
      <w:r w:rsidR="00684BE3">
        <w:t xml:space="preserve">. </w:t>
      </w:r>
      <w:r w:rsidR="00684BE3" w:rsidRPr="00684BE3">
        <w:t>These results also compare favourably with those reported by WMO (2014)</w:t>
      </w:r>
      <w:r w:rsidR="00E6553F">
        <w:t xml:space="preserve">. </w:t>
      </w:r>
      <w:r w:rsidRPr="00135B29">
        <w:t xml:space="preserve">In line with CMIP5 and CCMVal2 models, strongest changes are found over Antarctica in austral spring </w:t>
      </w:r>
      <w:r w:rsidR="00596DBD">
        <w:t xml:space="preserve">associated to the ozone hole, </w:t>
      </w:r>
      <w:r w:rsidRPr="00135B29">
        <w:t>and smallest over the tropics</w:t>
      </w:r>
      <w:r w:rsidR="00270ED3">
        <w:t xml:space="preserve"> where </w:t>
      </w:r>
      <w:r w:rsidR="0096419A">
        <w:t>ODS</w:t>
      </w:r>
      <w:r w:rsidR="00270ED3">
        <w:t xml:space="preserve"> are least effective</w:t>
      </w:r>
      <w:r w:rsidRPr="00135B29">
        <w:t xml:space="preserve">. ACCMIP NOCHEM models typically simulate smaller decadal trends than CHEM models, consistent with the possible underestimation of SH ozone depletion trends in the IGAC/SPARC ozone data set </w:t>
      </w:r>
      <w:r w:rsidR="00E169CD">
        <w:fldChar w:fldCharType="begin">
          <w:fldData xml:space="preserve">PEVuZE5vdGU+PENpdGU+PEF1dGhvcj5IYXNzbGVyPC9BdXRob3I+PFllYXI+MjAxMzwvWWVhcj48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</w:fldData>
        </w:fldChar>
      </w:r>
      <w:r w:rsidR="0044650D">
        <w:instrText xml:space="preserve"> ADDIN EN.CITE </w:instrText>
      </w:r>
      <w:r w:rsidR="0044650D">
        <w:fldChar w:fldCharType="begin">
          <w:fldData xml:space="preserve">PEVuZE5vdGU+PENpdGU+PEF1dGhvcj5IYXNzbGVyPC9BdXRob3I+PFllYXI+MjAxMzwvWWVhcj48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</w:fldData>
        </w:fldChar>
      </w:r>
      <w:r w:rsidR="0044650D">
        <w:instrText xml:space="preserve"> ADDIN EN.CITE.DATA </w:instrText>
      </w:r>
      <w:r w:rsidR="0044650D">
        <w:fldChar w:fldCharType="end"/>
      </w:r>
      <w:r w:rsidR="00E169CD">
        <w:fldChar w:fldCharType="separate"/>
      </w:r>
      <w:r w:rsidR="00FE0AD7">
        <w:rPr>
          <w:noProof/>
        </w:rPr>
        <w:t>(Hassler et al., 2013; Young et al., 2014)</w:t>
      </w:r>
      <w:r w:rsidR="00E169CD">
        <w:fldChar w:fldCharType="end"/>
      </w:r>
      <w:r w:rsidRPr="00135B29">
        <w:t xml:space="preserve">. However, outside </w:t>
      </w:r>
      <w:proofErr w:type="spellStart"/>
      <w:r w:rsidRPr="00135B29">
        <w:t>extratropical</w:t>
      </w:r>
      <w:proofErr w:type="spellEnd"/>
      <w:r w:rsidRPr="00135B29">
        <w:t xml:space="preserve"> SH regions, IGAC/SPARC </w:t>
      </w:r>
      <w:r w:rsidR="0090331E">
        <w:t>ozone data set (</w:t>
      </w:r>
      <w:r w:rsidR="0090331E" w:rsidRPr="0090331E">
        <w:t>i.e. used to drive the majority of ACCMIP and CMIP5 NOCHEM models</w:t>
      </w:r>
      <w:r w:rsidR="0090331E">
        <w:t xml:space="preserve">) </w:t>
      </w:r>
      <w:r w:rsidRPr="00135B29">
        <w:t xml:space="preserve">tends to show better agreement with observations than CHEM models. ACCMIP CHEM and CMIP5 CHEM models show very similar </w:t>
      </w:r>
      <w:r w:rsidR="004641C8">
        <w:t>TCO</w:t>
      </w:r>
      <w:r w:rsidRPr="00135B29">
        <w:t xml:space="preserve"> decadal trends in all regions (</w:t>
      </w:r>
      <w:r w:rsidRPr="003419C7">
        <w:t>±</w:t>
      </w:r>
      <w:r w:rsidR="00844771">
        <w:t xml:space="preserve"> </w:t>
      </w:r>
      <w:r w:rsidRPr="003419C7">
        <w:t>0.1</w:t>
      </w:r>
      <w:r w:rsidR="00FC6E30">
        <w:rPr>
          <w:rFonts w:ascii="Cambria Math" w:hAnsi="Cambria Math" w:cs="Cambria Math"/>
        </w:rPr>
        <w:t>⎯</w:t>
      </w:r>
      <w:r w:rsidRPr="003419C7">
        <w:t>0.2 % dec</w:t>
      </w:r>
      <w:r w:rsidRPr="003419C7">
        <w:rPr>
          <w:vertAlign w:val="superscript"/>
        </w:rPr>
        <w:t>-1</w:t>
      </w:r>
      <w:r w:rsidRPr="00135B29">
        <w:t>), although differing somewhat more at high latitudes in the SH, where ozone depletion is greatest (</w:t>
      </w:r>
      <w:r w:rsidRPr="003419C7">
        <w:t>±</w:t>
      </w:r>
      <w:r w:rsidR="00844771">
        <w:t xml:space="preserve"> </w:t>
      </w:r>
      <w:r w:rsidRPr="003419C7">
        <w:t>2.9 % dec</w:t>
      </w:r>
      <w:r w:rsidRPr="003419C7">
        <w:rPr>
          <w:vertAlign w:val="superscript"/>
        </w:rPr>
        <w:t>-1</w:t>
      </w:r>
      <w:r w:rsidRPr="00135B29">
        <w:t>). ACCMIP NOCHEM and CMIP5 NOCHEM models show more disparate trends (</w:t>
      </w:r>
      <w:r w:rsidRPr="002B0C78">
        <w:t>±</w:t>
      </w:r>
      <w:r w:rsidR="00844771">
        <w:t xml:space="preserve"> </w:t>
      </w:r>
      <w:r w:rsidR="002B0C78">
        <w:t>0.</w:t>
      </w:r>
      <w:r w:rsidR="00D617A1">
        <w:t>5</w:t>
      </w:r>
      <w:r w:rsidR="00FC6E30">
        <w:rPr>
          <w:rFonts w:ascii="Cambria Math" w:hAnsi="Cambria Math" w:cs="Cambria Math"/>
        </w:rPr>
        <w:t>⎯</w:t>
      </w:r>
      <w:r w:rsidR="002B0C78">
        <w:t>2.1</w:t>
      </w:r>
      <w:r w:rsidRPr="002B0C78">
        <w:t xml:space="preserve"> % dec</w:t>
      </w:r>
      <w:r w:rsidRPr="002B0C78">
        <w:rPr>
          <w:vertAlign w:val="superscript"/>
        </w:rPr>
        <w:t>-1</w:t>
      </w:r>
      <w:r w:rsidRPr="00135B29">
        <w:t>), which may be related to different ozone data sets and the implementation method on each model</w:t>
      </w:r>
      <w:r w:rsidR="00A75230">
        <w:t xml:space="preserve"> (i.e. </w:t>
      </w:r>
      <w:r w:rsidR="00B76A84">
        <w:t>online tropospheric chemistry in ACCMIP models</w:t>
      </w:r>
      <w:r w:rsidR="00A75230">
        <w:t>)</w:t>
      </w:r>
      <w:r w:rsidRPr="00135B29">
        <w:t xml:space="preserve">. </w:t>
      </w:r>
    </w:p>
    <w:p w14:paraId="018BA403" w14:textId="14816AF8" w:rsidR="008153EC" w:rsidRDefault="00135B29" w:rsidP="00A007DB">
      <w:r w:rsidRPr="008A290E">
        <w:t>Figure 2</w:t>
      </w:r>
      <w:r w:rsidRPr="00135B29">
        <w:t xml:space="preserve"> compares vertically resolved ozone decadal trends for the same period, regions and seasons, for </w:t>
      </w:r>
      <w:r w:rsidR="00D45B63">
        <w:t xml:space="preserve">the </w:t>
      </w:r>
      <w:r w:rsidRPr="00135B29">
        <w:t xml:space="preserve">ACCMIP multi-model mean and individual models against the Binary Database of Profiles (BDBP version 1.1.0.6) data set, using the so-called </w:t>
      </w:r>
      <w:r w:rsidR="002B20DD">
        <w:t>Tier 0</w:t>
      </w:r>
      <w:r w:rsidRPr="00135B29">
        <w:t xml:space="preserve"> and </w:t>
      </w:r>
      <w:r w:rsidR="002B20DD">
        <w:t>Tier 1.4</w:t>
      </w:r>
      <w:r w:rsidRPr="00135B29">
        <w:t xml:space="preserve"> data </w:t>
      </w:r>
      <w:r w:rsidR="00241622">
        <w:fldChar w:fldCharType="begin"/>
      </w:r>
      <w:r w:rsidR="00D41A41">
        <w:instrText xml:space="preserve"> ADDIN EN.CITE &lt;EndNote&gt;&lt;Cite&gt;&lt;Author&gt;Bodeker&lt;/Author&gt;&lt;Year&gt;2013&lt;/Year&gt;&lt;RecNum&gt;17&lt;/RecNum&gt;&lt;DisplayText&gt;(Bodeker et al., 2013)&lt;/DisplayText&gt;&lt;record&gt;&lt;rec-number&gt;17&lt;/rec-number&gt;&lt;foreign-keys&gt;&lt;key app="EN" db-id="0f90pdefssr5fteptv5xp0v4vdz95v0zsa5s" timestamp="1381247583"&gt;17&lt;/key&gt;&lt;/foreign-keys&gt;&lt;ref-type name="Journal Article"&gt;17&lt;/ref-type&gt;&lt;contributors&gt;&lt;authors&gt;&lt;author&gt;Bodeker, G. E.&lt;/author&gt;&lt;author&gt;Hassler, B.&lt;/author&gt;&lt;author&gt;Young, P. J.&lt;/author&gt;&lt;author&gt;Portmann, R. W.&lt;/author&gt;&lt;/authors&gt;&lt;/contributors&gt;&lt;titles&gt;&lt;title&gt;A vertically resolved, global, gap-free ozone database for assessing or constraining global climate model simulations&lt;/title&gt;&lt;secondary-title&gt;Earth Syst. Sci. Data&lt;/secondary-title&gt;&lt;/titles&gt;&lt;pages&gt;31-43&lt;/pages&gt;&lt;volume&gt;5&lt;/volume&gt;&lt;number&gt;1&lt;/number&gt;&lt;dates&gt;&lt;year&gt;2013&lt;/year&gt;&lt;/dates&gt;&lt;publisher&gt;Copernicus Publications&lt;/publisher&gt;&lt;isbn&gt;1866-3516&lt;/isbn&gt;&lt;urls&gt;&lt;related-urls&gt;&lt;url&gt;http://www.earth-syst-sci-data.net/5/31/2013/&lt;/url&gt;&lt;/related-urls&gt;&lt;/urls&gt;&lt;electronic-resource-num&gt;10.5194/essd-5-31-2013&lt;/electronic-resource-num&gt;&lt;/record&gt;&lt;/Cite&gt;&lt;/EndNote&gt;</w:instrText>
      </w:r>
      <w:r w:rsidR="00241622">
        <w:fldChar w:fldCharType="separate"/>
      </w:r>
      <w:r w:rsidR="00241622">
        <w:rPr>
          <w:noProof/>
        </w:rPr>
        <w:t>(Bodeker et al., 2013)</w:t>
      </w:r>
      <w:r w:rsidR="00241622">
        <w:fldChar w:fldCharType="end"/>
      </w:r>
      <w:r w:rsidRPr="00135B29">
        <w:t xml:space="preserve">. </w:t>
      </w:r>
      <w:r w:rsidR="002B20DD">
        <w:t>Tier 0</w:t>
      </w:r>
      <w:r w:rsidRPr="00135B29">
        <w:t xml:space="preserve"> includes ozone measurements from a wide range of satellite and ground-based platforms, whereas </w:t>
      </w:r>
      <w:r w:rsidR="002B20DD">
        <w:t>Tier 1.4</w:t>
      </w:r>
      <w:r w:rsidRPr="00135B29">
        <w:t xml:space="preserve"> is a regression model fitted to the same observations. Uncertainty estimates </w:t>
      </w:r>
      <w:r w:rsidRPr="00135B29">
        <w:lastRenderedPageBreak/>
        <w:t xml:space="preserve">for the BDBP </w:t>
      </w:r>
      <w:r w:rsidR="002B20DD">
        <w:t>Tier 1.4</w:t>
      </w:r>
      <w:r w:rsidRPr="00135B29">
        <w:t xml:space="preserve"> trends are from the linear least square fits, as for the observations in </w:t>
      </w:r>
      <w:r w:rsidRPr="008A290E">
        <w:t>Figure 1</w:t>
      </w:r>
      <w:r w:rsidRPr="00135B29">
        <w:t xml:space="preserve">. ACCMIP shows most disagreement with </w:t>
      </w:r>
      <w:r w:rsidR="006B5D89">
        <w:t xml:space="preserve">the </w:t>
      </w:r>
      <w:r w:rsidRPr="00135B29">
        <w:t>BDBP</w:t>
      </w:r>
      <w:r w:rsidR="00BC4F79">
        <w:t xml:space="preserve"> data</w:t>
      </w:r>
      <w:r w:rsidRPr="00135B29">
        <w:t xml:space="preserve"> in the lower and middle stratosphere region and best agreement with</w:t>
      </w:r>
      <w:r w:rsidR="006B5D89">
        <w:t xml:space="preserve"> </w:t>
      </w:r>
      <w:r w:rsidR="002B20DD">
        <w:t>Tier 1.4</w:t>
      </w:r>
      <w:r w:rsidRPr="00135B29">
        <w:t xml:space="preserve"> in the upper stratosphere.</w:t>
      </w:r>
    </w:p>
    <w:p w14:paraId="6524C7AA" w14:textId="2882139C" w:rsidR="00E00E18" w:rsidRDefault="00124BDA" w:rsidP="00A007DB">
      <w:r w:rsidRPr="00124BDA">
        <w:t>In the Tropics (</w:t>
      </w:r>
      <w:r w:rsidRPr="008A290E">
        <w:t>Figure 1b</w:t>
      </w:r>
      <w:r w:rsidRPr="00124BDA">
        <w:t xml:space="preserve">), </w:t>
      </w:r>
      <w:r w:rsidR="008B3AE6" w:rsidRPr="008B3AE6">
        <w:t>TCO in all data sets agrees fairly well with observations</w:t>
      </w:r>
      <w:r w:rsidRPr="00124BDA">
        <w:t xml:space="preserve">. Although ACCMIP, CMIP5 and CCMVal2 simulate small decadal trends </w:t>
      </w:r>
      <w:r w:rsidR="00AD7FDC" w:rsidRPr="00124BDA">
        <w:t>(</w:t>
      </w:r>
      <w:r w:rsidR="00AD7FDC">
        <w:t>−</w:t>
      </w:r>
      <w:r w:rsidR="0007305A" w:rsidRPr="0007305A">
        <w:t>0.4</w:t>
      </w:r>
      <w:r w:rsidRPr="0007305A">
        <w:t xml:space="preserve">, </w:t>
      </w:r>
      <w:r w:rsidR="00AD7FDC">
        <w:t>−</w:t>
      </w:r>
      <w:r w:rsidR="0007305A" w:rsidRPr="0007305A">
        <w:t>0.</w:t>
      </w:r>
      <w:r w:rsidR="00BA66E2">
        <w:t>7</w:t>
      </w:r>
      <w:r w:rsidRPr="0007305A">
        <w:t xml:space="preserve"> and </w:t>
      </w:r>
      <w:r w:rsidR="00AD7FDC">
        <w:t>−</w:t>
      </w:r>
      <w:r w:rsidR="0007305A" w:rsidRPr="0007305A">
        <w:t>0.</w:t>
      </w:r>
      <w:r w:rsidR="00BA66E2">
        <w:t>9</w:t>
      </w:r>
      <w:r w:rsidR="00BA66E2" w:rsidRPr="0007305A">
        <w:t xml:space="preserve"> </w:t>
      </w:r>
      <w:r w:rsidRPr="0007305A">
        <w:t>% dec</w:t>
      </w:r>
      <w:r w:rsidRPr="0007305A">
        <w:rPr>
          <w:vertAlign w:val="superscript"/>
        </w:rPr>
        <w:t>-1</w:t>
      </w:r>
      <w:r>
        <w:t xml:space="preserve"> </w:t>
      </w:r>
      <w:r w:rsidRPr="00124BDA">
        <w:t xml:space="preserve">respectively), </w:t>
      </w:r>
      <w:r w:rsidR="00041325">
        <w:t xml:space="preserve">the spread of the </w:t>
      </w:r>
      <w:r w:rsidRPr="00124BDA">
        <w:t xml:space="preserve">models </w:t>
      </w:r>
      <w:r w:rsidR="00B674A9">
        <w:t>at the 95</w:t>
      </w:r>
      <w:r w:rsidR="00AD7FDC">
        <w:t xml:space="preserve"> </w:t>
      </w:r>
      <w:r w:rsidR="00B674A9">
        <w:t xml:space="preserve">% confidence interval </w:t>
      </w:r>
      <w:r w:rsidR="00041325">
        <w:t>stays</w:t>
      </w:r>
      <w:r w:rsidR="00041325" w:rsidRPr="00124BDA">
        <w:t xml:space="preserve"> </w:t>
      </w:r>
      <w:r w:rsidRPr="00124BDA">
        <w:t xml:space="preserve">within </w:t>
      </w:r>
      <w:r w:rsidR="00041325">
        <w:t xml:space="preserve">the </w:t>
      </w:r>
      <w:r w:rsidRPr="00124BDA">
        <w:t xml:space="preserve">negative </w:t>
      </w:r>
      <w:r w:rsidR="00041325">
        <w:t>range</w:t>
      </w:r>
      <w:r w:rsidRPr="00124BDA">
        <w:t xml:space="preserve">. However, </w:t>
      </w:r>
      <w:r w:rsidR="003B4787" w:rsidRPr="00124BDA">
        <w:t>uncertaint</w:t>
      </w:r>
      <w:r w:rsidR="003B4787">
        <w:t>y</w:t>
      </w:r>
      <w:r w:rsidR="003B4787" w:rsidRPr="00124BDA">
        <w:t xml:space="preserve"> estimates </w:t>
      </w:r>
      <w:r w:rsidR="003B4787">
        <w:t xml:space="preserve">in TCO in the </w:t>
      </w:r>
      <w:r w:rsidRPr="00124BDA">
        <w:t xml:space="preserve">SBUV and </w:t>
      </w:r>
      <w:proofErr w:type="spellStart"/>
      <w:r w:rsidRPr="00124BDA">
        <w:t>BodSci</w:t>
      </w:r>
      <w:proofErr w:type="spellEnd"/>
      <w:r w:rsidRPr="00124BDA">
        <w:t xml:space="preserve"> </w:t>
      </w:r>
      <w:r w:rsidR="000B3D63">
        <w:t xml:space="preserve">TCO </w:t>
      </w:r>
      <w:r w:rsidR="003B4787">
        <w:t>data sets</w:t>
      </w:r>
      <w:r w:rsidR="003B4787" w:rsidRPr="00124BDA">
        <w:t xml:space="preserve"> </w:t>
      </w:r>
      <w:r w:rsidRPr="00124BDA">
        <w:t xml:space="preserve">embrace trends of different sign </w:t>
      </w:r>
      <w:r w:rsidR="00010886" w:rsidRPr="00124BDA">
        <w:t>(</w:t>
      </w:r>
      <w:r w:rsidR="00010886">
        <w:t>−</w:t>
      </w:r>
      <w:r w:rsidR="00DF6D2E" w:rsidRPr="00DF6D2E">
        <w:t>0.</w:t>
      </w:r>
      <w:r w:rsidR="00410102">
        <w:t>7</w:t>
      </w:r>
      <w:r w:rsidR="00410102" w:rsidRPr="00DF6D2E">
        <w:t xml:space="preserve"> </w:t>
      </w:r>
      <w:r w:rsidR="00DF6D2E" w:rsidRPr="00DF6D2E">
        <w:t>±</w:t>
      </w:r>
      <w:r w:rsidR="00010886">
        <w:t xml:space="preserve"> </w:t>
      </w:r>
      <w:r w:rsidR="00DF6D2E" w:rsidRPr="00DF6D2E">
        <w:t>1.5 % dec</w:t>
      </w:r>
      <w:r w:rsidR="00DF6D2E" w:rsidRPr="00DF6D2E">
        <w:rPr>
          <w:vertAlign w:val="superscript"/>
        </w:rPr>
        <w:t>-1</w:t>
      </w:r>
      <w:r w:rsidRPr="00DF6D2E">
        <w:t xml:space="preserve">, and </w:t>
      </w:r>
      <w:r w:rsidR="00010886">
        <w:t>−</w:t>
      </w:r>
      <w:r w:rsidR="00DF6D2E" w:rsidRPr="00DF6D2E">
        <w:t>0.</w:t>
      </w:r>
      <w:r w:rsidR="00DF6D2E">
        <w:t>4</w:t>
      </w:r>
      <w:r w:rsidR="00DF6D2E" w:rsidRPr="00DF6D2E">
        <w:t xml:space="preserve"> ±</w:t>
      </w:r>
      <w:r w:rsidR="00010886">
        <w:t xml:space="preserve"> </w:t>
      </w:r>
      <w:r w:rsidR="00DF6D2E">
        <w:t>2.</w:t>
      </w:r>
      <w:r w:rsidR="00410102">
        <w:t>3</w:t>
      </w:r>
      <w:r w:rsidR="00410102" w:rsidRPr="00DF6D2E">
        <w:t xml:space="preserve"> </w:t>
      </w:r>
      <w:r w:rsidRPr="00DF6D2E">
        <w:t>% dec</w:t>
      </w:r>
      <w:r w:rsidRPr="00DF6D2E">
        <w:rPr>
          <w:vertAlign w:val="superscript"/>
        </w:rPr>
        <w:t>-1</w:t>
      </w:r>
      <w:r w:rsidRPr="00124BDA">
        <w:t xml:space="preserve"> respectively). IGAC/SPARC presents slightly </w:t>
      </w:r>
      <w:r w:rsidR="004A730F">
        <w:t>larger negative</w:t>
      </w:r>
      <w:r w:rsidR="004A730F" w:rsidRPr="00124BDA">
        <w:t xml:space="preserve"> </w:t>
      </w:r>
      <w:r w:rsidRPr="00124BDA">
        <w:t>decadal trends than observations in this region. CMIP5</w:t>
      </w:r>
      <w:r w:rsidR="000A3756">
        <w:t xml:space="preserve"> CHEM</w:t>
      </w:r>
      <w:r w:rsidRPr="00124BDA">
        <w:t xml:space="preserve"> and CCMVal2 multi-model means show slightly </w:t>
      </w:r>
      <w:r w:rsidR="001959A2">
        <w:t>stronger</w:t>
      </w:r>
      <w:r w:rsidR="001959A2" w:rsidRPr="00124BDA">
        <w:t xml:space="preserve"> </w:t>
      </w:r>
      <w:r w:rsidRPr="00124BDA">
        <w:t>decadal trends</w:t>
      </w:r>
      <w:r w:rsidR="000A3756">
        <w:t xml:space="preserve"> </w:t>
      </w:r>
      <w:r w:rsidRPr="00124BDA">
        <w:t>than ACCMIP</w:t>
      </w:r>
      <w:r w:rsidR="000A3756">
        <w:t xml:space="preserve"> CHEM models</w:t>
      </w:r>
      <w:r w:rsidRPr="00124BDA">
        <w:t xml:space="preserve"> in this region. In terms of absolute values, </w:t>
      </w:r>
      <w:r w:rsidR="003E7F30">
        <w:t xml:space="preserve">the spread of the </w:t>
      </w:r>
      <w:r w:rsidRPr="00124BDA">
        <w:t xml:space="preserve">ACCMIP models </w:t>
      </w:r>
      <w:r w:rsidR="003E7F30">
        <w:t>overlaps the observed</w:t>
      </w:r>
      <w:r w:rsidRPr="00124BDA">
        <w:t xml:space="preserve"> </w:t>
      </w:r>
      <w:r w:rsidR="004641C8">
        <w:t>TCO</w:t>
      </w:r>
      <w:r w:rsidRPr="00124BDA">
        <w:t xml:space="preserve"> for </w:t>
      </w:r>
      <w:r w:rsidR="003E7F30">
        <w:t xml:space="preserve">the </w:t>
      </w:r>
      <w:r w:rsidRPr="00124BDA">
        <w:t>Hist 2000 time</w:t>
      </w:r>
      <w:r w:rsidR="0026323D">
        <w:t xml:space="preserve"> </w:t>
      </w:r>
      <w:r w:rsidRPr="00124BDA">
        <w:t xml:space="preserve">slice, though </w:t>
      </w:r>
      <w:r w:rsidR="004F71B3">
        <w:t>most</w:t>
      </w:r>
      <w:r w:rsidRPr="00CE08AB">
        <w:t xml:space="preserve"> models differ </w:t>
      </w:r>
      <w:r w:rsidR="003E7F30">
        <w:t xml:space="preserve">by </w:t>
      </w:r>
      <w:r w:rsidRPr="00CE08AB">
        <w:t>more than the observational standard deviation</w:t>
      </w:r>
      <w:r w:rsidR="004F71B3">
        <w:t xml:space="preserve"> (7 out of 8)</w:t>
      </w:r>
      <w:r w:rsidRPr="00124BDA">
        <w:t xml:space="preserve">. Biases in </w:t>
      </w:r>
      <w:r w:rsidR="004641C8">
        <w:t>TCO</w:t>
      </w:r>
      <w:r w:rsidRPr="00124BDA">
        <w:t xml:space="preserve"> may be attributed to different altitude regions (</w:t>
      </w:r>
      <w:r w:rsidRPr="00EC7BFF">
        <w:t>Figure 2b</w:t>
      </w:r>
      <w:r w:rsidRPr="00124BDA">
        <w:t xml:space="preserve">). ACCMIP models fail to represent </w:t>
      </w:r>
      <w:r w:rsidR="0026323D" w:rsidRPr="00124BDA">
        <w:t>observ</w:t>
      </w:r>
      <w:r w:rsidR="0026323D">
        <w:t>ed</w:t>
      </w:r>
      <w:r w:rsidR="0026323D" w:rsidRPr="00124BDA">
        <w:t xml:space="preserve"> </w:t>
      </w:r>
      <w:r w:rsidRPr="00124BDA">
        <w:t xml:space="preserve">ozone depletion occurring in the lower and middle stratosphere region, which may be linked to a poor representation of the </w:t>
      </w:r>
      <w:proofErr w:type="spellStart"/>
      <w:r w:rsidRPr="00124BDA">
        <w:t>HO</w:t>
      </w:r>
      <w:r w:rsidRPr="00FF0621">
        <w:rPr>
          <w:vertAlign w:val="subscript"/>
        </w:rPr>
        <w:t>x</w:t>
      </w:r>
      <w:proofErr w:type="spellEnd"/>
      <w:r w:rsidRPr="00124BDA">
        <w:t xml:space="preserve"> </w:t>
      </w:r>
      <w:r w:rsidR="00D02FDB">
        <w:t xml:space="preserve">and </w:t>
      </w:r>
      <w:r w:rsidR="005E0866" w:rsidRPr="006A1A87">
        <w:t>upwelling in this region</w:t>
      </w:r>
      <w:r w:rsidRPr="00124BDA">
        <w:t xml:space="preserve"> </w:t>
      </w:r>
      <w:r w:rsidR="00586FD2">
        <w:fldChar w:fldCharType="begin">
          <w:fldData xml:space="preserve">PEVuZE5vdGU+PENpdGU+PEF1dGhvcj5MYXJ5PC9BdXRob3I+PFllYXI+MTk5NzwvWWVhcj48UmVj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</w:fldData>
        </w:fldChar>
      </w:r>
      <w:r w:rsidR="009A70BD">
        <w:instrText xml:space="preserve"> ADDIN EN.CITE </w:instrText>
      </w:r>
      <w:r w:rsidR="009A70BD">
        <w:fldChar w:fldCharType="begin">
          <w:fldData xml:space="preserve">PEVuZE5vdGU+PENpdGU+PEF1dGhvcj5MYXJ5PC9BdXRob3I+PFllYXI+MTk5NzwvWWVhcj48UmVj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</w:fldData>
        </w:fldChar>
      </w:r>
      <w:r w:rsidR="009A70BD">
        <w:instrText xml:space="preserve"> ADDIN EN.CITE.DATA </w:instrText>
      </w:r>
      <w:r w:rsidR="009A70BD">
        <w:fldChar w:fldCharType="end"/>
      </w:r>
      <w:r w:rsidR="00586FD2">
        <w:fldChar w:fldCharType="separate"/>
      </w:r>
      <w:r w:rsidR="009A70BD">
        <w:rPr>
          <w:noProof/>
        </w:rPr>
        <w:t>(e.g. Lary, 1997; Randel et al., 2007)</w:t>
      </w:r>
      <w:r w:rsidR="00586FD2">
        <w:fldChar w:fldCharType="end"/>
      </w:r>
      <w:r w:rsidRPr="00124BDA">
        <w:t>.</w:t>
      </w:r>
    </w:p>
    <w:p w14:paraId="2FA63D45" w14:textId="2C1022D2" w:rsidR="00660031" w:rsidRDefault="00F351C9" w:rsidP="00A007DB">
      <w:r w:rsidRPr="00F351C9">
        <w:t>In the NH midlatitudes (</w:t>
      </w:r>
      <w:r w:rsidRPr="00EC7BFF">
        <w:t>Figure 1c</w:t>
      </w:r>
      <w:r w:rsidRPr="00F351C9">
        <w:t xml:space="preserve">), </w:t>
      </w:r>
      <w:r w:rsidR="000C6AFD" w:rsidRPr="000C6AFD">
        <w:t>TCO trends in ACCMIP and CMIP5 CHEM models (−0.</w:t>
      </w:r>
      <w:r w:rsidR="000E264E">
        <w:t>8</w:t>
      </w:r>
      <w:r w:rsidR="000C6AFD" w:rsidRPr="000C6AFD">
        <w:t xml:space="preserve"> and −0.9 % dec</w:t>
      </w:r>
      <w:r w:rsidR="000C6AFD" w:rsidRPr="003F0C01">
        <w:rPr>
          <w:vertAlign w:val="superscript"/>
        </w:rPr>
        <w:t>-1</w:t>
      </w:r>
      <w:r w:rsidR="000C6AFD" w:rsidRPr="000C6AFD">
        <w:t xml:space="preserve"> respectively) underestimate larger negative trends than observation estimates (−2.</w:t>
      </w:r>
      <w:r w:rsidR="000E264E">
        <w:t>3</w:t>
      </w:r>
      <w:r w:rsidR="000C6AFD" w:rsidRPr="000C6AFD">
        <w:t xml:space="preserve"> ± 1.2 % dec</w:t>
      </w:r>
      <w:r w:rsidR="000C6AFD" w:rsidRPr="003F0C01">
        <w:rPr>
          <w:vertAlign w:val="superscript"/>
        </w:rPr>
        <w:t>-1</w:t>
      </w:r>
      <w:r w:rsidR="000C6AFD" w:rsidRPr="000C6AFD">
        <w:t>), though the CCMVal2 multi</w:t>
      </w:r>
      <w:r w:rsidR="000C6AFD">
        <w:t>-model mean (−1.</w:t>
      </w:r>
      <w:r w:rsidR="00C31B75">
        <w:t>4</w:t>
      </w:r>
      <w:r w:rsidR="000C6AFD">
        <w:t xml:space="preserve"> % dec</w:t>
      </w:r>
      <w:r w:rsidR="000C6AFD" w:rsidRPr="003F0C01">
        <w:rPr>
          <w:vertAlign w:val="superscript"/>
        </w:rPr>
        <w:t>-1</w:t>
      </w:r>
      <w:r w:rsidR="000C6AFD">
        <w:t>) is w</w:t>
      </w:r>
      <w:r w:rsidR="000C6AFD" w:rsidRPr="000C6AFD">
        <w:t>ithin the observational uncertainty. TCO decadal trends f</w:t>
      </w:r>
      <w:r w:rsidR="000D18D5">
        <w:t>or IGAC/SPARC and NOCHEM models</w:t>
      </w:r>
      <w:r w:rsidR="000C6AFD" w:rsidRPr="000C6AFD">
        <w:t xml:space="preserve"> show better agreement with observations than CHEM models in this region</w:t>
      </w:r>
      <w:r w:rsidRPr="00F351C9">
        <w:t xml:space="preserve">. </w:t>
      </w:r>
      <w:r w:rsidR="00C13B6B">
        <w:t xml:space="preserve">The </w:t>
      </w:r>
      <w:r w:rsidRPr="00F351C9">
        <w:t xml:space="preserve">ACCMIP Hist 2000 simulation agrees fairly well with observations in terms of absolute values, </w:t>
      </w:r>
      <w:r w:rsidR="00C639DB">
        <w:t xml:space="preserve">however, </w:t>
      </w:r>
      <w:r w:rsidR="00C13B6B">
        <w:t xml:space="preserve">once </w:t>
      </w:r>
      <w:r w:rsidR="00C639DB">
        <w:t>again most</w:t>
      </w:r>
      <w:r w:rsidRPr="00F351C9">
        <w:t xml:space="preserve"> models diverge </w:t>
      </w:r>
      <w:r w:rsidR="00C13B6B">
        <w:t xml:space="preserve">by </w:t>
      </w:r>
      <w:r w:rsidRPr="00F351C9">
        <w:t>more than the observational standard deviation</w:t>
      </w:r>
      <w:r w:rsidR="00C639DB">
        <w:t xml:space="preserve"> (7 out of 8)</w:t>
      </w:r>
      <w:r w:rsidRPr="00F351C9">
        <w:t xml:space="preserve">. </w:t>
      </w:r>
      <w:r w:rsidR="00C13B6B">
        <w:t xml:space="preserve">The </w:t>
      </w:r>
      <w:r w:rsidRPr="00F351C9">
        <w:t xml:space="preserve">ACCMIP multi-model mean falls within the BDBP </w:t>
      </w:r>
      <w:r w:rsidR="002B20DD">
        <w:t>Tier 1.4</w:t>
      </w:r>
      <w:r w:rsidRPr="00F351C9">
        <w:t xml:space="preserve"> uncertainty estimates for most </w:t>
      </w:r>
      <w:r w:rsidR="00982055">
        <w:t xml:space="preserve">of </w:t>
      </w:r>
      <w:r w:rsidRPr="00F351C9">
        <w:t>the lower</w:t>
      </w:r>
      <w:r w:rsidR="00C73A47">
        <w:t>most</w:t>
      </w:r>
      <w:r w:rsidRPr="00F351C9">
        <w:t xml:space="preserve"> and middle stratosphere, </w:t>
      </w:r>
      <w:r w:rsidR="006D27E7">
        <w:t>though</w:t>
      </w:r>
      <w:r w:rsidRPr="00F351C9">
        <w:t xml:space="preserve"> simulates weaker ozone depletion in the lower stratosphere</w:t>
      </w:r>
      <w:r w:rsidR="00110CDB">
        <w:t xml:space="preserve">, which may be </w:t>
      </w:r>
      <w:r w:rsidRPr="00F351C9">
        <w:t xml:space="preserve">associated </w:t>
      </w:r>
      <w:r w:rsidR="00110CDB">
        <w:t>with the weaker than observed ozone depletion over the Arctic</w:t>
      </w:r>
      <w:r w:rsidRPr="00F351C9">
        <w:t xml:space="preserve"> (</w:t>
      </w:r>
      <w:r w:rsidRPr="00796235">
        <w:t>Figure 2c</w:t>
      </w:r>
      <w:r w:rsidRPr="00F351C9">
        <w:t>).</w:t>
      </w:r>
    </w:p>
    <w:p w14:paraId="297FD8EC" w14:textId="381E454F" w:rsidR="00C3450F" w:rsidRDefault="009C0970" w:rsidP="00A007DB">
      <w:r w:rsidRPr="009C0970">
        <w:t>Over the Arctic in boreal spring (</w:t>
      </w:r>
      <w:r w:rsidRPr="0035610B">
        <w:t>Figure 1e</w:t>
      </w:r>
      <w:r w:rsidRPr="009C0970">
        <w:t xml:space="preserve">), again </w:t>
      </w:r>
      <w:r w:rsidR="007A4227">
        <w:t xml:space="preserve">the </w:t>
      </w:r>
      <w:r w:rsidRPr="009C0970">
        <w:t>ACCMIP</w:t>
      </w:r>
      <w:r w:rsidR="00BC4DED">
        <w:t xml:space="preserve"> CHEM,</w:t>
      </w:r>
      <w:r w:rsidRPr="009C0970">
        <w:t xml:space="preserve"> CMIP5 </w:t>
      </w:r>
      <w:r w:rsidR="00BC4DED">
        <w:t xml:space="preserve">CHEM </w:t>
      </w:r>
      <w:r w:rsidRPr="009C0970">
        <w:t xml:space="preserve">and CCMVal2 data sets show weaker decadal trends than observations </w:t>
      </w:r>
      <w:r w:rsidR="00D26615" w:rsidRPr="009C0970">
        <w:t>(</w:t>
      </w:r>
      <w:r w:rsidR="00D26615">
        <w:t>−</w:t>
      </w:r>
      <w:r w:rsidR="00763C3D">
        <w:t>2.</w:t>
      </w:r>
      <w:r w:rsidR="00202565">
        <w:t>1</w:t>
      </w:r>
      <w:r w:rsidR="0021436A" w:rsidRPr="0007305A">
        <w:t xml:space="preserve">, </w:t>
      </w:r>
      <w:r w:rsidR="00D26615">
        <w:lastRenderedPageBreak/>
        <w:t>−</w:t>
      </w:r>
      <w:r w:rsidR="00202565">
        <w:t>2.3</w:t>
      </w:r>
      <w:r w:rsidR="0021436A" w:rsidRPr="0007305A">
        <w:t xml:space="preserve"> and </w:t>
      </w:r>
      <w:r w:rsidR="00D26615">
        <w:t>−</w:t>
      </w:r>
      <w:r w:rsidR="000B581C">
        <w:t>2.</w:t>
      </w:r>
      <w:r w:rsidR="00202565">
        <w:t>5</w:t>
      </w:r>
      <w:r w:rsidR="0021436A" w:rsidRPr="0007305A">
        <w:t xml:space="preserve"> % dec</w:t>
      </w:r>
      <w:r w:rsidR="0021436A" w:rsidRPr="0007305A">
        <w:rPr>
          <w:vertAlign w:val="superscript"/>
        </w:rPr>
        <w:t>-1</w:t>
      </w:r>
      <w:r w:rsidR="0021436A">
        <w:t xml:space="preserve"> </w:t>
      </w:r>
      <w:r w:rsidR="0021436A" w:rsidRPr="00124BDA">
        <w:t>respectively</w:t>
      </w:r>
      <w:r w:rsidRPr="009C0970">
        <w:t xml:space="preserve"> compared to </w:t>
      </w:r>
      <w:r w:rsidR="00D26615">
        <w:t>−</w:t>
      </w:r>
      <w:r w:rsidR="00A23B4B">
        <w:t>5.3</w:t>
      </w:r>
      <w:r w:rsidR="0021436A" w:rsidRPr="00DF6D2E">
        <w:t xml:space="preserve"> ±</w:t>
      </w:r>
      <w:r w:rsidR="00D26615">
        <w:t xml:space="preserve"> </w:t>
      </w:r>
      <w:r w:rsidR="00940E7D">
        <w:t>3.</w:t>
      </w:r>
      <w:r w:rsidR="00A23B4B">
        <w:t>3</w:t>
      </w:r>
      <w:r w:rsidR="00A23B4B" w:rsidRPr="00DF6D2E">
        <w:t xml:space="preserve"> </w:t>
      </w:r>
      <w:r w:rsidR="0021436A" w:rsidRPr="00DF6D2E">
        <w:t>% dec</w:t>
      </w:r>
      <w:r w:rsidR="0021436A" w:rsidRPr="00DF6D2E">
        <w:rPr>
          <w:vertAlign w:val="superscript"/>
        </w:rPr>
        <w:t>-1</w:t>
      </w:r>
      <w:r w:rsidRPr="009C0970">
        <w:t xml:space="preserve">). However, </w:t>
      </w:r>
      <w:r w:rsidR="004641C8">
        <w:t>TCO</w:t>
      </w:r>
      <w:r w:rsidRPr="009C0970">
        <w:t xml:space="preserve"> for Hist 2000 in ACCMIP is in good agreement with observations, with no individual model differing </w:t>
      </w:r>
      <w:r w:rsidR="007A4227">
        <w:t xml:space="preserve">by </w:t>
      </w:r>
      <w:r w:rsidRPr="009C0970">
        <w:t>more than the observational standard deviation. In the altitude region around 150</w:t>
      </w:r>
      <w:r w:rsidR="00D26615">
        <w:rPr>
          <w:rFonts w:ascii="Cambria Math" w:hAnsi="Cambria Math" w:cs="Cambria Math"/>
        </w:rPr>
        <w:t>⎯</w:t>
      </w:r>
      <w:r w:rsidRPr="009C0970">
        <w:t xml:space="preserve">30 hPa, </w:t>
      </w:r>
      <w:r w:rsidR="007A4227">
        <w:t xml:space="preserve">the </w:t>
      </w:r>
      <w:r w:rsidRPr="009C0970">
        <w:t>ACCMIP multi-model mean is</w:t>
      </w:r>
      <w:r w:rsidR="00F120ED" w:rsidRPr="00F120ED">
        <w:t xml:space="preserve"> underestimating larger negative trends</w:t>
      </w:r>
      <w:r w:rsidRPr="009C0970">
        <w:t xml:space="preserve"> compared to</w:t>
      </w:r>
      <w:r w:rsidR="00930983">
        <w:t xml:space="preserve"> the</w:t>
      </w:r>
      <w:r w:rsidRPr="009C0970">
        <w:t xml:space="preserve"> BDBP</w:t>
      </w:r>
      <w:r w:rsidR="00C751FA">
        <w:t xml:space="preserve"> data</w:t>
      </w:r>
      <w:r w:rsidRPr="009C0970">
        <w:t xml:space="preserve"> (</w:t>
      </w:r>
      <w:r w:rsidRPr="0035610B">
        <w:t>Figure 2e</w:t>
      </w:r>
      <w:r w:rsidRPr="009C0970">
        <w:t>).</w:t>
      </w:r>
    </w:p>
    <w:p w14:paraId="759070E5" w14:textId="7E597A8C" w:rsidR="00EB0FA8" w:rsidRDefault="00337FC0" w:rsidP="00A007DB">
      <w:r w:rsidRPr="00337FC0">
        <w:t>In the SH midlatitudes (</w:t>
      </w:r>
      <w:r w:rsidRPr="0035610B">
        <w:t>Figure 1d</w:t>
      </w:r>
      <w:r w:rsidRPr="00337FC0">
        <w:t xml:space="preserve">), ACCMIP simulates </w:t>
      </w:r>
      <w:r w:rsidR="004641C8">
        <w:t>TCO</w:t>
      </w:r>
      <w:r w:rsidRPr="00337FC0">
        <w:t xml:space="preserve"> decadal trends in better agreement with observations than in the NH midlatitudes </w:t>
      </w:r>
      <w:r w:rsidR="00D26615" w:rsidRPr="00337FC0">
        <w:t>(</w:t>
      </w:r>
      <w:r w:rsidR="00D26615">
        <w:t>−</w:t>
      </w:r>
      <w:r w:rsidR="0054365D">
        <w:t>2.0</w:t>
      </w:r>
      <w:r w:rsidR="0054365D" w:rsidRPr="0007305A">
        <w:t xml:space="preserve"> % dec</w:t>
      </w:r>
      <w:r w:rsidR="0054365D" w:rsidRPr="0007305A">
        <w:rPr>
          <w:vertAlign w:val="superscript"/>
        </w:rPr>
        <w:t>-1</w:t>
      </w:r>
      <w:r w:rsidR="0054365D">
        <w:t xml:space="preserve"> </w:t>
      </w:r>
      <w:r w:rsidR="0054365D" w:rsidRPr="009C0970">
        <w:t xml:space="preserve">compared to </w:t>
      </w:r>
      <w:r w:rsidR="00127305">
        <w:t>−</w:t>
      </w:r>
      <w:r w:rsidR="0054365D">
        <w:t>2.</w:t>
      </w:r>
      <w:r w:rsidR="00571699">
        <w:t>9</w:t>
      </w:r>
      <w:r w:rsidR="0054365D" w:rsidRPr="00DF6D2E">
        <w:t xml:space="preserve"> ±</w:t>
      </w:r>
      <w:r w:rsidR="00127305">
        <w:t xml:space="preserve"> </w:t>
      </w:r>
      <w:r w:rsidR="0054365D">
        <w:t>1.3</w:t>
      </w:r>
      <w:r w:rsidR="0054365D" w:rsidRPr="00DF6D2E">
        <w:t xml:space="preserve"> % dec</w:t>
      </w:r>
      <w:r w:rsidR="0054365D" w:rsidRPr="00DF6D2E">
        <w:rPr>
          <w:vertAlign w:val="superscript"/>
        </w:rPr>
        <w:t>-1</w:t>
      </w:r>
      <w:r w:rsidRPr="00337FC0">
        <w:t xml:space="preserve">), except for the ACCMIP NOCHEM mean which is significantly </w:t>
      </w:r>
      <w:r w:rsidR="00D11448" w:rsidRPr="00D11448">
        <w:t>underestimating larger negative trends</w:t>
      </w:r>
      <w:r w:rsidRPr="00337FC0">
        <w:t xml:space="preserve"> </w:t>
      </w:r>
      <w:r w:rsidR="00127305" w:rsidRPr="00337FC0">
        <w:t>(</w:t>
      </w:r>
      <w:r w:rsidR="00127305">
        <w:t>−</w:t>
      </w:r>
      <w:r w:rsidR="0045219F">
        <w:t>1.1</w:t>
      </w:r>
      <w:r w:rsidRPr="0045219F">
        <w:t xml:space="preserve"> % dec</w:t>
      </w:r>
      <w:r w:rsidRPr="0045219F">
        <w:rPr>
          <w:vertAlign w:val="superscript"/>
        </w:rPr>
        <w:t>-1</w:t>
      </w:r>
      <w:r w:rsidRPr="00337FC0">
        <w:t>). In term</w:t>
      </w:r>
      <w:r w:rsidR="008615BE">
        <w:t>s</w:t>
      </w:r>
      <w:r w:rsidRPr="00337FC0">
        <w:t xml:space="preserve"> of absolute values in </w:t>
      </w:r>
      <w:r w:rsidR="001A7DE6">
        <w:t>present-day</w:t>
      </w:r>
      <w:r w:rsidRPr="00337FC0">
        <w:t xml:space="preserve"> conditions, </w:t>
      </w:r>
      <w:r w:rsidR="00D92270">
        <w:t>most</w:t>
      </w:r>
      <w:r w:rsidRPr="00337FC0">
        <w:t xml:space="preserve"> ACCMIP models’ </w:t>
      </w:r>
      <w:r w:rsidR="004641C8">
        <w:t>TCO</w:t>
      </w:r>
      <w:r w:rsidRPr="00337FC0">
        <w:t xml:space="preserve"> </w:t>
      </w:r>
      <w:r w:rsidR="00E37A47">
        <w:t>is</w:t>
      </w:r>
      <w:r w:rsidR="00E37A47" w:rsidRPr="00337FC0">
        <w:t xml:space="preserve"> </w:t>
      </w:r>
      <w:r w:rsidRPr="00337FC0">
        <w:t>either high or low biased compared to observations</w:t>
      </w:r>
      <w:r w:rsidR="00D92270">
        <w:t xml:space="preserve"> (7 out of 8)</w:t>
      </w:r>
      <w:r w:rsidRPr="00337FC0">
        <w:t xml:space="preserve">. </w:t>
      </w:r>
      <w:r w:rsidR="004235FF">
        <w:t xml:space="preserve">The </w:t>
      </w:r>
      <w:r w:rsidRPr="00337FC0">
        <w:t xml:space="preserve">ACCMIP multi-model mean is again </w:t>
      </w:r>
      <w:r w:rsidR="004003C9">
        <w:t>underestimating larger negative trends</w:t>
      </w:r>
      <w:r w:rsidRPr="00337FC0">
        <w:t xml:space="preserve"> compared to </w:t>
      </w:r>
      <w:r w:rsidR="00C611A9">
        <w:t xml:space="preserve">the </w:t>
      </w:r>
      <w:r w:rsidRPr="00337FC0">
        <w:t>BDBP</w:t>
      </w:r>
      <w:r w:rsidR="00C611A9">
        <w:t xml:space="preserve"> data set</w:t>
      </w:r>
      <w:r w:rsidRPr="00337FC0">
        <w:t xml:space="preserve"> in the altitude range between 150</w:t>
      </w:r>
      <w:r w:rsidR="00127305">
        <w:rPr>
          <w:rFonts w:ascii="Cambria Math" w:hAnsi="Cambria Math" w:cs="Cambria Math"/>
        </w:rPr>
        <w:t>⎯</w:t>
      </w:r>
      <w:r w:rsidRPr="00337FC0">
        <w:t xml:space="preserve">30 hPa (notice that </w:t>
      </w:r>
      <w:r w:rsidR="002B20DD">
        <w:t>Tier 1.4</w:t>
      </w:r>
      <w:r w:rsidRPr="00337FC0">
        <w:t xml:space="preserve"> trends are more uncertain in this region), which may be associated to the influence of the tropics and in-situ </w:t>
      </w:r>
      <w:proofErr w:type="spellStart"/>
      <w:r w:rsidRPr="00337FC0">
        <w:t>HO</w:t>
      </w:r>
      <w:r w:rsidRPr="00EB7D31">
        <w:rPr>
          <w:vertAlign w:val="subscript"/>
        </w:rPr>
        <w:t>x</w:t>
      </w:r>
      <w:proofErr w:type="spellEnd"/>
      <w:r w:rsidRPr="00337FC0">
        <w:t xml:space="preserve"> catalytic loss cycle</w:t>
      </w:r>
      <w:r w:rsidR="00CD1A19">
        <w:t xml:space="preserve"> </w:t>
      </w:r>
      <w:r w:rsidR="00CD1A19">
        <w:fldChar w:fldCharType="begin"/>
      </w:r>
      <w:r w:rsidR="009A70BD">
        <w:instrText xml:space="preserve"> ADDIN EN.CITE &lt;EndNote&gt;&lt;Cite&gt;&lt;Author&gt;Lary&lt;/Author&gt;&lt;Year&gt;1997&lt;/Year&gt;&lt;RecNum&gt;203&lt;/RecNum&gt;&lt;Prefix&gt;e.g. &lt;/Prefix&gt;&lt;DisplayText&gt;(e.g. Lary, 1997)&lt;/DisplayText&gt;&lt;record&gt;&lt;rec-number&gt;203&lt;/rec-number&gt;&lt;foreign-keys&gt;&lt;key app="EN" db-id="0f90pdefssr5fteptv5xp0v4vdz95v0zsa5s" timestamp="1412868989"&gt;203&lt;/key&gt;&lt;/foreign-keys&gt;&lt;ref-type name="Journal Article"&gt;17&lt;/ref-type&gt;&lt;contributors&gt;&lt;authors&gt;&lt;author&gt;Lary, D. J.&lt;/author&gt;&lt;/authors&gt;&lt;/contributors&gt;&lt;titles&gt;&lt;title&gt;Catalytic destruction of stratospheric ozone&lt;/title&gt;&lt;secondary-title&gt;Journal of Geophysical Research: Atmospheres&lt;/secondary-title&gt;&lt;/titles&gt;&lt;periodical&gt;&lt;full-title&gt;Journal of Geophysical Research: Atmospheres&lt;/full-title&gt;&lt;abbr-1&gt;J. Geophys. Res.&lt;/abbr-1&gt;&lt;abbr-2&gt;J. Geophys. Res.&lt;/abbr-2&gt;&lt;/periodical&gt;&lt;pages&gt;21515-21526&lt;/pages&gt;&lt;volume&gt;102&lt;/volume&gt;&lt;number&gt;D17&lt;/number&gt;&lt;dates&gt;&lt;year&gt;1997&lt;/year&gt;&lt;/dates&gt;&lt;isbn&gt;2156-2202&lt;/isbn&gt;&lt;urls&gt;&lt;/urls&gt;&lt;/record&gt;&lt;/Cite&gt;&lt;/EndNote&gt;</w:instrText>
      </w:r>
      <w:r w:rsidR="00CD1A19">
        <w:fldChar w:fldCharType="separate"/>
      </w:r>
      <w:r w:rsidR="009A70BD">
        <w:rPr>
          <w:noProof/>
        </w:rPr>
        <w:t>(e.g. Lary, 1997)</w:t>
      </w:r>
      <w:r w:rsidR="00CD1A19">
        <w:fldChar w:fldCharType="end"/>
      </w:r>
      <w:r w:rsidR="001B2497">
        <w:t xml:space="preserve"> </w:t>
      </w:r>
      <w:r w:rsidR="001B2497" w:rsidRPr="00337FC0">
        <w:t>(</w:t>
      </w:r>
      <w:r w:rsidR="001B2497" w:rsidRPr="001D23D2">
        <w:t>Figure 2d</w:t>
      </w:r>
      <w:r w:rsidR="001B2497" w:rsidRPr="00337FC0">
        <w:t>)</w:t>
      </w:r>
      <w:r w:rsidRPr="00337FC0">
        <w:t>.</w:t>
      </w:r>
    </w:p>
    <w:p w14:paraId="706AD2BF" w14:textId="45108207" w:rsidR="00EB7D31" w:rsidRDefault="00CD36B0" w:rsidP="00A007DB">
      <w:r w:rsidRPr="00CD36B0">
        <w:t>Over Antarctica in austral spring (</w:t>
      </w:r>
      <w:r w:rsidRPr="00975FC7">
        <w:t>Figure 1f</w:t>
      </w:r>
      <w:r w:rsidRPr="00CD36B0">
        <w:t xml:space="preserve">), ACCMIP CHEM and CMIP5 multi-model means show best agreement compared to observations </w:t>
      </w:r>
      <w:r w:rsidR="00127305" w:rsidRPr="00CD36B0">
        <w:t>(</w:t>
      </w:r>
      <w:r w:rsidR="00127305">
        <w:t>−</w:t>
      </w:r>
      <w:r w:rsidR="002D2615">
        <w:t>12.</w:t>
      </w:r>
      <w:r w:rsidR="006C5E3F">
        <w:t>9</w:t>
      </w:r>
      <w:r w:rsidR="006C5E3F" w:rsidRPr="002D2615">
        <w:t xml:space="preserve"> </w:t>
      </w:r>
      <w:r w:rsidRPr="002D2615">
        <w:t>% dec</w:t>
      </w:r>
      <w:r w:rsidRPr="002D2615">
        <w:rPr>
          <w:vertAlign w:val="superscript"/>
        </w:rPr>
        <w:t>-1</w:t>
      </w:r>
      <w:r w:rsidRPr="002D2615">
        <w:t xml:space="preserve"> and </w:t>
      </w:r>
      <w:r w:rsidR="00127305">
        <w:t>−</w:t>
      </w:r>
      <w:r w:rsidR="002D2615">
        <w:t>13.9</w:t>
      </w:r>
      <w:r w:rsidRPr="002D2615">
        <w:t xml:space="preserve"> % dec</w:t>
      </w:r>
      <w:r w:rsidRPr="002D2615">
        <w:rPr>
          <w:vertAlign w:val="superscript"/>
        </w:rPr>
        <w:t>-1</w:t>
      </w:r>
      <w:r w:rsidRPr="002D2615">
        <w:t xml:space="preserve"> respectively compared to </w:t>
      </w:r>
      <w:r w:rsidR="002D2615" w:rsidRPr="002604B0">
        <w:t xml:space="preserve">~ </w:t>
      </w:r>
      <w:r w:rsidR="00127305">
        <w:t>−</w:t>
      </w:r>
      <w:r w:rsidR="002D2615" w:rsidRPr="002604B0">
        <w:t>13.</w:t>
      </w:r>
      <w:r w:rsidR="006C5E3F">
        <w:t>9</w:t>
      </w:r>
      <w:r w:rsidR="002D2615" w:rsidRPr="002604B0">
        <w:t xml:space="preserve"> ±</w:t>
      </w:r>
      <w:r w:rsidR="00127305">
        <w:t xml:space="preserve"> </w:t>
      </w:r>
      <w:r w:rsidR="009B7F83" w:rsidRPr="002604B0">
        <w:t>1</w:t>
      </w:r>
      <w:r w:rsidR="009B7F83">
        <w:t>0.4</w:t>
      </w:r>
      <w:r w:rsidR="009B7F83" w:rsidRPr="002604B0">
        <w:t xml:space="preserve"> </w:t>
      </w:r>
      <w:r w:rsidR="002D2615" w:rsidRPr="002604B0">
        <w:t>% dec</w:t>
      </w:r>
      <w:r w:rsidR="002D2615" w:rsidRPr="002604B0">
        <w:rPr>
          <w:vertAlign w:val="superscript"/>
        </w:rPr>
        <w:t>-1</w:t>
      </w:r>
      <w:r w:rsidRPr="00CD36B0">
        <w:t xml:space="preserve">), although all data sets fall within observational uncertainty estimates. IGAC/SPARC ozone data set and NOCHEM models simulate less ozone depletion in this region </w:t>
      </w:r>
      <w:r w:rsidR="00127305" w:rsidRPr="00CD36B0">
        <w:t>(</w:t>
      </w:r>
      <w:r w:rsidR="00127305">
        <w:t>−</w:t>
      </w:r>
      <w:r w:rsidR="00695E2F" w:rsidRPr="00695E2F">
        <w:t>11.</w:t>
      </w:r>
      <w:r w:rsidR="001B03AE">
        <w:t>4</w:t>
      </w:r>
      <w:r w:rsidR="001B03AE" w:rsidRPr="00695E2F">
        <w:t xml:space="preserve"> </w:t>
      </w:r>
      <w:r w:rsidRPr="00695E2F">
        <w:t>% dec</w:t>
      </w:r>
      <w:r w:rsidRPr="00695E2F">
        <w:rPr>
          <w:vertAlign w:val="superscript"/>
        </w:rPr>
        <w:t>-1</w:t>
      </w:r>
      <w:r w:rsidRPr="00695E2F">
        <w:t xml:space="preserve"> and </w:t>
      </w:r>
      <w:r w:rsidR="00127305">
        <w:t>−</w:t>
      </w:r>
      <w:r w:rsidR="00695E2F" w:rsidRPr="00695E2F">
        <w:t>8.8</w:t>
      </w:r>
      <w:r w:rsidRPr="00695E2F">
        <w:t xml:space="preserve"> % dec</w:t>
      </w:r>
      <w:r w:rsidRPr="00695E2F">
        <w:rPr>
          <w:vertAlign w:val="superscript"/>
        </w:rPr>
        <w:t>-1</w:t>
      </w:r>
      <w:r w:rsidRPr="00695E2F">
        <w:t xml:space="preserve"> respectively</w:t>
      </w:r>
      <w:r w:rsidRPr="00CD36B0">
        <w:t xml:space="preserve">) than models with interactive chemistry. Although, many ACCMIP models are in good agreement with observations in terms of absolute values for </w:t>
      </w:r>
      <w:r w:rsidR="001001EF">
        <w:t xml:space="preserve">the </w:t>
      </w:r>
      <w:r w:rsidRPr="00CD36B0">
        <w:t>Hist 2000 time</w:t>
      </w:r>
      <w:r w:rsidR="004B7762">
        <w:t xml:space="preserve"> </w:t>
      </w:r>
      <w:r w:rsidRPr="00CD36B0">
        <w:t xml:space="preserve">slice, </w:t>
      </w:r>
      <w:r w:rsidR="00DD7E76">
        <w:t>one CHEM model</w:t>
      </w:r>
      <w:r w:rsidRPr="00CD36B0">
        <w:t xml:space="preserve"> deviate</w:t>
      </w:r>
      <w:r w:rsidR="00DD7E76">
        <w:t>s</w:t>
      </w:r>
      <w:r w:rsidRPr="00CD36B0">
        <w:t xml:space="preserve"> more than the observational standard deviation. ACCMIP models show fairly good agreement with BDBP </w:t>
      </w:r>
      <w:r w:rsidR="002B20DD">
        <w:t>Tier 1.4</w:t>
      </w:r>
      <w:r w:rsidRPr="00CD36B0">
        <w:t xml:space="preserve"> decadal trends at various altitude regions, except around 70</w:t>
      </w:r>
      <w:r w:rsidR="00127305">
        <w:rPr>
          <w:rFonts w:ascii="Cambria Math" w:hAnsi="Cambria Math" w:cs="Cambria Math"/>
        </w:rPr>
        <w:t>⎯</w:t>
      </w:r>
      <w:r w:rsidRPr="00CD36B0">
        <w:t xml:space="preserve">30 hPa, </w:t>
      </w:r>
      <w:r w:rsidR="00730246" w:rsidRPr="00730246">
        <w:t>which is also the region where the modelled temperature trends are more negative than observed</w:t>
      </w:r>
      <w:r w:rsidRPr="00CD36B0">
        <w:t xml:space="preserve"> (</w:t>
      </w:r>
      <w:r w:rsidRPr="00B71DEC">
        <w:t xml:space="preserve">see </w:t>
      </w:r>
      <w:r w:rsidR="000751A5">
        <w:t>Section 5</w:t>
      </w:r>
      <w:r w:rsidRPr="00CD36B0">
        <w:t xml:space="preserve">). </w:t>
      </w:r>
      <w:r w:rsidR="00DC440E" w:rsidRPr="00DC440E">
        <w:t xml:space="preserve">This is </w:t>
      </w:r>
      <w:r w:rsidR="00BF5F93">
        <w:t>consistent with previous analyse</w:t>
      </w:r>
      <w:r w:rsidR="00DC440E" w:rsidRPr="00DC440E">
        <w:t xml:space="preserve">s which suggested that models potentially simulate too strong negative trend for a given ozone depletion </w:t>
      </w:r>
      <w:r w:rsidR="00DC440E">
        <w:fldChar w:fldCharType="begin"/>
      </w:r>
      <w:r w:rsidR="00DC440E">
        <w:instrText xml:space="preserve"> ADDIN EN.CITE &lt;EndNote&gt;&lt;Cite&gt;&lt;Author&gt;Young&lt;/Author&gt;&lt;Year&gt;2011&lt;/Year&gt;&lt;RecNum&gt;11&lt;/RecNum&gt;&lt;Prefix&gt;e.g. &lt;/Prefix&gt;&lt;DisplayText&gt;(e.g. Young et al., 2011)&lt;/DisplayText&gt;&lt;record&gt;&lt;rec-number&gt;11&lt;/rec-number&gt;&lt;foreign-keys&gt;&lt;key app="EN" db-id="0f90pdefssr5fteptv5xp0v4vdz95v0zsa5s" timestamp="1381247223"&gt;11&lt;/key&gt;&lt;/foreign-keys&gt;&lt;ref-type name="Journal Article"&gt;17&lt;/ref-type&gt;&lt;contributors&gt;&lt;authors&gt;&lt;author&gt;Young, Paul J.&lt;/author&gt;&lt;author&gt;Rosenlof, Karen H.&lt;/author&gt;&lt;author&gt;Solomon, Susan&lt;/author&gt;&lt;author&gt;Sherwood, Steven C.&lt;/author&gt;&lt;author&gt;Fu, Qiang&lt;/author&gt;&lt;author&gt;Lamarque, J. F.&lt;/author&gt;&lt;/authors&gt;&lt;/contributors&gt;&lt;titles&gt;&lt;title&gt;Changes in Stratospheric Temperatures and Their Implications for Changes in the Brewer-Dobson Circulation, 1979-2005&lt;/title&gt;&lt;secondary-title&gt;Journal of Climate&lt;/secondary-title&gt;&lt;/titles&gt;&lt;periodical&gt;&lt;full-title&gt;Journal of Climate&lt;/full-title&gt;&lt;abbr-1&gt;J. Clim.&lt;/abbr-1&gt;&lt;abbr-2&gt;J Clim&lt;/abbr-2&gt;&lt;/periodical&gt;&lt;pages&gt;1759-1772&lt;/pages&gt;&lt;volume&gt;25&lt;/volume&gt;&lt;number&gt;5&lt;/number&gt;&lt;dates&gt;&lt;year&gt;2011&lt;/year&gt;&lt;pub-dates&gt;&lt;date&gt;2012/03/01&lt;/date&gt;&lt;/pub-dates&gt;&lt;/dates&gt;&lt;publisher&gt;American Meteorological Society&lt;/publisher&gt;&lt;isbn&gt;0894-8755&lt;/isbn&gt;&lt;work-type&gt;doi: 10.1175/2011JCLI4048.1&lt;/work-type&gt;&lt;urls&gt;&lt;related-urls&gt;&lt;url&gt;http://dx.doi.org/10.1175/2011JCLI4048.1&lt;/url&gt;&lt;/related-urls&gt;&lt;/urls&gt;&lt;electronic-resource-num&gt;10.1175/2011jcli4048.1&lt;/electronic-resource-num&gt;&lt;access-date&gt;2013/10/08&lt;/access-date&gt;&lt;/record&gt;&lt;/Cite&gt;&lt;/EndNote&gt;</w:instrText>
      </w:r>
      <w:r w:rsidR="00DC440E">
        <w:fldChar w:fldCharType="separate"/>
      </w:r>
      <w:r w:rsidR="00DC440E">
        <w:rPr>
          <w:noProof/>
        </w:rPr>
        <w:t>(e.g. Young et al., 2011)</w:t>
      </w:r>
      <w:r w:rsidR="00DC440E">
        <w:fldChar w:fldCharType="end"/>
      </w:r>
      <w:r w:rsidR="00DC440E" w:rsidRPr="00DC440E">
        <w:t xml:space="preserve"> and this discrepancy warrants further investigation in future model intercomparison studies, where there</w:t>
      </w:r>
      <w:r w:rsidR="00DC440E">
        <w:t xml:space="preserve"> is more model output available</w:t>
      </w:r>
      <w:r w:rsidRPr="00CD36B0">
        <w:t>.</w:t>
      </w:r>
    </w:p>
    <w:p w14:paraId="58894762" w14:textId="349C7B2A" w:rsidR="000542E1" w:rsidRDefault="002934E1" w:rsidP="002934E1">
      <w:pPr>
        <w:pStyle w:val="Heading2"/>
      </w:pPr>
      <w:r>
        <w:lastRenderedPageBreak/>
        <w:t xml:space="preserve">Past modelled and future </w:t>
      </w:r>
      <w:r w:rsidR="006369B1">
        <w:t>projected</w:t>
      </w:r>
      <w:r>
        <w:t xml:space="preserve"> total column ozone</w:t>
      </w:r>
    </w:p>
    <w:p w14:paraId="448145F8" w14:textId="54BC812E" w:rsidR="002934E1" w:rsidRDefault="008C784B" w:rsidP="002934E1">
      <w:r w:rsidRPr="008C784B">
        <w:t xml:space="preserve">In this section, the evolution of past modelled </w:t>
      </w:r>
      <w:r w:rsidR="004641C8">
        <w:t>TCO</w:t>
      </w:r>
      <w:r w:rsidRPr="008C784B">
        <w:t xml:space="preserve"> (from 1850 to 2000) and the sensitivity of ozone to future </w:t>
      </w:r>
      <w:r w:rsidR="000A11EB">
        <w:t>GHG</w:t>
      </w:r>
      <w:r w:rsidRPr="008C784B">
        <w:t xml:space="preserve"> emissions (from 2030 to 2100) under the lower and higher RCPs scenarios are discussed for the regions and seasons presented in the evaluation section. </w:t>
      </w:r>
      <w:r w:rsidR="00D519EF" w:rsidRPr="00D519EF">
        <w:t>In the tropical region, TCO evolution is further analysed by looking at the stratospheric (split into upper and lower regions, approximatel</w:t>
      </w:r>
      <w:r w:rsidR="00667DAF">
        <w:t>y between 31</w:t>
      </w:r>
      <w:r w:rsidR="00AF6527">
        <w:rPr>
          <w:rFonts w:ascii="Cambria Math" w:hAnsi="Cambria Math" w:cs="Cambria Math"/>
        </w:rPr>
        <w:t>⎯</w:t>
      </w:r>
      <w:r w:rsidR="00667DAF">
        <w:t>48 km and 17</w:t>
      </w:r>
      <w:r w:rsidR="00AF6527">
        <w:rPr>
          <w:rFonts w:ascii="Cambria Math" w:hAnsi="Cambria Math" w:cs="Cambria Math"/>
        </w:rPr>
        <w:t>⎯</w:t>
      </w:r>
      <w:r w:rsidR="00667DAF">
        <w:t>25 km</w:t>
      </w:r>
      <w:r w:rsidR="00D519EF" w:rsidRPr="00D519EF">
        <w:t xml:space="preserve"> respectively) and tropospheric (&lt;17 km) columns ozone</w:t>
      </w:r>
      <w:r w:rsidRPr="008C784B">
        <w:t xml:space="preserve">. </w:t>
      </w:r>
      <w:r w:rsidRPr="00377EFE">
        <w:t xml:space="preserve">Historical and future global annual mean of </w:t>
      </w:r>
      <w:r w:rsidR="00C52574">
        <w:t>TCO</w:t>
      </w:r>
      <w:r w:rsidRPr="00377EFE">
        <w:t xml:space="preserve"> and associated uncertainty (±</w:t>
      </w:r>
      <w:r w:rsidR="00127305">
        <w:t xml:space="preserve"> </w:t>
      </w:r>
      <w:r w:rsidRPr="00377EFE">
        <w:t>1 standard deviation)</w:t>
      </w:r>
      <w:r w:rsidR="002E528D" w:rsidRPr="00377EFE">
        <w:t xml:space="preserve"> for the </w:t>
      </w:r>
      <w:r w:rsidR="00D25A16" w:rsidRPr="00DD3790">
        <w:t>ACCMIP and CMIP5 CHEM models</w:t>
      </w:r>
      <w:r w:rsidR="00D25A16">
        <w:t xml:space="preserve"> and the IGAC/SPARC data set</w:t>
      </w:r>
      <w:r w:rsidRPr="00377EFE">
        <w:t xml:space="preserve"> is given in Table 2</w:t>
      </w:r>
      <w:r w:rsidRPr="00FC4E32">
        <w:t>.</w:t>
      </w:r>
    </w:p>
    <w:p w14:paraId="7E80E132" w14:textId="5C69412D" w:rsidR="00795C11" w:rsidRDefault="00963731" w:rsidP="002934E1">
      <w:r w:rsidRPr="00963731">
        <w:t xml:space="preserve">To probe how different emissions of </w:t>
      </w:r>
      <w:r w:rsidR="000A11EB">
        <w:t>GHG</w:t>
      </w:r>
      <w:r w:rsidRPr="00963731">
        <w:t xml:space="preserve"> affect stratospheric ozone, we only include in this section ACCMIP </w:t>
      </w:r>
      <w:r w:rsidR="00DA575A">
        <w:t xml:space="preserve">and CMIP5 </w:t>
      </w:r>
      <w:r w:rsidRPr="00963731">
        <w:t>models with full ozone chemistry</w:t>
      </w:r>
      <w:r w:rsidR="00DA575A">
        <w:t xml:space="preserve"> (</w:t>
      </w:r>
      <w:r w:rsidRPr="00963731">
        <w:t>CHEM</w:t>
      </w:r>
      <w:r w:rsidR="00DA575A">
        <w:t>)</w:t>
      </w:r>
      <w:r w:rsidRPr="00963731">
        <w:t xml:space="preserve">. In addition, we compare these results with the IGAC/SPARC database, generally used by those models with prescribed stratospheric ozone. </w:t>
      </w:r>
      <w:r w:rsidR="005E0F67">
        <w:t>Note that t</w:t>
      </w:r>
      <w:r w:rsidR="00DA575A" w:rsidRPr="00963731">
        <w:t>ropospheric column ozone under the RCPs at the end of the 21</w:t>
      </w:r>
      <w:r w:rsidR="00DA575A" w:rsidRPr="00963731">
        <w:rPr>
          <w:vertAlign w:val="superscript"/>
        </w:rPr>
        <w:t>st</w:t>
      </w:r>
      <w:r w:rsidR="00DA575A" w:rsidRPr="00963731">
        <w:t xml:space="preserve"> century could lead to differences in </w:t>
      </w:r>
      <w:r w:rsidR="00DA575A">
        <w:t>TCO</w:t>
      </w:r>
      <w:r w:rsidR="00DA575A" w:rsidRPr="00963731">
        <w:t xml:space="preserve"> around 20 DU, due to differences in ozone precursors emissions (e.g. </w:t>
      </w:r>
      <w:r w:rsidR="00A31357">
        <w:t>methane</w:t>
      </w:r>
      <w:r w:rsidR="00DA575A" w:rsidRPr="00963731">
        <w:t xml:space="preserve">) </w:t>
      </w:r>
      <w:r w:rsidR="00DA575A">
        <w:fldChar w:fldCharType="begin"/>
      </w:r>
      <w:r w:rsidR="003062D6">
        <w:instrText xml:space="preserve"> ADDIN EN.CITE &lt;EndNote&gt;&lt;Cite&gt;&lt;Author&gt;Young&lt;/Author&gt;&lt;Year&gt;2013&lt;/Year&gt;&lt;RecNum&gt;18&lt;/RecNum&gt;&lt;DisplayText&gt;(Young et al., 2013a)&lt;/DisplayText&gt;&lt;record&gt;&lt;rec-number&gt;18&lt;/rec-number&gt;&lt;foreign-keys&gt;&lt;key app="EN" db-id="0f90pdefssr5fteptv5xp0v4vdz95v0zsa5s" timestamp="1381247628"&gt;18&lt;/key&gt;&lt;/foreign-keys&gt;&lt;ref-type name="Journal Article"&gt;17&lt;/ref-type&gt;&lt;contributors&gt;&lt;authors&gt;&lt;author&gt;Young, P. J.&lt;/author&gt;&lt;author&gt;Archibald, A. T.&lt;/author&gt;&lt;author&gt;Bowman, K. W.&lt;/author&gt;&lt;author&gt;Lamarque, J. F.&lt;/author&gt;&lt;author&gt;Naik, V.&lt;/author&gt;&lt;author&gt;Stevenson, D. S.&lt;/author&gt;&lt;author&gt;Tilmes, S.&lt;/author&gt;&lt;author&gt;Voulgarakis, A.&lt;/author&gt;&lt;author&gt;Wild, O.&lt;/author&gt;&lt;author&gt;Bergmann, D.&lt;/author&gt;&lt;author&gt;Cameron-Smith, P.&lt;/author&gt;&lt;author&gt;Cionni, I.&lt;/author&gt;&lt;author&gt;Collins, W. J.&lt;/author&gt;&lt;author&gt;Dalsoren, S. B.&lt;/author&gt;&lt;author&gt;Doherty, R. M.&lt;/author&gt;&lt;author&gt;Eyring, V.&lt;/author&gt;&lt;author&gt;Faluvegi, G.&lt;/author&gt;&lt;author&gt;Horowitz, L. W.&lt;/author&gt;&lt;author&gt;Josse, B.&lt;/author&gt;&lt;author&gt;Lee, Y. H.&lt;/author&gt;&lt;author&gt;MacKenzie, I. A.&lt;/author&gt;&lt;author&gt;Nagashima, T.&lt;/author&gt;&lt;author&gt;Plummer, D. A.&lt;/author&gt;&lt;author&gt;Righi, M.&lt;/author&gt;&lt;author&gt;Rumbold, S. T.&lt;/author&gt;&lt;author&gt;Skeie, R. B.&lt;/author&gt;&lt;author&gt;Shindell, D. T.&lt;/author&gt;&lt;author&gt;Strode, S. A.&lt;/author&gt;&lt;author&gt;Sudo, K.&lt;/author&gt;&lt;author&gt;Szopa, S.&lt;/author&gt;&lt;author&gt;Zeng, G.&lt;/author&gt;&lt;/authors&gt;&lt;/contributors&gt;&lt;titles&gt;&lt;title&gt;Pre-industrial to end 21st century projections of tropospheric ozone from the Atmospheric Chemistry and Climate Model Intercomparison Project (ACCMIP)&lt;/title&gt;&lt;secondary-title&gt;Atmos. Chem. Phys.&lt;/secondary-title&gt;&lt;/titles&gt;&lt;periodical&gt;&lt;full-title&gt;Atmos. Chem. Phys.&lt;/full-title&gt;&lt;/periodical&gt;&lt;pages&gt;2063-2090&lt;/pages&gt;&lt;volume&gt;13&lt;/volume&gt;&lt;number&gt;4&lt;/number&gt;&lt;dates&gt;&lt;year&gt;2013&lt;/year&gt;&lt;/dates&gt;&lt;publisher&gt;Copernicus Publications&lt;/publisher&gt;&lt;isbn&gt;1680-7324&lt;/isbn&gt;&lt;urls&gt;&lt;related-urls&gt;&lt;url&gt;http://www.atmos-chem-phys.net/13/2063/2013/&lt;/url&gt;&lt;/related-urls&gt;&lt;/urls&gt;&lt;electronic-resource-num&gt;10.5194/acp-13-2063-2013&lt;/electronic-resource-num&gt;&lt;/record&gt;&lt;/Cite&gt;&lt;/EndNote&gt;</w:instrText>
      </w:r>
      <w:r w:rsidR="00DA575A">
        <w:fldChar w:fldCharType="separate"/>
      </w:r>
      <w:r w:rsidR="00DA575A">
        <w:rPr>
          <w:noProof/>
        </w:rPr>
        <w:t>(Young et al., 2013a)</w:t>
      </w:r>
      <w:r w:rsidR="00DA575A">
        <w:fldChar w:fldCharType="end"/>
      </w:r>
      <w:r w:rsidR="00DA575A" w:rsidRPr="00963731">
        <w:t>.</w:t>
      </w:r>
      <w:r w:rsidR="00325F7D">
        <w:t xml:space="preserve"> </w:t>
      </w:r>
      <w:r w:rsidR="00325F7D" w:rsidRPr="00963731">
        <w:t xml:space="preserve">Again, vertical resolved ozone changes are presented to give insight on the vertical distribution of ozone changes (for </w:t>
      </w:r>
      <w:r w:rsidR="00283480">
        <w:t xml:space="preserve">the </w:t>
      </w:r>
      <w:r w:rsidR="00325F7D" w:rsidRPr="00963731">
        <w:t>1850</w:t>
      </w:r>
      <w:r w:rsidR="00A82A98">
        <w:rPr>
          <w:rFonts w:ascii="Cambria Math" w:hAnsi="Cambria Math" w:cs="Cambria Math"/>
        </w:rPr>
        <w:t>⎯</w:t>
      </w:r>
      <w:r w:rsidR="00325F7D" w:rsidRPr="00963731">
        <w:t>2100 and 2000</w:t>
      </w:r>
      <w:r w:rsidR="00A82A98">
        <w:rPr>
          <w:rFonts w:ascii="Cambria Math" w:hAnsi="Cambria Math" w:cs="Cambria Math"/>
        </w:rPr>
        <w:t>⎯</w:t>
      </w:r>
      <w:r w:rsidR="00325F7D" w:rsidRPr="00963731">
        <w:t>2100 periods).</w:t>
      </w:r>
    </w:p>
    <w:p w14:paraId="0E2A0692" w14:textId="5B3ACAF3" w:rsidR="003F78CA" w:rsidRDefault="008C1795" w:rsidP="002934E1">
      <w:r w:rsidRPr="00205169">
        <w:t>Figure 3</w:t>
      </w:r>
      <w:r w:rsidR="00AD6C02">
        <w:t xml:space="preserve"> shows</w:t>
      </w:r>
      <w:r w:rsidRPr="008C1795">
        <w:t xml:space="preserve">, except for the </w:t>
      </w:r>
      <w:proofErr w:type="spellStart"/>
      <w:r w:rsidRPr="008C1795">
        <w:t>extratropical</w:t>
      </w:r>
      <w:proofErr w:type="spellEnd"/>
      <w:r w:rsidRPr="008C1795">
        <w:t xml:space="preserve"> regions in the SH, an increase </w:t>
      </w:r>
      <w:r w:rsidR="004923FB">
        <w:t xml:space="preserve">in TCO </w:t>
      </w:r>
      <w:r w:rsidRPr="008C1795">
        <w:t xml:space="preserve">from </w:t>
      </w:r>
      <w:r w:rsidR="004923FB">
        <w:t xml:space="preserve">the </w:t>
      </w:r>
      <w:r w:rsidRPr="008C1795">
        <w:t xml:space="preserve">pre-industrial period (Hist 1850) to </w:t>
      </w:r>
      <w:r w:rsidR="004923FB">
        <w:t xml:space="preserve">the </w:t>
      </w:r>
      <w:proofErr w:type="gramStart"/>
      <w:r w:rsidR="001A7DE6">
        <w:t>near-past</w:t>
      </w:r>
      <w:proofErr w:type="gramEnd"/>
      <w:r w:rsidRPr="008C1795">
        <w:t xml:space="preserve"> (Hist 1980) owing to ozone precursors emissions. In the </w:t>
      </w:r>
      <w:r w:rsidR="00A3136F">
        <w:t xml:space="preserve">SH </w:t>
      </w:r>
      <w:proofErr w:type="spellStart"/>
      <w:r w:rsidR="00A3136F">
        <w:t>extratropical</w:t>
      </w:r>
      <w:proofErr w:type="spellEnd"/>
      <w:r w:rsidRPr="008C1795">
        <w:t xml:space="preserve">, due to special conditions (e.g. </w:t>
      </w:r>
      <w:r w:rsidR="007754DE">
        <w:t>greater</w:t>
      </w:r>
      <w:r w:rsidR="007754DE" w:rsidRPr="008C1795">
        <w:t xml:space="preserve"> </w:t>
      </w:r>
      <w:r w:rsidRPr="008C1795">
        <w:t>isolat</w:t>
      </w:r>
      <w:r w:rsidR="007754DE">
        <w:t>ion</w:t>
      </w:r>
      <w:r w:rsidRPr="008C1795">
        <w:t xml:space="preserve"> from </w:t>
      </w:r>
      <w:r w:rsidR="007754DE">
        <w:t xml:space="preserve">the </w:t>
      </w:r>
      <w:r w:rsidRPr="008C1795">
        <w:t>main sources of ozone precursors and stratospheric cold temperatures during austral winter and early spring), there is a decrease</w:t>
      </w:r>
      <w:r w:rsidR="007754DE">
        <w:t xml:space="preserve"> in TCO that is</w:t>
      </w:r>
      <w:r w:rsidR="007754DE" w:rsidRPr="008C1795">
        <w:t xml:space="preserve"> </w:t>
      </w:r>
      <w:r w:rsidRPr="008C1795">
        <w:t xml:space="preserve">particularly pronounced over Antarctica </w:t>
      </w:r>
      <w:r w:rsidR="004A3A68" w:rsidRPr="008C1795">
        <w:t>(</w:t>
      </w:r>
      <w:r w:rsidR="004A3A68">
        <w:t>−</w:t>
      </w:r>
      <w:r w:rsidR="00E44E4E">
        <w:t>12.4</w:t>
      </w:r>
      <w:r w:rsidR="00917C7A" w:rsidRPr="00917C7A">
        <w:t xml:space="preserve"> </w:t>
      </w:r>
      <w:r w:rsidRPr="00917C7A">
        <w:t>%</w:t>
      </w:r>
      <w:r w:rsidRPr="008C1795">
        <w:t xml:space="preserve">). Between </w:t>
      </w:r>
      <w:proofErr w:type="gramStart"/>
      <w:r w:rsidR="001A7DE6">
        <w:t>near-past</w:t>
      </w:r>
      <w:proofErr w:type="gramEnd"/>
      <w:r w:rsidRPr="008C1795">
        <w:t xml:space="preserve"> and </w:t>
      </w:r>
      <w:r w:rsidR="001A7DE6">
        <w:t>present-day</w:t>
      </w:r>
      <w:r w:rsidRPr="008C1795">
        <w:t xml:space="preserve"> (Hist 2000), </w:t>
      </w:r>
      <w:r w:rsidR="00C72FC5">
        <w:t xml:space="preserve">a </w:t>
      </w:r>
      <w:r w:rsidRPr="008C1795">
        <w:t xml:space="preserve">period characterised by </w:t>
      </w:r>
      <w:r w:rsidR="0096419A">
        <w:t>ODS</w:t>
      </w:r>
      <w:r w:rsidRPr="008C1795">
        <w:t xml:space="preserve"> emissions, </w:t>
      </w:r>
      <w:r w:rsidR="00C72FC5">
        <w:t xml:space="preserve">the </w:t>
      </w:r>
      <w:r w:rsidR="004641C8">
        <w:t>TCO</w:t>
      </w:r>
      <w:r w:rsidRPr="008C1795">
        <w:t xml:space="preserve"> decreases everywhere, with the magnitude being depend</w:t>
      </w:r>
      <w:r w:rsidR="00C72FC5">
        <w:t>e</w:t>
      </w:r>
      <w:r w:rsidRPr="008C1795">
        <w:t xml:space="preserve">nt on the region. Thus, </w:t>
      </w:r>
      <w:r w:rsidR="00067107">
        <w:t xml:space="preserve">the relative change of </w:t>
      </w:r>
      <w:r w:rsidR="004641C8">
        <w:t>TCO</w:t>
      </w:r>
      <w:r w:rsidRPr="008C1795">
        <w:t xml:space="preserve"> </w:t>
      </w:r>
      <w:r w:rsidR="00067107">
        <w:t xml:space="preserve">between the </w:t>
      </w:r>
      <w:r w:rsidR="001A7DE6">
        <w:t>present-day</w:t>
      </w:r>
      <w:r w:rsidRPr="008C1795">
        <w:t xml:space="preserve"> </w:t>
      </w:r>
      <w:r w:rsidR="00067107">
        <w:t>and</w:t>
      </w:r>
      <w:r w:rsidRPr="008C1795">
        <w:t xml:space="preserve"> pre-industrial period</w:t>
      </w:r>
      <w:r w:rsidR="006F78C9">
        <w:t>s</w:t>
      </w:r>
      <w:r w:rsidRPr="008C1795">
        <w:t xml:space="preserve"> varies across different regions, mainly due to the competing effects of ozone precursors and </w:t>
      </w:r>
      <w:r w:rsidR="0096419A">
        <w:t>ODS</w:t>
      </w:r>
      <w:r w:rsidRPr="008C1795">
        <w:t xml:space="preserve"> emissions (approximately, from </w:t>
      </w:r>
      <w:r w:rsidR="0022076C">
        <w:t>2.9</w:t>
      </w:r>
      <w:r w:rsidR="006C2945" w:rsidRPr="006C2945">
        <w:t xml:space="preserve"> </w:t>
      </w:r>
      <w:r w:rsidRPr="006C2945">
        <w:t xml:space="preserve">% in the NH midlatitudes </w:t>
      </w:r>
      <w:r w:rsidRPr="005930C7">
        <w:t xml:space="preserve">and </w:t>
      </w:r>
      <w:r w:rsidR="004A3A68">
        <w:t>−</w:t>
      </w:r>
      <w:r w:rsidR="0073358E">
        <w:t>34.9</w:t>
      </w:r>
      <w:r w:rsidR="005930C7" w:rsidRPr="005930C7">
        <w:t xml:space="preserve"> %</w:t>
      </w:r>
      <w:r w:rsidRPr="008C1795">
        <w:t xml:space="preserve"> over Antarctica). Notice, however, that minimal stratospheric ozone depletion occurs before</w:t>
      </w:r>
      <w:r w:rsidR="00A547D2">
        <w:t xml:space="preserve"> the</w:t>
      </w:r>
      <w:r w:rsidRPr="008C1795">
        <w:t xml:space="preserve"> 1960s.</w:t>
      </w:r>
    </w:p>
    <w:p w14:paraId="60A9E4F8" w14:textId="08CEC08D" w:rsidR="00480F7F" w:rsidRDefault="009D099E" w:rsidP="002934E1">
      <w:r w:rsidRPr="009D099E">
        <w:lastRenderedPageBreak/>
        <w:t xml:space="preserve">Future </w:t>
      </w:r>
      <w:r w:rsidR="004641C8">
        <w:t>TCO</w:t>
      </w:r>
      <w:r w:rsidRPr="009D099E">
        <w:t xml:space="preserve"> projected for the RCPs 2100 time slices relative to </w:t>
      </w:r>
      <w:r w:rsidR="001A7DE6">
        <w:t>present-day</w:t>
      </w:r>
      <w:r w:rsidRPr="009D099E">
        <w:t xml:space="preserve"> are affected by the impact of the Montreal Protocol on limiting </w:t>
      </w:r>
      <w:r w:rsidR="0096419A">
        <w:t>ODS</w:t>
      </w:r>
      <w:r w:rsidRPr="009D099E">
        <w:t xml:space="preserve"> emissions, climate change and ozone precursors emissions. </w:t>
      </w:r>
      <w:r w:rsidR="004641C8">
        <w:t>TCO</w:t>
      </w:r>
      <w:r w:rsidR="00FE25D2">
        <w:t xml:space="preserve"> </w:t>
      </w:r>
      <w:r w:rsidR="00B14186">
        <w:t>changes</w:t>
      </w:r>
      <w:r w:rsidRPr="009D099E">
        <w:t xml:space="preserve"> </w:t>
      </w:r>
      <w:r w:rsidR="00AC7A1D">
        <w:t xml:space="preserve">between 2000 and </w:t>
      </w:r>
      <w:r w:rsidR="00AC7A1D" w:rsidRPr="009D099E">
        <w:t>2100</w:t>
      </w:r>
      <w:r w:rsidR="00AC7A1D">
        <w:t xml:space="preserve"> </w:t>
      </w:r>
      <w:r w:rsidRPr="009D099E">
        <w:t xml:space="preserve">relative to </w:t>
      </w:r>
      <w:r w:rsidR="00DB2237">
        <w:t xml:space="preserve">the </w:t>
      </w:r>
      <w:r w:rsidR="00B14186">
        <w:t>pre-industrial period</w:t>
      </w:r>
      <w:r w:rsidRPr="009D099E">
        <w:t xml:space="preserve"> for the low and high emission scenarios are in the range of approximately from </w:t>
      </w:r>
      <w:r w:rsidR="004A3A68">
        <w:t>−</w:t>
      </w:r>
      <w:r w:rsidR="00AA583F" w:rsidRPr="00AA583F">
        <w:t>1</w:t>
      </w:r>
      <w:r w:rsidRPr="00AA583F">
        <w:t>.2</w:t>
      </w:r>
      <w:r w:rsidR="00AA583F">
        <w:t xml:space="preserve"> </w:t>
      </w:r>
      <w:r w:rsidRPr="00AA583F">
        <w:t xml:space="preserve">% to </w:t>
      </w:r>
      <w:r w:rsidR="00A41297">
        <w:t>2.</w:t>
      </w:r>
      <w:r w:rsidR="00523CCB">
        <w:t>0</w:t>
      </w:r>
      <w:r w:rsidR="00AA583F">
        <w:t xml:space="preserve"> </w:t>
      </w:r>
      <w:r w:rsidRPr="00AA583F">
        <w:t>%</w:t>
      </w:r>
      <w:r w:rsidRPr="009D099E">
        <w:t xml:space="preserve"> in the tropics and </w:t>
      </w:r>
      <w:r w:rsidR="00C623D3">
        <w:t>28.</w:t>
      </w:r>
      <w:r w:rsidR="00BE3B9C">
        <w:t>3</w:t>
      </w:r>
      <w:r w:rsidR="004A3A68">
        <w:rPr>
          <w:rFonts w:ascii="Cambria Math" w:hAnsi="Cambria Math" w:cs="Cambria Math"/>
        </w:rPr>
        <w:t>⎯</w:t>
      </w:r>
      <w:r w:rsidR="00C623D3">
        <w:t>31.7</w:t>
      </w:r>
      <w:r w:rsidR="00AA583F" w:rsidRPr="00AA583F">
        <w:t xml:space="preserve"> </w:t>
      </w:r>
      <w:r w:rsidRPr="00AA583F">
        <w:t>%</w:t>
      </w:r>
      <w:r w:rsidRPr="009D099E">
        <w:t xml:space="preserve"> over Antarctica, respectively. Ozone “super-recovery”, defined here as higher stratospheric ozone levels than those during pre-ozone depletion (1850), is found for ACCMIP CHEM models in RCP</w:t>
      </w:r>
      <w:r w:rsidR="001D2B1F">
        <w:t>8.5</w:t>
      </w:r>
      <w:r w:rsidRPr="009D099E">
        <w:t xml:space="preserve"> 2100 in all regions and seasons, with the exception in the tropics and over Antarctica during austral spring. As expected from the above climate impacts, the biggest super-recovery is found, in the order of </w:t>
      </w:r>
      <w:r w:rsidR="008E332C">
        <w:t>12.6</w:t>
      </w:r>
      <w:r w:rsidR="00F94C98">
        <w:t xml:space="preserve"> </w:t>
      </w:r>
      <w:r w:rsidRPr="00F94C98">
        <w:t>%</w:t>
      </w:r>
      <w:r w:rsidRPr="009D099E">
        <w:t xml:space="preserve"> over the Arctic during boreal spring, and between </w:t>
      </w:r>
      <w:proofErr w:type="gramStart"/>
      <w:r w:rsidR="00511981">
        <w:t>3.</w:t>
      </w:r>
      <w:r w:rsidR="00A843C3">
        <w:t>9</w:t>
      </w:r>
      <w:r w:rsidR="004A3A68">
        <w:rPr>
          <w:rFonts w:ascii="Cambria Math" w:hAnsi="Cambria Math" w:cs="Cambria Math"/>
        </w:rPr>
        <w:t>⎯</w:t>
      </w:r>
      <w:r w:rsidR="00253783">
        <w:t>6.5</w:t>
      </w:r>
      <w:r w:rsidR="00F94C98">
        <w:t xml:space="preserve"> %</w:t>
      </w:r>
      <w:proofErr w:type="gramEnd"/>
      <w:r w:rsidRPr="009D099E">
        <w:t xml:space="preserve"> at </w:t>
      </w:r>
      <w:r w:rsidR="001E7003">
        <w:t>midlatitudes</w:t>
      </w:r>
      <w:r w:rsidRPr="009D099E">
        <w:t xml:space="preserve"> for the RCP8.5 2100 time slice. Similar levels of stratospheric ozone super-recovery </w:t>
      </w:r>
      <w:r w:rsidR="006D241F">
        <w:t>are</w:t>
      </w:r>
      <w:r w:rsidRPr="009D099E">
        <w:t xml:space="preserve"> </w:t>
      </w:r>
      <w:r w:rsidR="006D241F">
        <w:t>found</w:t>
      </w:r>
      <w:r w:rsidRPr="009D099E">
        <w:t xml:space="preserve"> </w:t>
      </w:r>
      <w:r w:rsidR="006D241F">
        <w:t xml:space="preserve">in </w:t>
      </w:r>
      <w:r w:rsidRPr="009D099E">
        <w:t xml:space="preserve">the CMIP5 CHEM models. In contrast, the IGAC/SPARC database only projects small super-recovery in the NH polar region and </w:t>
      </w:r>
      <w:r w:rsidR="00F25E41">
        <w:t xml:space="preserve">at </w:t>
      </w:r>
      <w:r w:rsidR="001E7003">
        <w:t>midlatitudes</w:t>
      </w:r>
      <w:r w:rsidRPr="009D099E">
        <w:t xml:space="preserve"> in the SH. </w:t>
      </w:r>
      <w:r w:rsidR="0031725C" w:rsidRPr="0031725C">
        <w:t>These ozone super-recovery results are consistent with recent findings on stratospheric ozone sensitivity to GHG concentrations</w:t>
      </w:r>
      <w:r w:rsidRPr="009D099E">
        <w:t xml:space="preserve"> </w:t>
      </w:r>
      <w:r w:rsidR="001D1752">
        <w:fldChar w:fldCharType="begin">
          <w:fldData xml:space="preserve">PEVuZE5vdGU+PENpdGU+PEF1dGhvcj5XYXVnaDwvQXV0aG9yPjxZZWFyPjIwMDk8L1llYXI+PFJl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C9wZXJpb2RpY2FsPjxwYWdlcz5MMDM4MDU8L3BhZ2VzPjx2b2x1bWU+MzY8L3ZvbHVtZT48bnVt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</w:fldData>
        </w:fldChar>
      </w:r>
      <w:r w:rsidR="00D41A41">
        <w:instrText xml:space="preserve"> ADDIN EN.CITE </w:instrText>
      </w:r>
      <w:r w:rsidR="00D41A41">
        <w:fldChar w:fldCharType="begin">
          <w:fldData xml:space="preserve">PEVuZE5vdGU+PENpdGU+PEF1dGhvcj5XYXVnaDwvQXV0aG9yPjxZZWFyPjIwMDk8L1llYXI+PFJl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C9wZXJpb2RpY2FsPjxwYWdlcz5MMDM4MDU8L3BhZ2VzPjx2b2x1bWU+MzY8L3ZvbHVtZT48bnVt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</w:fldData>
        </w:fldChar>
      </w:r>
      <w:r w:rsidR="00D41A41">
        <w:instrText xml:space="preserve"> ADDIN EN.CITE.DATA </w:instrText>
      </w:r>
      <w:r w:rsidR="00D41A41">
        <w:fldChar w:fldCharType="end"/>
      </w:r>
      <w:r w:rsidR="001D1752">
        <w:fldChar w:fldCharType="separate"/>
      </w:r>
      <w:r w:rsidR="00FE0AD7">
        <w:rPr>
          <w:noProof/>
        </w:rPr>
        <w:t>(Waugh et al., 2009a; Eyring et al., 2010b)</w:t>
      </w:r>
      <w:r w:rsidR="001D1752">
        <w:fldChar w:fldCharType="end"/>
      </w:r>
      <w:r w:rsidRPr="009D099E">
        <w:t>.</w:t>
      </w:r>
    </w:p>
    <w:p w14:paraId="58915AAC" w14:textId="2921390D" w:rsidR="00634A49" w:rsidRPr="00DA0DD6" w:rsidRDefault="00D274AD" w:rsidP="002934E1">
      <w:pPr>
        <w:rPr>
          <w:rFonts w:eastAsiaTheme="minorEastAsia"/>
          <w:color w:val="auto"/>
          <w:szCs w:val="24"/>
          <w:lang w:val="en-US" w:eastAsia="en-US"/>
        </w:rPr>
      </w:pPr>
      <w:r w:rsidRPr="00DA0DD6">
        <w:rPr>
          <w:rFonts w:eastAsiaTheme="minorEastAsia"/>
          <w:color w:val="auto"/>
          <w:szCs w:val="24"/>
          <w:lang w:val="en-US" w:eastAsia="en-US"/>
        </w:rPr>
        <w:t xml:space="preserve">We give special attention to </w:t>
      </w:r>
      <w:r w:rsidR="004641C8" w:rsidRPr="00DA0DD6">
        <w:rPr>
          <w:rFonts w:eastAsiaTheme="minorEastAsia"/>
          <w:color w:val="auto"/>
          <w:szCs w:val="24"/>
          <w:lang w:val="en-US" w:eastAsia="en-US"/>
        </w:rPr>
        <w:t>TCO</w:t>
      </w:r>
      <w:r w:rsidRPr="00DA0DD6">
        <w:rPr>
          <w:rFonts w:eastAsiaTheme="minorEastAsia"/>
          <w:color w:val="auto"/>
          <w:szCs w:val="24"/>
          <w:lang w:val="en-US" w:eastAsia="en-US"/>
        </w:rPr>
        <w:t xml:space="preserve"> projections in the tropics, since an acceleration of the BDC, due to increases in </w:t>
      </w:r>
      <w:r w:rsidR="000A11EB" w:rsidRPr="00DA0DD6">
        <w:rPr>
          <w:rFonts w:eastAsiaTheme="minorEastAsia"/>
          <w:color w:val="auto"/>
          <w:szCs w:val="24"/>
          <w:lang w:val="en-US" w:eastAsia="en-US"/>
        </w:rPr>
        <w:t>GHG</w:t>
      </w:r>
      <w:r w:rsidRPr="00DA0DD6">
        <w:rPr>
          <w:rFonts w:eastAsiaTheme="minorEastAsia"/>
          <w:color w:val="auto"/>
          <w:szCs w:val="24"/>
          <w:lang w:val="en-US" w:eastAsia="en-US"/>
        </w:rPr>
        <w:t xml:space="preserve"> concentrations would lead to a rise of tropospheric ozone</w:t>
      </w:r>
      <w:r w:rsidR="00CC500B" w:rsidRPr="00DA0DD6">
        <w:rPr>
          <w:rFonts w:eastAsiaTheme="minorEastAsia"/>
          <w:color w:val="auto"/>
          <w:szCs w:val="24"/>
          <w:lang w:val="en-US" w:eastAsia="en-US"/>
        </w:rPr>
        <w:t>-poor</w:t>
      </w:r>
      <w:r w:rsidRPr="00DA0DD6">
        <w:rPr>
          <w:rFonts w:eastAsiaTheme="minorEastAsia"/>
          <w:color w:val="auto"/>
          <w:szCs w:val="24"/>
          <w:lang w:val="en-US" w:eastAsia="en-US"/>
        </w:rPr>
        <w:t xml:space="preserve"> air </w:t>
      </w:r>
      <w:r w:rsidR="00205B4C" w:rsidRPr="00DA0DD6">
        <w:rPr>
          <w:rFonts w:eastAsiaTheme="minorEastAsia"/>
          <w:color w:val="auto"/>
          <w:szCs w:val="24"/>
          <w:lang w:val="en-US" w:eastAsia="en-US"/>
        </w:rPr>
        <w:t>entering</w:t>
      </w:r>
      <w:r w:rsidRPr="00DA0DD6">
        <w:rPr>
          <w:rFonts w:eastAsiaTheme="minorEastAsia"/>
          <w:color w:val="auto"/>
          <w:szCs w:val="24"/>
          <w:lang w:val="en-US" w:eastAsia="en-US"/>
        </w:rPr>
        <w:t xml:space="preserve"> the tropical lower stratosphere </w:t>
      </w:r>
      <w:r w:rsidRPr="00DA0DD6">
        <w:rPr>
          <w:rFonts w:eastAsiaTheme="minorEastAsia"/>
          <w:color w:val="auto"/>
          <w:szCs w:val="24"/>
          <w:lang w:val="en-US" w:eastAsia="en-US"/>
        </w:rPr>
        <w:fldChar w:fldCharType="begin">
          <w:fldData xml:space="preserve">PEVuZE5vdGU+PENpdGU+PEF1dGhvcj5CdXRjaGFydDwvQXV0aG9yPjxZZWFyPjIwMTE8L1llYXI+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kQwNTEwMjwvcGFnZXM+PHZvbHVtZT4xMTY8L3ZvbHVtZT48bnVtYmVyPkQ1PC9u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</w:fldData>
        </w:fldChar>
      </w:r>
      <w:r w:rsidR="00806D90" w:rsidRPr="00DA0DD6">
        <w:rPr>
          <w:rFonts w:eastAsiaTheme="minorEastAsia"/>
          <w:color w:val="auto"/>
          <w:szCs w:val="24"/>
          <w:lang w:val="en-US" w:eastAsia="en-US"/>
        </w:rPr>
        <w:instrText xml:space="preserve"> ADDIN EN.CITE </w:instrText>
      </w:r>
      <w:r w:rsidR="00806D90" w:rsidRPr="00DA0DD6">
        <w:rPr>
          <w:rFonts w:eastAsiaTheme="minorEastAsia"/>
          <w:color w:val="auto"/>
          <w:szCs w:val="24"/>
          <w:lang w:val="en-US" w:eastAsia="en-US"/>
        </w:rPr>
        <w:fldChar w:fldCharType="begin">
          <w:fldData xml:space="preserve">PEVuZE5vdGU+PENpdGU+PEF1dGhvcj5CdXRjaGFydDwvQXV0aG9yPjxZZWFyPjIwMTE8L1llYXI+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</w:fldData>
        </w:fldChar>
      </w:r>
      <w:r w:rsidR="00806D90" w:rsidRPr="00DA0DD6">
        <w:rPr>
          <w:rFonts w:eastAsiaTheme="minorEastAsia"/>
          <w:color w:val="auto"/>
          <w:szCs w:val="24"/>
          <w:lang w:val="en-US" w:eastAsia="en-US"/>
        </w:rPr>
        <w:instrText xml:space="preserve"> ADDIN EN.CITE.DATA </w:instrText>
      </w:r>
      <w:r w:rsidR="00806D90" w:rsidRPr="00DA0DD6">
        <w:rPr>
          <w:rFonts w:eastAsiaTheme="minorEastAsia"/>
          <w:color w:val="auto"/>
          <w:szCs w:val="24"/>
          <w:lang w:val="en-US" w:eastAsia="en-US"/>
        </w:rPr>
      </w:r>
      <w:r w:rsidR="00806D90" w:rsidRPr="00DA0DD6">
        <w:rPr>
          <w:rFonts w:eastAsiaTheme="minorEastAsia"/>
          <w:color w:val="auto"/>
          <w:szCs w:val="24"/>
          <w:lang w:val="en-US" w:eastAsia="en-US"/>
        </w:rPr>
        <w:fldChar w:fldCharType="end"/>
      </w:r>
      <w:r w:rsidRPr="00DA0DD6">
        <w:rPr>
          <w:rFonts w:eastAsiaTheme="minorEastAsia"/>
          <w:color w:val="auto"/>
          <w:szCs w:val="24"/>
          <w:lang w:val="en-US" w:eastAsia="en-US"/>
        </w:rPr>
      </w:r>
      <w:r w:rsidRPr="00DA0DD6">
        <w:rPr>
          <w:rFonts w:eastAsiaTheme="minorEastAsia"/>
          <w:color w:val="auto"/>
          <w:szCs w:val="24"/>
          <w:lang w:val="en-US" w:eastAsia="en-US"/>
        </w:rPr>
        <w:fldChar w:fldCharType="separate"/>
      </w:r>
      <w:r w:rsidR="00FE0AD7" w:rsidRPr="00DA0DD6">
        <w:rPr>
          <w:rFonts w:eastAsiaTheme="minorEastAsia"/>
          <w:noProof/>
          <w:color w:val="auto"/>
          <w:szCs w:val="24"/>
          <w:lang w:val="en-US" w:eastAsia="en-US"/>
        </w:rPr>
        <w:t>(Butchart et al., 2006; Butchart et al., 2010; SPARC-CCMVal, 2010; Butchart et al., 2011; Eyring et al., 2013)</w:t>
      </w:r>
      <w:r w:rsidRPr="00DA0DD6">
        <w:rPr>
          <w:rFonts w:eastAsiaTheme="minorEastAsia"/>
          <w:color w:val="auto"/>
          <w:szCs w:val="24"/>
          <w:lang w:val="en-US" w:eastAsia="en-US"/>
        </w:rPr>
        <w:fldChar w:fldCharType="end"/>
      </w:r>
      <w:r w:rsidRPr="00DA0DD6">
        <w:rPr>
          <w:rFonts w:eastAsiaTheme="minorEastAsia"/>
          <w:color w:val="auto"/>
          <w:szCs w:val="24"/>
          <w:lang w:val="en-US" w:eastAsia="en-US"/>
        </w:rPr>
        <w:t xml:space="preserve">. In other words, ozone concentrations in the lower stratosphere would decrease with high </w:t>
      </w:r>
      <w:r w:rsidR="000A11EB" w:rsidRPr="00DA0DD6">
        <w:rPr>
          <w:rFonts w:eastAsiaTheme="minorEastAsia"/>
          <w:color w:val="auto"/>
          <w:szCs w:val="24"/>
          <w:lang w:val="en-US" w:eastAsia="en-US"/>
        </w:rPr>
        <w:t>GHG</w:t>
      </w:r>
      <w:r w:rsidRPr="00DA0DD6">
        <w:rPr>
          <w:rFonts w:eastAsiaTheme="minorEastAsia"/>
          <w:color w:val="auto"/>
          <w:szCs w:val="24"/>
          <w:lang w:val="en-US" w:eastAsia="en-US"/>
        </w:rPr>
        <w:t xml:space="preserve"> emissions. </w:t>
      </w:r>
    </w:p>
    <w:p w14:paraId="53401D4A" w14:textId="01D8B48B" w:rsidR="00BD58B8" w:rsidRDefault="00D274AD" w:rsidP="002934E1">
      <w:r w:rsidRPr="00DA0DD6">
        <w:rPr>
          <w:rFonts w:eastAsiaTheme="minorEastAsia"/>
          <w:bCs/>
          <w:color w:val="auto"/>
          <w:szCs w:val="24"/>
          <w:lang w:val="en-US" w:eastAsia="en-US"/>
        </w:rPr>
        <w:t>Figure 4</w:t>
      </w:r>
      <w:r w:rsidRPr="00DA0DD6">
        <w:rPr>
          <w:rFonts w:eastAsiaTheme="minorEastAsia"/>
          <w:color w:val="auto"/>
          <w:szCs w:val="24"/>
          <w:lang w:val="en-US" w:eastAsia="en-US"/>
        </w:rPr>
        <w:t xml:space="preserve"> presents upper (10</w:t>
      </w:r>
      <w:r w:rsidR="00BB425A" w:rsidRPr="00DA0DD6">
        <w:rPr>
          <w:rFonts w:eastAsiaTheme="minorEastAsia"/>
          <w:color w:val="auto"/>
          <w:szCs w:val="24"/>
          <w:lang w:val="en-US" w:eastAsia="en-US"/>
        </w:rPr>
        <w:t>-1</w:t>
      </w:r>
      <w:r w:rsidRPr="00DA0DD6">
        <w:rPr>
          <w:rFonts w:eastAsiaTheme="minorEastAsia"/>
          <w:color w:val="auto"/>
          <w:szCs w:val="24"/>
          <w:lang w:val="en-US" w:eastAsia="en-US"/>
        </w:rPr>
        <w:t xml:space="preserve"> hPa) and lower (</w:t>
      </w:r>
      <w:r w:rsidR="00030F24" w:rsidRPr="00DA0DD6">
        <w:rPr>
          <w:rFonts w:eastAsiaTheme="minorEastAsia"/>
          <w:color w:val="auto"/>
          <w:szCs w:val="24"/>
          <w:lang w:val="en-US" w:eastAsia="en-US"/>
        </w:rPr>
        <w:t>&gt;</w:t>
      </w:r>
      <w:r w:rsidRPr="00DA0DD6">
        <w:rPr>
          <w:rFonts w:eastAsiaTheme="minorEastAsia"/>
          <w:color w:val="auto"/>
          <w:szCs w:val="24"/>
          <w:lang w:val="en-US" w:eastAsia="en-US"/>
        </w:rPr>
        <w:t>15 hPa) stratospheric and tropospheric columns ozone in the tropics, from</w:t>
      </w:r>
      <w:r w:rsidR="00A1312B" w:rsidRPr="00DA0DD6">
        <w:rPr>
          <w:rFonts w:eastAsiaTheme="minorEastAsia"/>
          <w:color w:val="auto"/>
          <w:szCs w:val="24"/>
          <w:lang w:val="en-US" w:eastAsia="en-US"/>
        </w:rPr>
        <w:t xml:space="preserve"> the</w:t>
      </w:r>
      <w:r w:rsidRPr="00DA0DD6">
        <w:rPr>
          <w:rFonts w:eastAsiaTheme="minorEastAsia"/>
          <w:color w:val="auto"/>
          <w:szCs w:val="24"/>
          <w:lang w:val="en-US" w:eastAsia="en-US"/>
        </w:rPr>
        <w:t xml:space="preserve"> pre-industrial period to the end of the 21</w:t>
      </w:r>
      <w:r w:rsidR="001D1485" w:rsidRPr="00DA0DD6">
        <w:rPr>
          <w:rFonts w:eastAsiaTheme="minorEastAsia"/>
          <w:color w:val="auto"/>
          <w:szCs w:val="24"/>
          <w:vertAlign w:val="superscript"/>
          <w:lang w:val="en-US" w:eastAsia="en-US"/>
        </w:rPr>
        <w:t>st</w:t>
      </w:r>
      <w:r w:rsidRPr="00DA0DD6">
        <w:rPr>
          <w:rFonts w:eastAsiaTheme="minorEastAsia"/>
          <w:color w:val="auto"/>
          <w:szCs w:val="24"/>
          <w:lang w:val="en-US" w:eastAsia="en-US"/>
        </w:rPr>
        <w:t xml:space="preserve"> century.</w:t>
      </w:r>
      <w:r w:rsidR="00634A49" w:rsidRPr="00DA0DD6">
        <w:t xml:space="preserve"> </w:t>
      </w:r>
      <w:r w:rsidR="00B35B52" w:rsidRPr="00B35B52">
        <w:t>Tropospheric column ozone increases with higher ozone precursors emissions during the historical period (1850</w:t>
      </w:r>
      <w:r w:rsidR="0072743F">
        <w:rPr>
          <w:rFonts w:ascii="Cambria Math" w:hAnsi="Cambria Math" w:cs="Cambria Math"/>
        </w:rPr>
        <w:t>⎯</w:t>
      </w:r>
      <w:r w:rsidR="00B35B52" w:rsidRPr="00B35B52">
        <w:t xml:space="preserve">2000). Future </w:t>
      </w:r>
      <w:r w:rsidR="00724BFE">
        <w:t xml:space="preserve">emissions of </w:t>
      </w:r>
      <w:r w:rsidR="00B35B52" w:rsidRPr="00B35B52">
        <w:t xml:space="preserve">ozone precursors </w:t>
      </w:r>
      <w:r w:rsidR="00724BFE" w:rsidRPr="00B35B52">
        <w:t>(e.g. CO and NO</w:t>
      </w:r>
      <w:r w:rsidR="00724BFE" w:rsidRPr="00B35B52">
        <w:rPr>
          <w:vertAlign w:val="subscript"/>
        </w:rPr>
        <w:t>x</w:t>
      </w:r>
      <w:r w:rsidR="00724BFE" w:rsidRPr="00B35B52">
        <w:t>)</w:t>
      </w:r>
      <w:r w:rsidR="00724BFE">
        <w:t xml:space="preserve"> </w:t>
      </w:r>
      <w:r w:rsidR="00B35B52" w:rsidRPr="00B35B52">
        <w:t xml:space="preserve">are fairly similar among the RCPs scenarios, decreasing to various degrees </w:t>
      </w:r>
      <w:r w:rsidR="00823AD1">
        <w:t>between the</w:t>
      </w:r>
      <w:r w:rsidR="00B35B52" w:rsidRPr="00B35B52">
        <w:t xml:space="preserve"> </w:t>
      </w:r>
      <w:r w:rsidR="001A7DE6">
        <w:t>present-day</w:t>
      </w:r>
      <w:r w:rsidR="00823AD1">
        <w:t xml:space="preserve"> and 2100</w:t>
      </w:r>
      <w:r w:rsidR="00545674">
        <w:t xml:space="preserve"> </w:t>
      </w:r>
      <w:r w:rsidR="00545674">
        <w:fldChar w:fldCharType="begin"/>
      </w:r>
      <w:r w:rsidR="00D41A41">
        <w:instrText xml:space="preserve"> ADDIN EN.CITE &lt;EndNote&gt;&lt;Cite&gt;&lt;Author&gt;van Vuuren&lt;/Author&gt;&lt;Year&gt;2011&lt;/Year&gt;&lt;RecNum&gt;163&lt;/RecNum&gt;&lt;DisplayText&gt;(van Vuuren et al., 2011)&lt;/DisplayText&gt;&lt;record&gt;&lt;rec-number&gt;163&lt;/rec-number&gt;&lt;foreign-keys&gt;&lt;key app="EN" db-id="0f90pdefssr5fteptv5xp0v4vdz95v0zsa5s" timestamp="1405676527"&gt;163&lt;/key&gt;&lt;/foreign-keys&gt;&lt;ref-type name="Journal Article"&gt;17&lt;/ref-type&gt;&lt;contributors&gt;&lt;authors&gt;&lt;author&gt;van Vuuren, &lt;/author&gt;&lt;author&gt;Detlef, P.,&lt;/author&gt;&lt;author&gt;Edmonds, Jae&lt;/author&gt;&lt;author&gt;Kainuma, Mikiko&lt;/author&gt;&lt;author&gt;Riahi, Keywan&lt;/author&gt;&lt;author&gt;Thomson, Allison&lt;/author&gt;&lt;author&gt;Hibbard, Kathy&lt;/author&gt;&lt;author&gt;Hurtt, GeorgeC&lt;/author&gt;&lt;author&gt;Kram, Tom&lt;/author&gt;&lt;author&gt;Krey, Volker&lt;/author&gt;&lt;author&gt;Lamarque, Jean-Francois&lt;/author&gt;&lt;author&gt;Masui, Toshihiko&lt;/author&gt;&lt;author&gt;Meinshausen, Malte&lt;/author&gt;&lt;author&gt;Nakicenovic, Nebojsa&lt;/author&gt;&lt;author&gt;Smith, StevenJ&lt;/author&gt;&lt;author&gt;Rose, StevenK&lt;/author&gt;&lt;/authors&gt;&lt;/contributors&gt;&lt;titles&gt;&lt;title&gt;The representative concentration pathways: an overview&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5-31&lt;/pages&gt;&lt;volume&gt;109&lt;/volume&gt;&lt;number&gt;1-2&lt;/number&gt;&lt;dates&gt;&lt;year&gt;2011&lt;/year&gt;&lt;pub-dates&gt;&lt;date&gt;2011/11/01&lt;/date&gt;&lt;/pub-dates&gt;&lt;/dates&gt;&lt;publisher&gt;Springer Netherlands&lt;/publisher&gt;&lt;isbn&gt;0165-0009&lt;/isbn&gt;&lt;urls&gt;&lt;related-urls&gt;&lt;url&gt;http://dx.doi.org/10.1007/s10584-011-0148-z&lt;/url&gt;&lt;/related-urls&gt;&lt;/urls&gt;&lt;electronic-resource-num&gt;10.1007/s10584-011-0148-z&lt;/electronic-resource-num&gt;&lt;language&gt;English&lt;/language&gt;&lt;/record&gt;&lt;/Cite&gt;&lt;/EndNote&gt;</w:instrText>
      </w:r>
      <w:r w:rsidR="00545674">
        <w:fldChar w:fldCharType="separate"/>
      </w:r>
      <w:r w:rsidR="00545674">
        <w:rPr>
          <w:noProof/>
        </w:rPr>
        <w:t>(van Vuuren et al., 2011)</w:t>
      </w:r>
      <w:r w:rsidR="00545674">
        <w:fldChar w:fldCharType="end"/>
      </w:r>
      <w:r w:rsidR="00B35B52" w:rsidRPr="00B35B52">
        <w:t xml:space="preserve">. The exception is that </w:t>
      </w:r>
      <w:r w:rsidR="00894913">
        <w:t xml:space="preserve">the </w:t>
      </w:r>
      <w:r w:rsidR="004627DC">
        <w:t>methane</w:t>
      </w:r>
      <w:r w:rsidR="00B35B52" w:rsidRPr="00B35B52">
        <w:t xml:space="preserve"> burden under the RCP8.5 </w:t>
      </w:r>
      <w:r w:rsidR="00E87410">
        <w:t xml:space="preserve">scenario </w:t>
      </w:r>
      <w:r w:rsidR="00B35B52" w:rsidRPr="00B35B52">
        <w:t>roughly doubles by the end of the 21</w:t>
      </w:r>
      <w:r w:rsidR="00B35B52" w:rsidRPr="00B35B52">
        <w:rPr>
          <w:vertAlign w:val="superscript"/>
        </w:rPr>
        <w:t>st</w:t>
      </w:r>
      <w:r w:rsidR="00B35B52" w:rsidRPr="00B35B52">
        <w:t xml:space="preserve"> century </w:t>
      </w:r>
      <w:r w:rsidR="006115BE">
        <w:fldChar w:fldCharType="begin"/>
      </w:r>
      <w:r w:rsidR="00D41A41">
        <w:instrText xml:space="preserve"> ADDIN EN.CITE &lt;EndNote&gt;&lt;Cite&gt;&lt;Author&gt;Meinshausen&lt;/Author&gt;&lt;Year&gt;2011&lt;/Year&gt;&lt;RecNum&gt;49&lt;/RecNum&gt;&lt;DisplayText&gt;(Meinshausen et al., 2011)&lt;/DisplayText&gt;&lt;record&gt;&lt;rec-number&gt;49&lt;/rec-number&gt;&lt;foreign-keys&gt;&lt;key app="EN" db-id="0f90pdefssr5fteptv5xp0v4vdz95v0zsa5s" timestamp="1391696275"&gt;49&lt;/key&gt;&lt;/foreign-keys&gt;&lt;ref-type name="Journal Article"&gt;17&lt;/ref-type&gt;&lt;contributors&gt;&lt;authors&gt;&lt;author&gt;Meinshausen, Malte&lt;/author&gt;&lt;author&gt;Smith, S. J.&lt;/author&gt;&lt;author&gt;Calvin, K.&lt;/author&gt;&lt;author&gt;Daniel, J. S.&lt;/author&gt;&lt;author&gt;Kainuma, M. L. T.&lt;/author&gt;&lt;author&gt;Lamarque, J. F.&lt;/author&gt;&lt;author&gt;Matsumoto, K.&lt;/author&gt;&lt;author&gt;Montzka, S. A.&lt;/author&gt;&lt;author&gt;Raper, S. C. B.&lt;/author&gt;&lt;author&gt;Riahi, K.&lt;/author&gt;&lt;author&gt;Thomson, A.&lt;/author&gt;&lt;author&gt;Velders, G. J. M.&lt;/author&gt;&lt;author&gt;Vuuren, D. P. P.&lt;/author&gt;&lt;/authors&gt;&lt;/contributors&gt;&lt;titles&gt;&lt;title&gt;The RCP greenhouse gas concentrations and their extensions from 1765 to 2300&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213-241&lt;/pages&gt;&lt;volume&gt;109&lt;/volume&gt;&lt;number&gt;1-2&lt;/number&gt;&lt;dates&gt;&lt;year&gt;2011&lt;/year&gt;&lt;pub-dates&gt;&lt;date&gt;2011/11/01&lt;/date&gt;&lt;/pub-dates&gt;&lt;/dates&gt;&lt;publisher&gt;Springer Netherlands&lt;/publisher&gt;&lt;isbn&gt;0165-0009&lt;/isbn&gt;&lt;urls&gt;&lt;related-urls&gt;&lt;url&gt;http://dx.doi.org/10.1007/s10584-011-0156-z&lt;/url&gt;&lt;/related-urls&gt;&lt;/urls&gt;&lt;electronic-resource-num&gt;10.1007/s10584-011-0156-z&lt;/electronic-resource-num&gt;&lt;language&gt;English&lt;/language&gt;&lt;/record&gt;&lt;/Cite&gt;&lt;/EndNote&gt;</w:instrText>
      </w:r>
      <w:r w:rsidR="006115BE">
        <w:fldChar w:fldCharType="separate"/>
      </w:r>
      <w:r w:rsidR="00FC4B72">
        <w:rPr>
          <w:noProof/>
        </w:rPr>
        <w:t>(Meinshausen et al., 2011)</w:t>
      </w:r>
      <w:r w:rsidR="006115BE">
        <w:fldChar w:fldCharType="end"/>
      </w:r>
      <w:r w:rsidR="00B35B52" w:rsidRPr="00B35B52">
        <w:t xml:space="preserve">. </w:t>
      </w:r>
      <w:r w:rsidR="00F41E8D">
        <w:t>Mainly d</w:t>
      </w:r>
      <w:r w:rsidR="00C57360">
        <w:t xml:space="preserve">ue </w:t>
      </w:r>
      <w:r w:rsidR="00B509D1">
        <w:t xml:space="preserve">to </w:t>
      </w:r>
      <w:r w:rsidR="00C57360">
        <w:t xml:space="preserve">the methane burden </w:t>
      </w:r>
      <w:r w:rsidR="00545674">
        <w:t xml:space="preserve">and the stratospheric </w:t>
      </w:r>
      <w:r w:rsidR="00C57360">
        <w:t xml:space="preserve">ozone </w:t>
      </w:r>
      <w:r w:rsidR="00B509D1">
        <w:t>influence</w:t>
      </w:r>
      <w:r w:rsidR="00545674">
        <w:t xml:space="preserve"> via STE</w:t>
      </w:r>
      <w:r w:rsidR="00C57360">
        <w:t>,</w:t>
      </w:r>
      <w:r w:rsidR="00B35B52" w:rsidRPr="00B35B52">
        <w:t xml:space="preserve"> ACCMIP CHEM tropospheric column ozone</w:t>
      </w:r>
      <w:r w:rsidR="00CC2E8A">
        <w:t xml:space="preserve"> change</w:t>
      </w:r>
      <w:r w:rsidR="00B35B52" w:rsidRPr="00B35B52">
        <w:t xml:space="preserve"> by 2100 relative to </w:t>
      </w:r>
      <w:r w:rsidR="001A7DE6">
        <w:t>present-day</w:t>
      </w:r>
      <w:r w:rsidR="00B35B52" w:rsidRPr="00B35B52">
        <w:t xml:space="preserve"> </w:t>
      </w:r>
      <w:r w:rsidR="00F66ECD">
        <w:t>is</w:t>
      </w:r>
      <w:r w:rsidR="00CC2E8A">
        <w:t xml:space="preserve"> </w:t>
      </w:r>
      <w:r w:rsidR="0072743F">
        <w:t>−</w:t>
      </w:r>
      <w:r w:rsidR="003E7600" w:rsidRPr="00310EC5">
        <w:t>5.</w:t>
      </w:r>
      <w:r w:rsidR="002449DA">
        <w:t>5</w:t>
      </w:r>
      <w:r w:rsidR="001A1F79" w:rsidRPr="00310EC5">
        <w:t xml:space="preserve"> DU</w:t>
      </w:r>
      <w:r w:rsidR="00B35B52" w:rsidRPr="00310EC5">
        <w:t xml:space="preserve"> and </w:t>
      </w:r>
      <w:r w:rsidR="003E7600" w:rsidRPr="00310EC5">
        <w:t>5.</w:t>
      </w:r>
      <w:r w:rsidR="00143F90">
        <w:t>2</w:t>
      </w:r>
      <w:r w:rsidR="001A1F79" w:rsidRPr="00310EC5">
        <w:t xml:space="preserve"> DU</w:t>
      </w:r>
      <w:r w:rsidR="00EE61FF">
        <w:t>,</w:t>
      </w:r>
      <w:r w:rsidR="00B35B52" w:rsidRPr="00B35B52">
        <w:t xml:space="preserve"> for the RCP2.6 and RCP8.5 scenarios respectively. For both stratospheric columns ozone, </w:t>
      </w:r>
      <w:r w:rsidR="00B35B52" w:rsidRPr="00B35B52">
        <w:lastRenderedPageBreak/>
        <w:t xml:space="preserve">there is a small decrease from the pre-industrial period to </w:t>
      </w:r>
      <w:r w:rsidR="001A7DE6">
        <w:t>present-day</w:t>
      </w:r>
      <w:r w:rsidR="00B35B52" w:rsidRPr="00B35B52">
        <w:t xml:space="preserve"> </w:t>
      </w:r>
      <w:r w:rsidR="0072743F" w:rsidRPr="00B35B52">
        <w:t>(</w:t>
      </w:r>
      <w:r w:rsidR="0072743F">
        <w:t>−</w:t>
      </w:r>
      <w:r w:rsidR="00ED4BCB">
        <w:t>3.2</w:t>
      </w:r>
      <w:r w:rsidR="0072743F">
        <w:rPr>
          <w:rFonts w:ascii="Cambria Math" w:hAnsi="Cambria Math" w:cs="Cambria Math"/>
        </w:rPr>
        <w:t>⎯</w:t>
      </w:r>
      <w:r w:rsidR="00B9356E">
        <w:t>3.</w:t>
      </w:r>
      <w:r w:rsidR="00ED4BCB">
        <w:t>3</w:t>
      </w:r>
      <w:r w:rsidR="00310EC5">
        <w:t xml:space="preserve"> </w:t>
      </w:r>
      <w:r w:rsidR="000C59B0" w:rsidRPr="00310EC5">
        <w:t>DU</w:t>
      </w:r>
      <w:r w:rsidR="00B35B52" w:rsidRPr="00B35B52">
        <w:t xml:space="preserve">), which remained fairly constant by 2030 for </w:t>
      </w:r>
      <w:r w:rsidR="007F720B">
        <w:t xml:space="preserve">both </w:t>
      </w:r>
      <w:r w:rsidR="00B35B52" w:rsidRPr="00B35B52">
        <w:t>RCP</w:t>
      </w:r>
      <w:r w:rsidR="007F720B">
        <w:t>s</w:t>
      </w:r>
      <w:r w:rsidR="00B35B52" w:rsidRPr="00B35B52">
        <w:t xml:space="preserve"> scenarios. Although </w:t>
      </w:r>
      <w:r w:rsidR="0096419A">
        <w:t>ODS</w:t>
      </w:r>
      <w:r w:rsidR="00B35B52" w:rsidRPr="00B35B52">
        <w:t xml:space="preserve"> concentrations decrease during the 21</w:t>
      </w:r>
      <w:r w:rsidR="00B35B52" w:rsidRPr="00FE3C70">
        <w:rPr>
          <w:vertAlign w:val="superscript"/>
        </w:rPr>
        <w:t>st</w:t>
      </w:r>
      <w:r w:rsidR="00B35B52" w:rsidRPr="00B35B52">
        <w:t xml:space="preserve"> century, two different stories occur in the second half of the century. In the upper stratosphere, ozone amounts return to pre-industrial levels under the low emission scenario by 2100. However, RCP8.5 2100 ozone levels relative to </w:t>
      </w:r>
      <w:r w:rsidR="001A7DE6">
        <w:t>present-day</w:t>
      </w:r>
      <w:r w:rsidR="00B35B52" w:rsidRPr="00B35B52">
        <w:t xml:space="preserve"> increase </w:t>
      </w:r>
      <w:r w:rsidR="0052678A">
        <w:t>8.3</w:t>
      </w:r>
      <w:r w:rsidR="00601840" w:rsidRPr="00431EDA">
        <w:t xml:space="preserve"> DU</w:t>
      </w:r>
      <w:r w:rsidR="00B35B52" w:rsidRPr="00B35B52">
        <w:t xml:space="preserve">, due to a slow down of the ozone catalytic loss cycles, linked to the stratospheric cooling </w:t>
      </w:r>
      <w:r w:rsidR="0042644E">
        <w:fldChar w:fldCharType="begin">
          <w:fldData xml:space="preserve">PEVuZE5vdGU+PENpdGU+PEF1dGhvcj5IYWlnaDwvQXV0aG9yPjxZZWFyPjE5ODI8L1llYXI+PFJl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NjI3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5MMTU4MDY8L3BhZ2VzPjx2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</w:fldData>
        </w:fldChar>
      </w:r>
      <w:r w:rsidR="007E27EC">
        <w:instrText xml:space="preserve"> ADDIN EN.CITE </w:instrText>
      </w:r>
      <w:r w:rsidR="007E27EC">
        <w:fldChar w:fldCharType="begin">
          <w:fldData xml:space="preserve">PEVuZE5vdGU+PENpdGU+PEF1dGhvcj5IYWlnaDwvQXV0aG9yPjxZZWFyPjE5ODI8L1llYXI+PFJl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5MMTU4MDY8L3BhZ2VzPjx2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</w:fldData>
        </w:fldChar>
      </w:r>
      <w:r w:rsidR="007E27EC">
        <w:instrText xml:space="preserve"> ADDIN EN.CITE.DATA </w:instrText>
      </w:r>
      <w:r w:rsidR="007E27EC">
        <w:fldChar w:fldCharType="end"/>
      </w:r>
      <w:r w:rsidR="0042644E">
        <w:fldChar w:fldCharType="separate"/>
      </w:r>
      <w:r w:rsidR="007E27EC">
        <w:rPr>
          <w:noProof/>
        </w:rPr>
        <w:t>(e.g. Haigh and Pyle, 1982; Portmann and Solomon, 2007; Revell et al., 2012; Reader et al., 2013)</w:t>
      </w:r>
      <w:r w:rsidR="0042644E">
        <w:fldChar w:fldCharType="end"/>
      </w:r>
      <w:r w:rsidR="00B35B52" w:rsidRPr="00B35B52">
        <w:t xml:space="preserve">. In the lower stratosphere, ozone levels </w:t>
      </w:r>
      <w:r w:rsidR="00F82CAF">
        <w:t>change little</w:t>
      </w:r>
      <w:r w:rsidR="00C821F7">
        <w:t xml:space="preserve"> (</w:t>
      </w:r>
      <w:r w:rsidR="0072743F">
        <w:t>−</w:t>
      </w:r>
      <w:r w:rsidR="00C821F7">
        <w:t>0.8 DU)</w:t>
      </w:r>
      <w:r w:rsidR="00B35B52" w:rsidRPr="00B35B52">
        <w:t xml:space="preserve"> by 2100 relative to </w:t>
      </w:r>
      <w:r w:rsidR="00C821F7">
        <w:t xml:space="preserve">the </w:t>
      </w:r>
      <w:r w:rsidR="001A7DE6">
        <w:t>present-day</w:t>
      </w:r>
      <w:r w:rsidR="00B35B52" w:rsidRPr="00B35B52">
        <w:t xml:space="preserve"> for the RCP2.6, though decrease </w:t>
      </w:r>
      <w:r w:rsidR="00C821F7">
        <w:t xml:space="preserve">by </w:t>
      </w:r>
      <w:r w:rsidR="0072743F">
        <w:t>−</w:t>
      </w:r>
      <w:r w:rsidR="002D088D">
        <w:t>8.5</w:t>
      </w:r>
      <w:r w:rsidR="00601840" w:rsidRPr="00F82CAF">
        <w:t xml:space="preserve"> DU</w:t>
      </w:r>
      <w:r w:rsidR="00B35B52" w:rsidRPr="00B35B52">
        <w:t xml:space="preserve"> under the RCP8.5</w:t>
      </w:r>
      <w:r w:rsidR="00C821F7">
        <w:t xml:space="preserve"> scenario</w:t>
      </w:r>
      <w:r w:rsidR="00B35B52" w:rsidRPr="00B35B52">
        <w:t xml:space="preserve">, </w:t>
      </w:r>
      <w:r w:rsidR="00B35B52" w:rsidRPr="003365CF">
        <w:t>likely</w:t>
      </w:r>
      <w:r w:rsidR="00B35B52" w:rsidRPr="00B35B52">
        <w:t xml:space="preserve"> due to the acceleration of the BDC. In summary, stratospheric column ozone by 2100 remain</w:t>
      </w:r>
      <w:r w:rsidR="00C821F7">
        <w:t>s</w:t>
      </w:r>
      <w:r w:rsidR="00B35B52" w:rsidRPr="00B35B52">
        <w:t xml:space="preserve"> fairly similar to </w:t>
      </w:r>
      <w:r w:rsidR="00C821F7">
        <w:t xml:space="preserve">the </w:t>
      </w:r>
      <w:r w:rsidR="001A7DE6">
        <w:t>present-day</w:t>
      </w:r>
      <w:r w:rsidR="00B35B52" w:rsidRPr="00B35B52">
        <w:t xml:space="preserve">, although different stories are drawn in the upper and lower stratosphere. </w:t>
      </w:r>
      <w:r w:rsidR="00C62A1C" w:rsidRPr="008226BE">
        <w:t>Future TCO changes in the tropics are mainly determined by the upper stratospheric ozone sensitivity to GHG concentrations, due to a large compensation between tropospheric and lower stratospheric column ozone changes in the RCP2.6 and RCP8.5 emission scenarios. Notice that tropospheric column ozone in the RCP8.5 2100 time slice is largely the result of future increase in methane</w:t>
      </w:r>
      <w:r w:rsidR="00CC0343">
        <w:t>.</w:t>
      </w:r>
    </w:p>
    <w:p w14:paraId="5EB16422" w14:textId="0E4964FC" w:rsidR="00AB7CFE" w:rsidRDefault="00B35B52" w:rsidP="002934E1">
      <w:r w:rsidRPr="00B03076">
        <w:t>Figure 5</w:t>
      </w:r>
      <w:r w:rsidRPr="00B35B52">
        <w:t xml:space="preserve"> presents vertically resolved ozone change between</w:t>
      </w:r>
      <w:r w:rsidR="003549F9">
        <w:t xml:space="preserve"> the</w:t>
      </w:r>
      <w:r w:rsidRPr="00B35B52">
        <w:t xml:space="preserve"> Hist 1850 and RCPs 2100 time</w:t>
      </w:r>
      <w:r w:rsidR="00E62704">
        <w:t xml:space="preserve"> </w:t>
      </w:r>
      <w:r w:rsidRPr="00B35B52">
        <w:t xml:space="preserve">slices and between </w:t>
      </w:r>
      <w:r w:rsidR="003549F9">
        <w:t xml:space="preserve">the </w:t>
      </w:r>
      <w:r w:rsidRPr="00B35B52">
        <w:t>Hist 2000 and RCPs 2100 time</w:t>
      </w:r>
      <w:r w:rsidR="008C2EA0">
        <w:t xml:space="preserve"> </w:t>
      </w:r>
      <w:r w:rsidRPr="00B35B52">
        <w:t>slices (</w:t>
      </w:r>
      <w:r w:rsidR="003D4646">
        <w:t xml:space="preserve">top and </w:t>
      </w:r>
      <w:r w:rsidR="00613A18">
        <w:t>bottom row</w:t>
      </w:r>
      <w:r w:rsidR="003D4646">
        <w:t>s, respectively</w:t>
      </w:r>
      <w:r w:rsidRPr="00B35B52">
        <w:t>).</w:t>
      </w:r>
      <w:r w:rsidR="00BD58B8">
        <w:t xml:space="preserve"> </w:t>
      </w:r>
      <w:r w:rsidR="003062D6">
        <w:t xml:space="preserve">In contrast to the tropics, </w:t>
      </w:r>
      <w:r w:rsidR="00226F05">
        <w:t>the mid</w:t>
      </w:r>
      <w:r w:rsidR="00226F05" w:rsidRPr="00226F05">
        <w:t>latitudes lower stratospheric ozone is positively correlated to GHG concentrations</w:t>
      </w:r>
      <w:r w:rsidR="007C24C0" w:rsidRPr="007C24C0">
        <w:t xml:space="preserve"> (</w:t>
      </w:r>
      <w:r w:rsidR="007C24C0" w:rsidRPr="00565805">
        <w:t>Figure 5, b</w:t>
      </w:r>
      <w:r w:rsidR="00895094" w:rsidRPr="00565805">
        <w:t xml:space="preserve"> and d</w:t>
      </w:r>
      <w:r w:rsidR="007C24C0" w:rsidRPr="007C24C0">
        <w:t xml:space="preserve">) </w:t>
      </w:r>
      <w:r w:rsidR="003062D6">
        <w:t>mainly</w:t>
      </w:r>
      <w:r w:rsidR="007C24C0" w:rsidRPr="007C24C0">
        <w:t xml:space="preserve"> due to the influx of relatively “rich” ozone air from lower latitudes </w:t>
      </w:r>
      <w:r w:rsidR="009055E6">
        <w:fldChar w:fldCharType="begin"/>
      </w:r>
      <w:r w:rsidR="009055E6">
        <w:instrText xml:space="preserve"> ADDIN EN.CITE &lt;EndNote&gt;&lt;Cite&gt;&lt;Author&gt;WMO&lt;/Author&gt;&lt;Year&gt;2011&lt;/Year&gt;&lt;RecNum&gt;116&lt;/RecNum&gt;&lt;Prefix&gt;e.g. &lt;/Prefix&gt;&lt;DisplayText&gt;(e.g. WMO, 2011)&lt;/DisplayText&gt;&lt;record&gt;&lt;rec-number&gt;116&lt;/rec-number&gt;&lt;foreign-keys&gt;&lt;key app="EN" db-id="0f90pdefssr5fteptv5xp0v4vdz95v0zsa5s" timestamp="1405353488"&gt;116&lt;/key&gt;&lt;/foreign-keys&gt;&lt;ref-type name="Report"&gt;27&lt;/ref-type&gt;&lt;contributors&gt;&lt;authors&gt;&lt;author&gt;WMO,&lt;/author&gt;&lt;/authors&gt;&lt;/contributors&gt;&lt;titles&gt;&lt;title&gt;Scientific Assessment of Ozone Depletion: 2010&lt;/title&gt;&lt;secondary-title&gt;Global Ozone Research and Monitoring Project-Report&lt;/secondary-title&gt;&lt;/titles&gt;&lt;pages&gt;516 pp.&lt;/pages&gt;&lt;volume&gt;No. 52&lt;/volume&gt;&lt;dates&gt;&lt;year&gt;2011&lt;/year&gt;&lt;/dates&gt;&lt;pub-location&gt;Geneva, Switzerland&lt;/pub-location&gt;&lt;publisher&gt;World Meteorological Organization&lt;/publisher&gt;&lt;urls&gt;&lt;/urls&gt;&lt;/record&gt;&lt;/Cite&gt;&lt;/EndNote&gt;</w:instrText>
      </w:r>
      <w:r w:rsidR="009055E6">
        <w:fldChar w:fldCharType="separate"/>
      </w:r>
      <w:r w:rsidR="009055E6">
        <w:rPr>
          <w:noProof/>
        </w:rPr>
        <w:t>(e.g. WMO, 2011)</w:t>
      </w:r>
      <w:r w:rsidR="009055E6">
        <w:fldChar w:fldCharType="end"/>
      </w:r>
      <w:r w:rsidR="003062D6">
        <w:t xml:space="preserve"> </w:t>
      </w:r>
      <w:r w:rsidR="003062D6" w:rsidRPr="00334B99">
        <w:t xml:space="preserve">from a strengthened BDC. Additionally, the increase in methane emissions in the RCP8.5 scenario results in </w:t>
      </w:r>
      <w:proofErr w:type="gramStart"/>
      <w:r w:rsidR="003062D6" w:rsidRPr="00334B99">
        <w:t>chemically-driven</w:t>
      </w:r>
      <w:proofErr w:type="gramEnd"/>
      <w:r w:rsidR="003062D6" w:rsidRPr="00334B99">
        <w:t xml:space="preserve"> increases in ozone in this region</w:t>
      </w:r>
      <w:r w:rsidR="003062D6">
        <w:t xml:space="preserve"> </w:t>
      </w:r>
      <w:r w:rsidR="003062D6">
        <w:fldChar w:fldCharType="begin">
          <w:fldData xml:space="preserve">PEVuZE5vdGU+PENpdGU+PEF1dGhvcj5SYW5kZW5peWE8L0F1dGhvcj48WWVhcj4yMDAyPC9ZZWFy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C9wZXJpb2RpY2FsPjxwYWdlcz4xMC0xLTEwLTQ8L3BhZ2VzPjx2b2x1bWU+Mjk8L3ZvbHVtZT48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==
</w:fldData>
        </w:fldChar>
      </w:r>
      <w:r w:rsidR="003062D6">
        <w:instrText xml:space="preserve"> ADDIN EN.CITE </w:instrText>
      </w:r>
      <w:r w:rsidR="003062D6">
        <w:fldChar w:fldCharType="begin">
          <w:fldData xml:space="preserve">PEVuZE5vdGU+PENpdGU+PEF1dGhvcj5SYW5kZW5peWE8L0F1dGhvcj48WWVhcj4yMDAyPC9ZZWFy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==
</w:fldData>
        </w:fldChar>
      </w:r>
      <w:r w:rsidR="003062D6">
        <w:instrText xml:space="preserve"> ADDIN EN.CITE.DATA </w:instrText>
      </w:r>
      <w:r w:rsidR="003062D6">
        <w:fldChar w:fldCharType="end"/>
      </w:r>
      <w:r w:rsidR="003062D6">
        <w:fldChar w:fldCharType="separate"/>
      </w:r>
      <w:r w:rsidR="003062D6">
        <w:rPr>
          <w:noProof/>
        </w:rPr>
        <w:t>(e.g. Randeniya et al., 2002; Reader et al., 2013)</w:t>
      </w:r>
      <w:r w:rsidR="003062D6">
        <w:fldChar w:fldCharType="end"/>
      </w:r>
      <w:r w:rsidR="007C24C0" w:rsidRPr="007C24C0">
        <w:t xml:space="preserve">. However, middle and upper stratospheric ozone sensitivity to </w:t>
      </w:r>
      <w:r w:rsidR="000A11EB">
        <w:t>GHG</w:t>
      </w:r>
      <w:r w:rsidR="007C24C0" w:rsidRPr="007C24C0">
        <w:t xml:space="preserve"> concentrations behaves the same as in the tropics. Substantial ozone increases are simulated by 2100, in the altitude region of the upper troposphere-lower stratosphere and the middle and upper stratosphere, relative to pre-industrial (1850) and </w:t>
      </w:r>
      <w:r w:rsidR="001A7DE6">
        <w:t>present-day</w:t>
      </w:r>
      <w:r w:rsidR="007C24C0" w:rsidRPr="007C24C0">
        <w:t xml:space="preserve"> (2000) levels. We note that climate impact in ozone levels is weaker in the southern than in the northern midlatitudes for </w:t>
      </w:r>
      <w:r w:rsidR="00725236">
        <w:t xml:space="preserve">the </w:t>
      </w:r>
      <w:r w:rsidR="007C24C0" w:rsidRPr="007C24C0">
        <w:t>ACCMIP and CMIP5 multi</w:t>
      </w:r>
      <w:r w:rsidR="00725236">
        <w:t>-</w:t>
      </w:r>
      <w:r w:rsidR="007C24C0" w:rsidRPr="007C24C0">
        <w:t xml:space="preserve">model means, likely due to hemispheric differences in </w:t>
      </w:r>
      <w:r w:rsidR="00725236">
        <w:t>STE</w:t>
      </w:r>
      <w:r w:rsidR="007C24C0" w:rsidRPr="007C24C0">
        <w:t xml:space="preserve"> and ozone flux </w:t>
      </w:r>
      <w:r w:rsidR="00286593">
        <w:fldChar w:fldCharType="begin"/>
      </w:r>
      <w:r w:rsidR="00806D90">
        <w:instrText xml:space="preserve"> ADDIN EN.CITE &lt;EndNote&gt;&lt;Cite&gt;&lt;Author&gt;Shepherd&lt;/Author&gt;&lt;Year&gt;2008&lt;/Year&gt;&lt;RecNum&gt;233&lt;/RecNum&gt;&lt;DisplayText&gt;(Shepherd, 2008)&lt;/DisplayText&gt;&lt;record&gt;&lt;rec-number&gt;233&lt;/rec-number&gt;&lt;foreign-keys&gt;&lt;key app="EN" db-id="0f90pdefssr5fteptv5xp0v4vdz95v0zsa5s" timestamp="1417688282"&gt;233&lt;/key&gt;&lt;/foreign-keys&gt;&lt;ref-type name="Journal Article"&gt;17&lt;/ref-type&gt;&lt;contributors&gt;&lt;authors&gt;&lt;author&gt;Shepherd, Theodore G.&lt;/author&gt;&lt;/authors&gt;&lt;/contributors&gt;&lt;titles&gt;&lt;title&gt;Dynamics, stratospheric ozone, and climate change&lt;/title&gt;&lt;secondary-title&gt;Atmosphere-Ocean&lt;/secondary-title&gt;&lt;/titles&gt;&lt;periodical&gt;&lt;full-title&gt;Atmosphere-Ocean&lt;/full-title&gt;&lt;abbr-1&gt;Atmos.-Ocean&lt;/abbr-1&gt;&lt;abbr-2&gt;Atmosphere-Ocean&lt;/abbr-2&gt;&lt;/periodical&gt;&lt;pages&gt;117-138&lt;/pages&gt;&lt;volume&gt;46&lt;/volume&gt;&lt;number&gt;1&lt;/number&gt;&lt;dates&gt;&lt;year&gt;2008&lt;/year&gt;&lt;/dates&gt;&lt;isbn&gt;0705-5900&lt;/isbn&gt;&lt;urls&gt;&lt;/urls&gt;&lt;electronic-resource-num&gt;doi:10.3137/ao.460106&lt;/electronic-resource-num&gt;&lt;/record&gt;&lt;/Cite&gt;&lt;/EndNote&gt;</w:instrText>
      </w:r>
      <w:r w:rsidR="00286593">
        <w:fldChar w:fldCharType="separate"/>
      </w:r>
      <w:r w:rsidR="00286593">
        <w:rPr>
          <w:noProof/>
        </w:rPr>
        <w:t>(Shepherd, 2008)</w:t>
      </w:r>
      <w:r w:rsidR="00286593">
        <w:fldChar w:fldCharType="end"/>
      </w:r>
      <w:r w:rsidR="007C24C0" w:rsidRPr="007C24C0">
        <w:t xml:space="preserve">, which is in contrast to IGAC/SPARC data set. </w:t>
      </w:r>
      <w:r w:rsidR="004641C8">
        <w:lastRenderedPageBreak/>
        <w:t>TCO</w:t>
      </w:r>
      <w:r w:rsidR="007C24C0" w:rsidRPr="007C24C0">
        <w:t xml:space="preserve"> for the RCP8.5 2100 time slice is </w:t>
      </w:r>
      <w:r w:rsidR="007E4D77">
        <w:t>6.9</w:t>
      </w:r>
      <w:r w:rsidR="006D3583">
        <w:t>-</w:t>
      </w:r>
      <w:r w:rsidR="00C31504">
        <w:t>13.1</w:t>
      </w:r>
      <w:r w:rsidR="00575358" w:rsidRPr="004C226E">
        <w:t xml:space="preserve"> </w:t>
      </w:r>
      <w:r w:rsidR="007C24C0" w:rsidRPr="004C226E">
        <w:t>%</w:t>
      </w:r>
      <w:r w:rsidR="007C24C0" w:rsidRPr="007C24C0">
        <w:t xml:space="preserve"> higher than those simulated in the Hist </w:t>
      </w:r>
      <w:proofErr w:type="gramStart"/>
      <w:r w:rsidR="007C24C0" w:rsidRPr="007C24C0">
        <w:t>1850 time</w:t>
      </w:r>
      <w:proofErr w:type="gramEnd"/>
      <w:r w:rsidR="007C24C0" w:rsidRPr="007C24C0">
        <w:t xml:space="preserve"> slice. While, </w:t>
      </w:r>
      <w:r w:rsidR="003F6232">
        <w:t xml:space="preserve">the </w:t>
      </w:r>
      <w:r w:rsidR="007C24C0" w:rsidRPr="007C24C0">
        <w:t xml:space="preserve">RCP2.6 2100 time slice in the northern midlatitudes is similar to </w:t>
      </w:r>
      <w:r w:rsidR="001A7DE6">
        <w:t>present-day</w:t>
      </w:r>
      <w:r w:rsidR="007C24C0" w:rsidRPr="007C24C0">
        <w:t xml:space="preserve"> levels, in the southern midlatitudes is similar to pre-industrial levels. This is mainly due to regional differences in ozone precursors emissions and the tropospheric ozone contribution (</w:t>
      </w:r>
      <w:r w:rsidR="007C24C0" w:rsidRPr="00E47DC2">
        <w:t>Figure 3, c-d</w:t>
      </w:r>
      <w:r w:rsidR="007C24C0" w:rsidRPr="007C24C0">
        <w:t>).</w:t>
      </w:r>
    </w:p>
    <w:p w14:paraId="0646D55E" w14:textId="13AE2C31" w:rsidR="00406407" w:rsidRDefault="008A4CED" w:rsidP="002934E1">
      <w:r w:rsidRPr="008A4CED">
        <w:t>Over the Arctic in boreal spring (</w:t>
      </w:r>
      <w:r w:rsidRPr="00E47DC2">
        <w:t>Figure 3e</w:t>
      </w:r>
      <w:r w:rsidRPr="008A4CED">
        <w:t xml:space="preserve">), results </w:t>
      </w:r>
      <w:r w:rsidR="009E6E39">
        <w:t xml:space="preserve">similar to those </w:t>
      </w:r>
      <w:r w:rsidRPr="008A4CED">
        <w:t xml:space="preserve">in the northern midlatitudes are found for all </w:t>
      </w:r>
      <w:r w:rsidR="00B230C4">
        <w:t>models</w:t>
      </w:r>
      <w:r w:rsidRPr="008A4CED">
        <w:t xml:space="preserve">, though higher stratospheric ozone sensitivity to </w:t>
      </w:r>
      <w:r w:rsidR="000A11EB">
        <w:t>GHG</w:t>
      </w:r>
      <w:r w:rsidRPr="008A4CED">
        <w:t xml:space="preserve"> concentrations lead to approximately two times larger scenario differences for the 2100 time slice (</w:t>
      </w:r>
      <w:r w:rsidR="00CD40ED">
        <w:t>37.7</w:t>
      </w:r>
      <w:r w:rsidRPr="000A0C8A">
        <w:t xml:space="preserve"> DU</w:t>
      </w:r>
      <w:r w:rsidRPr="008A4CED">
        <w:t xml:space="preserve"> between RCP2.6 and RCP8.5). In addition to the RCP8.5 emission scenario, ozone super recovery is also simulated under the RCP2.6 scenario by ACCMIP and CMIP5</w:t>
      </w:r>
      <w:r w:rsidR="009F3977">
        <w:t xml:space="preserve"> CHEM</w:t>
      </w:r>
      <w:r w:rsidRPr="008A4CED">
        <w:t xml:space="preserve"> models. The IGAC/SPARC data set projects similar results to those under the latter scenario. Note that </w:t>
      </w:r>
      <w:r w:rsidR="009E6E39">
        <w:t xml:space="preserve">the </w:t>
      </w:r>
      <w:r w:rsidRPr="008A4CED">
        <w:t>ACCMIP and CMIP5 multi</w:t>
      </w:r>
      <w:r w:rsidR="000357CC">
        <w:t>-</w:t>
      </w:r>
      <w:r w:rsidRPr="008A4CED">
        <w:t xml:space="preserve">model means show </w:t>
      </w:r>
      <w:r w:rsidR="009E6E39">
        <w:t xml:space="preserve">a </w:t>
      </w:r>
      <w:r w:rsidRPr="008A4CED">
        <w:t xml:space="preserve">small increase in </w:t>
      </w:r>
      <w:r w:rsidR="004641C8">
        <w:t>TCO</w:t>
      </w:r>
      <w:r w:rsidRPr="008A4CED">
        <w:t xml:space="preserve"> by 1980 and no significant ozone depletion by 2000 relative to 1850. This is in sharp contrast to the polar region in the SH, which highlights both regional differences in ozone precursors sources and atmospheric conditions.</w:t>
      </w:r>
    </w:p>
    <w:p w14:paraId="5C5F0612" w14:textId="455084C4" w:rsidR="008A4CED" w:rsidRDefault="00DD3790" w:rsidP="002934E1">
      <w:r w:rsidRPr="00DD3790">
        <w:t>Over Antarctica during austral spring (</w:t>
      </w:r>
      <w:r w:rsidRPr="00E47DC2">
        <w:t>Figure 3f</w:t>
      </w:r>
      <w:r w:rsidRPr="00DD3790">
        <w:t xml:space="preserve">), </w:t>
      </w:r>
      <w:r w:rsidR="004641C8">
        <w:t>TCO</w:t>
      </w:r>
      <w:r w:rsidRPr="00DD3790">
        <w:t xml:space="preserve"> evolution is more isolated from </w:t>
      </w:r>
      <w:r w:rsidR="000A11EB">
        <w:t>GHG</w:t>
      </w:r>
      <w:r w:rsidRPr="00DD3790">
        <w:t xml:space="preserve"> effects and ozone precursors than in other regions. In agreement with previous studies, ACCMIP and CMIP5 CHEM models project similar values under the lower and higher </w:t>
      </w:r>
      <w:r w:rsidR="000A11EB">
        <w:t>GHG</w:t>
      </w:r>
      <w:r w:rsidRPr="00DD3790">
        <w:t xml:space="preserve"> scenarios </w:t>
      </w:r>
      <w:r w:rsidR="00BD3F50">
        <w:fldChar w:fldCharType="begin">
          <w:fldData xml:space="preserve">PEVuZE5vdGU+PENpdGU+PEF1dGhvcj5BdXN0aW48L0F1dGhvcj48WWVhcj4yMDEwPC9ZZWFyPjxS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==
</w:fldData>
        </w:fldChar>
      </w:r>
      <w:r w:rsidR="00806D90">
        <w:instrText xml:space="preserve"> ADDIN EN.CITE </w:instrText>
      </w:r>
      <w:r w:rsidR="00806D90">
        <w:fldChar w:fldCharType="begin">
          <w:fldData xml:space="preserve">PEVuZE5vdGU+PENpdGU+PEF1dGhvcj5BdXN0aW48L0F1dGhvcj48WWVhcj4yMDEwPC9ZZWFyPjxS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==
</w:fldData>
        </w:fldChar>
      </w:r>
      <w:r w:rsidR="00806D90">
        <w:instrText xml:space="preserve"> ADDIN EN.CITE.DATA </w:instrText>
      </w:r>
      <w:r w:rsidR="00806D90">
        <w:fldChar w:fldCharType="end"/>
      </w:r>
      <w:r w:rsidR="00BD3F50">
        <w:fldChar w:fldCharType="separate"/>
      </w:r>
      <w:r w:rsidR="00FE0AD7">
        <w:rPr>
          <w:noProof/>
        </w:rPr>
        <w:t>(Austin et al., 2010; SPARC-CCMVal, 2010; Eyring et al., 2013)</w:t>
      </w:r>
      <w:r w:rsidR="00BD3F50">
        <w:fldChar w:fldCharType="end"/>
      </w:r>
      <w:r w:rsidRPr="00DD3790">
        <w:t xml:space="preserve">. </w:t>
      </w:r>
      <w:r w:rsidR="004641C8">
        <w:t>TCO</w:t>
      </w:r>
      <w:r w:rsidRPr="00DD3790">
        <w:t xml:space="preserve"> in the RCPs 2100 time slices remained below 1850s levels </w:t>
      </w:r>
      <w:r w:rsidR="00DE652B" w:rsidRPr="00DD3790">
        <w:t>(</w:t>
      </w:r>
      <w:r w:rsidR="00DE652B">
        <w:t>−</w:t>
      </w:r>
      <w:r w:rsidR="001D3EFA">
        <w:t>3.3</w:t>
      </w:r>
      <w:r w:rsidR="00DE652B">
        <w:rPr>
          <w:rFonts w:ascii="Cambria Math" w:hAnsi="Cambria Math" w:cs="Cambria Math"/>
        </w:rPr>
        <w:t>⎯</w:t>
      </w:r>
      <w:r w:rsidR="001D3EFA">
        <w:t>6.7</w:t>
      </w:r>
      <w:r w:rsidR="00FB7C1F">
        <w:t xml:space="preserve"> %</w:t>
      </w:r>
      <w:r w:rsidRPr="00DD3790">
        <w:t xml:space="preserve">). This suggests decreasing </w:t>
      </w:r>
      <w:r w:rsidR="0096419A">
        <w:t>ODS</w:t>
      </w:r>
      <w:r w:rsidRPr="00DD3790">
        <w:t xml:space="preserve"> concentrations during the 21</w:t>
      </w:r>
      <w:r w:rsidRPr="0062635C">
        <w:rPr>
          <w:vertAlign w:val="superscript"/>
        </w:rPr>
        <w:t>st</w:t>
      </w:r>
      <w:r w:rsidRPr="00DD3790">
        <w:t xml:space="preserve"> century as the main driver of stratospheric ozone in this region</w:t>
      </w:r>
      <w:r w:rsidR="006F6B7B">
        <w:t xml:space="preserve"> and season</w:t>
      </w:r>
      <w:r w:rsidR="009C5F04">
        <w:t xml:space="preserve"> (i.e. ozone super-recovery</w:t>
      </w:r>
      <w:r w:rsidR="002F48A7">
        <w:t xml:space="preserve"> is found</w:t>
      </w:r>
      <w:r w:rsidR="009C5F04">
        <w:t xml:space="preserve"> for RCP8.5 2100 in other seasons)</w:t>
      </w:r>
      <w:r w:rsidRPr="00DD3790">
        <w:t>. Furthermore, vertical distribution changes of stratospheric ozone in 2100, compared to 1850 (</w:t>
      </w:r>
      <w:r w:rsidRPr="00E47DC2">
        <w:t>Figure 5f1</w:t>
      </w:r>
      <w:r w:rsidRPr="00DD3790">
        <w:t>), and 2000 (</w:t>
      </w:r>
      <w:r w:rsidRPr="00E47DC2">
        <w:t>Figure 5f2</w:t>
      </w:r>
      <w:r w:rsidRPr="00DD3790">
        <w:t>), show small differences between the above scenarios</w:t>
      </w:r>
      <w:r w:rsidR="00907AF5">
        <w:t xml:space="preserve"> (e.g. small sensitivity to </w:t>
      </w:r>
      <w:r w:rsidR="000A11EB">
        <w:t>GHG</w:t>
      </w:r>
      <w:r w:rsidR="00907AF5">
        <w:t xml:space="preserve"> concentrations)</w:t>
      </w:r>
      <w:r w:rsidRPr="00DD3790">
        <w:t>. Evolution of stratospheric ozone at high latitudes in the SH, particularly during spring season, has implications over surface climate due to modifications in temperature and circ</w:t>
      </w:r>
      <w:r w:rsidR="00AD2C5B">
        <w:t>ulation patterns</w:t>
      </w:r>
      <w:r w:rsidR="004F7D83">
        <w:t xml:space="preserve"> as shown by previous studies</w:t>
      </w:r>
      <w:r w:rsidRPr="00DD3790">
        <w:t>.</w:t>
      </w:r>
    </w:p>
    <w:p w14:paraId="0080DA59" w14:textId="77777777" w:rsidR="0068242C" w:rsidRDefault="0068242C" w:rsidP="002934E1"/>
    <w:p w14:paraId="1FDC591B" w14:textId="1E43CAD7" w:rsidR="000A3DB8" w:rsidRDefault="000A3DB8" w:rsidP="000A3DB8">
      <w:pPr>
        <w:pStyle w:val="Heading1"/>
      </w:pPr>
      <w:r>
        <w:lastRenderedPageBreak/>
        <w:t>Stratospheric ozone changes and associated climate impacts in the Southern Hemisphere</w:t>
      </w:r>
    </w:p>
    <w:p w14:paraId="6374FDB1" w14:textId="14F5D057" w:rsidR="000A3DB8" w:rsidRDefault="00D874CB" w:rsidP="000A3DB8">
      <w:r w:rsidRPr="00D874CB">
        <w:t>To probe stratospheric ozone evolution and climate interactions (1850</w:t>
      </w:r>
      <w:r w:rsidR="00805B8D">
        <w:rPr>
          <w:rFonts w:ascii="Cambria Math" w:hAnsi="Cambria Math" w:cs="Cambria Math"/>
        </w:rPr>
        <w:t>⎯</w:t>
      </w:r>
      <w:r w:rsidRPr="00D874CB">
        <w:t xml:space="preserve">2100), we first examine simulated stratospheric temperatures in </w:t>
      </w:r>
      <w:r w:rsidR="00B453E6">
        <w:t>Section</w:t>
      </w:r>
      <w:r w:rsidRPr="00D874CB">
        <w:t xml:space="preserve"> 4.1. SAM</w:t>
      </w:r>
      <w:r w:rsidR="0023267E">
        <w:t xml:space="preserve"> index</w:t>
      </w:r>
      <w:r w:rsidRPr="00D874CB">
        <w:t xml:space="preserve"> evolution is presented in </w:t>
      </w:r>
      <w:r w:rsidR="00B453E6">
        <w:t>Section</w:t>
      </w:r>
      <w:r w:rsidRPr="00D874CB">
        <w:t xml:space="preserve"> 4.2. Note that ozone loss over the Arctic in boreal spring is only around 25</w:t>
      </w:r>
      <w:r w:rsidR="00AE2D0B">
        <w:t xml:space="preserve"> </w:t>
      </w:r>
      <w:r w:rsidRPr="00D874CB">
        <w:t>% of the depletion observed in the Antarctic (</w:t>
      </w:r>
      <w:r w:rsidRPr="007B7C97">
        <w:t>see also Figure 1e</w:t>
      </w:r>
      <w:r w:rsidRPr="00D874CB">
        <w:t xml:space="preserve">), and is not believed to have a significant role in driving NH surface climate </w:t>
      </w:r>
      <w:r>
        <w:fldChar w:fldCharType="begin">
          <w:fldData xml:space="preserve">PEVuZE5vdGU+PENpdGU+PEF1dGhvcj5HcmlzZTwvQXV0aG9yPjxZZWFyPjIwMDk8L1llYXI+PFJl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</w:fldData>
        </w:fldChar>
      </w:r>
      <w:r w:rsidR="000D0458">
        <w:instrText xml:space="preserve"> ADDIN EN.CITE </w:instrText>
      </w:r>
      <w:r w:rsidR="000D0458">
        <w:fldChar w:fldCharType="begin">
          <w:fldData xml:space="preserve">PEVuZE5vdGU+PENpdGU+PEF1dGhvcj5HcmlzZTwvQXV0aG9yPjxZZWFyPjIwMDk8L1llYXI+PFJl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</w:fldData>
        </w:fldChar>
      </w:r>
      <w:r w:rsidR="000D0458">
        <w:instrText xml:space="preserve"> ADDIN EN.CITE.DATA </w:instrText>
      </w:r>
      <w:r w:rsidR="000D0458">
        <w:fldChar w:fldCharType="end"/>
      </w:r>
      <w:r>
        <w:fldChar w:fldCharType="separate"/>
      </w:r>
      <w:r w:rsidR="000D0458">
        <w:rPr>
          <w:noProof/>
        </w:rPr>
        <w:t>(e.g. Grise et al., 2009; Eyring et al., 2010a; Morgenstern et al., 2010a)</w:t>
      </w:r>
      <w:r>
        <w:fldChar w:fldCharType="end"/>
      </w:r>
      <w:r w:rsidRPr="00D874CB">
        <w:t>.</w:t>
      </w:r>
    </w:p>
    <w:p w14:paraId="24846D72" w14:textId="384F6A01" w:rsidR="00082862" w:rsidRDefault="005E7555" w:rsidP="005E7555">
      <w:pPr>
        <w:pStyle w:val="Heading2"/>
      </w:pPr>
      <w:r>
        <w:t>Lower stratospheric temperatures changes</w:t>
      </w:r>
    </w:p>
    <w:p w14:paraId="4BEF2DC3" w14:textId="30B3D98F" w:rsidR="005E7555" w:rsidRDefault="002442E5" w:rsidP="005E7555">
      <w:r w:rsidRPr="00CF72C8">
        <w:t>Figure 6</w:t>
      </w:r>
      <w:r w:rsidRPr="002442E5">
        <w:t xml:space="preserve"> shows recent stratospheric temperature decadal trends (1980</w:t>
      </w:r>
      <w:r w:rsidR="00274AFF">
        <w:rPr>
          <w:rFonts w:ascii="Cambria Math" w:hAnsi="Cambria Math" w:cs="Cambria Math"/>
        </w:rPr>
        <w:t>⎯</w:t>
      </w:r>
      <w:r w:rsidRPr="002442E5">
        <w:t xml:space="preserve">2000) in </w:t>
      </w:r>
      <w:proofErr w:type="gramStart"/>
      <w:r w:rsidRPr="002442E5">
        <w:t>polar</w:t>
      </w:r>
      <w:r w:rsidR="00CF72C8">
        <w:t xml:space="preserve"> </w:t>
      </w:r>
      <w:r w:rsidRPr="002442E5">
        <w:t>regions</w:t>
      </w:r>
      <w:proofErr w:type="gramEnd"/>
      <w:r w:rsidRPr="002442E5">
        <w:t xml:space="preserve"> during springtime</w:t>
      </w:r>
      <w:r w:rsidR="00085F6F">
        <w:t xml:space="preserve"> (March-April-May in the Arctic and October-November-December </w:t>
      </w:r>
      <w:r w:rsidR="003414D3">
        <w:t>in</w:t>
      </w:r>
      <w:r w:rsidR="00085F6F">
        <w:t xml:space="preserve"> </w:t>
      </w:r>
      <w:r w:rsidR="00734EF5">
        <w:t xml:space="preserve">the </w:t>
      </w:r>
      <w:r w:rsidR="00085F6F">
        <w:t>Antarctic)</w:t>
      </w:r>
      <w:r w:rsidRPr="002442E5">
        <w:t xml:space="preserve">. The figure compares temperature in the lower stratosphere (TLS) in the ACCMIP, CMIP5 and CCMVal2 models with observational estimates based on Microwave Sounding Unit (MSU) </w:t>
      </w:r>
      <w:r w:rsidR="00F0178A">
        <w:t>retrievals by</w:t>
      </w:r>
      <w:r w:rsidR="00F0178A" w:rsidRPr="002442E5">
        <w:t xml:space="preserve"> </w:t>
      </w:r>
      <w:r w:rsidRPr="002442E5">
        <w:t xml:space="preserve">the Remote Sensing Systems (RSS - version 3.3) </w:t>
      </w:r>
      <w:r w:rsidR="0074122D">
        <w:fldChar w:fldCharType="begin"/>
      </w:r>
      <w:r w:rsidR="0044650D">
        <w:instrText xml:space="preserve"> ADDIN EN.CITE &lt;EndNote&gt;&lt;Cite&gt;&lt;Author&gt;Mears&lt;/Author&gt;&lt;Year&gt;2011&lt;/Year&gt;&lt;RecNum&gt;81&lt;/RecNum&gt;&lt;DisplayText&gt;(Mears et al., 2011)&lt;/DisplayText&gt;&lt;record&gt;&lt;rec-number&gt;81&lt;/rec-number&gt;&lt;foreign-keys&gt;&lt;key app="EN" db-id="0f90pdefssr5fteptv5xp0v4vdz95v0zsa5s" timestamp="1401094340"&gt;81&lt;/key&gt;&lt;/foreign-keys&gt;&lt;ref-type name="Journal Article"&gt;17&lt;/ref-type&gt;&lt;contributors&gt;&lt;authors&gt;&lt;author&gt;Mears, Carl A.&lt;/author&gt;&lt;author&gt;Wentz, Frank J.&lt;/author&gt;&lt;author&gt;Thorne, Peter&lt;/author&gt;&lt;author&gt;Bernie, Dan&lt;/author&gt;&lt;/authors&gt;&lt;/contributors&gt;&lt;titles&gt;&lt;title&gt;Assessing uncertainty in estimates of atmospheric temperature changes from MSU and AMSU using a Monte</w:instrText>
      </w:r>
      <w:r w:rsidR="0044650D">
        <w:rPr>
          <w:rFonts w:ascii="Adobe Arabic" w:hAnsi="Adobe Arabic" w:cs="Adobe Arabic"/>
        </w:rPr>
        <w:instrText>‐</w:instrText>
      </w:r>
      <w:r w:rsidR="0044650D">
        <w:instrText>Carlo estimation technique&lt;/title&gt;&lt;secondary-title&gt;Journal of Geophysical Research: Atmospheres (1984–2012)&lt;/secondary-title&gt;&lt;/titles&gt;&lt;periodical&gt;&lt;full-title&gt;Journal of Geophysical Research: Atmospheres (1984–2012)&lt;/full-title&gt;&lt;abbr-1&gt;J. Geophys. Res.&lt;/abbr-1&gt;&lt;abbr-2&gt;J. Geophys. Res.&lt;/abbr-2&gt;&lt;/periodical&gt;&lt;volume&gt;116&lt;/volume&gt;&lt;number&gt;D08112&lt;/number&gt;&lt;dates&gt;&lt;year&gt;2011&lt;/year&gt;&lt;/dates&gt;&lt;isbn&gt;2156-2202&lt;/isbn&gt;&lt;urls&gt;&lt;/urls&gt;&lt;electronic-resource-num&gt;doi:10.1029/2010JD014954&lt;/electronic-resource-num&gt;&lt;/record&gt;&lt;/Cite&gt;&lt;/EndNote&gt;</w:instrText>
      </w:r>
      <w:r w:rsidR="0074122D">
        <w:fldChar w:fldCharType="separate"/>
      </w:r>
      <w:r w:rsidR="0074122D">
        <w:rPr>
          <w:noProof/>
        </w:rPr>
        <w:t>(Mears et al., 2011)</w:t>
      </w:r>
      <w:r w:rsidR="0074122D">
        <w:fldChar w:fldCharType="end"/>
      </w:r>
      <w:r w:rsidRPr="002442E5">
        <w:t xml:space="preserve">, the  Satellite Applications and Research (STAR - version 3.0) </w:t>
      </w:r>
      <w:r w:rsidR="0074122D">
        <w:fldChar w:fldCharType="begin">
          <w:fldData xml:space="preserve">PEVuZE5vdGU+PENpdGU+PEF1dGhvcj5ab3U8L0F1dGhvcj48WWVhcj4yMDA5PC9ZZWFyPjxSZWNO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</w:fldData>
        </w:fldChar>
      </w:r>
      <w:r w:rsidR="005F6ED5">
        <w:instrText xml:space="preserve"> ADDIN EN.CITE </w:instrText>
      </w:r>
      <w:r w:rsidR="005F6ED5">
        <w:fldChar w:fldCharType="begin">
          <w:fldData xml:space="preserve">PEVuZE5vdGU+PENpdGU+PEF1dGhvcj5ab3U8L0F1dGhvcj48WWVhcj4yMDA5PC9ZZWFyPjxSZWNO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</w:fldData>
        </w:fldChar>
      </w:r>
      <w:r w:rsidR="005F6ED5">
        <w:instrText xml:space="preserve"> ADDIN EN.CITE.DATA </w:instrText>
      </w:r>
      <w:r w:rsidR="005F6ED5">
        <w:fldChar w:fldCharType="end"/>
      </w:r>
      <w:r w:rsidR="0074122D">
        <w:fldChar w:fldCharType="separate"/>
      </w:r>
      <w:r w:rsidR="00FE0AD7">
        <w:rPr>
          <w:noProof/>
        </w:rPr>
        <w:t>(Zou et al., 2006; Zou et al., 2009)</w:t>
      </w:r>
      <w:r w:rsidR="0074122D">
        <w:fldChar w:fldCharType="end"/>
      </w:r>
      <w:r w:rsidRPr="002442E5">
        <w:t xml:space="preserve">, and the University of Alabama in Huntsville (UAH - version 5.4) </w:t>
      </w:r>
      <w:r w:rsidR="00C7190C">
        <w:fldChar w:fldCharType="begin"/>
      </w:r>
      <w:r w:rsidR="003E5D2D">
        <w:instrText xml:space="preserve"> ADDIN EN.CITE &lt;EndNote&gt;&lt;Cite&gt;&lt;Author&gt;Christy&lt;/Author&gt;&lt;Year&gt;2003&lt;/Year&gt;&lt;RecNum&gt;286&lt;/RecNum&gt;&lt;DisplayText&gt;(Christy et al., 2003)&lt;/DisplayText&gt;&lt;record&gt;&lt;rec-number&gt;286&lt;/rec-number&gt;&lt;foreign-keys&gt;&lt;key app="EN" db-id="0f90pdefssr5fteptv5xp0v4vdz95v0zsa5s" timestamp="1428927013"&gt;286&lt;/key&gt;&lt;/foreign-keys&gt;&lt;ref-type name="Journal Article"&gt;17&lt;/ref-type&gt;&lt;contributors&gt;&lt;authors&gt;&lt;author&gt;Christy, John R.&lt;/author&gt;&lt;author&gt;Spencer, Roy W.&lt;/author&gt;&lt;author&gt;Norris, William B.&lt;/author&gt;&lt;author&gt;Braswell, William D.&lt;/author&gt;&lt;author&gt;Parker, David E.&lt;/author&gt;&lt;/authors&gt;&lt;/contributors&gt;&lt;titles&gt;&lt;title&gt;Error Estimates of Version 5.0 of MSU–AMSU Bulk Atmospheric Temperatures&lt;/title&gt;&lt;secondary-title&gt;Journal of Atmospheric and Oceanic Technology&lt;/secondary-title&gt;&lt;/titles&gt;&lt;periodical&gt;&lt;full-title&gt;Journal of Atmospheric and Oceanic Technology&lt;/full-title&gt;&lt;abbr-1&gt;J. Atmos. Ocean. Tech.&lt;/abbr-1&gt;&lt;abbr-2&gt;J. Atmos. Ocean. Tech.&lt;/abbr-2&gt;&lt;/periodical&gt;&lt;pages&gt;613-629&lt;/pages&gt;&lt;volume&gt;20&lt;/volume&gt;&lt;number&gt;5&lt;/number&gt;&lt;dates&gt;&lt;year&gt;2003&lt;/year&gt;&lt;pub-dates&gt;&lt;date&gt;2003/05/01&lt;/date&gt;&lt;/pub-dates&gt;&lt;/dates&gt;&lt;publisher&gt;American Meteorological Society&lt;/publisher&gt;&lt;isbn&gt;0739-0572&lt;/isbn&gt;&lt;urls&gt;&lt;related-urls&gt;&lt;url&gt;http://dx.doi.org/10.1175/1520-0426(2003)20&amp;lt;613:EEOVOM&amp;gt;2.0.CO;2&lt;/url&gt;&lt;/related-urls&gt;&lt;/urls&gt;&lt;electronic-resource-num&gt;10.1175/1520-0426(2003)20&amp;lt;613:EEOVOM&amp;gt;2.0.CO;2&lt;/electronic-resource-num&gt;&lt;access-date&gt;2015/04/13&lt;/access-date&gt;&lt;/record&gt;&lt;/Cite&gt;&lt;/EndNote&gt;</w:instrText>
      </w:r>
      <w:r w:rsidR="00C7190C">
        <w:fldChar w:fldCharType="separate"/>
      </w:r>
      <w:r w:rsidR="00C7190C">
        <w:rPr>
          <w:noProof/>
        </w:rPr>
        <w:t>(Christy et al., 2003)</w:t>
      </w:r>
      <w:r w:rsidR="00C7190C">
        <w:fldChar w:fldCharType="end"/>
      </w:r>
      <w:r w:rsidRPr="002442E5">
        <w:t xml:space="preserve"> (</w:t>
      </w:r>
      <w:r w:rsidRPr="00CF72C8">
        <w:t>Figure 6a-c</w:t>
      </w:r>
      <w:r w:rsidRPr="002442E5">
        <w:t xml:space="preserve">). </w:t>
      </w:r>
      <w:r w:rsidR="004D2E5B">
        <w:t xml:space="preserve">The </w:t>
      </w:r>
      <w:r w:rsidRPr="002442E5">
        <w:t xml:space="preserve">TLS vertical weighting function from RSS is </w:t>
      </w:r>
      <w:r w:rsidR="004F2B40">
        <w:t>used</w:t>
      </w:r>
      <w:r w:rsidRPr="002442E5">
        <w:t xml:space="preserve"> to derive MSU temperature from climate models output. Temperature vertical profile decadal trends in the ACCMIP models (</w:t>
      </w:r>
      <w:r w:rsidRPr="00B168FF">
        <w:t>Figure 6b-d</w:t>
      </w:r>
      <w:r w:rsidRPr="002442E5">
        <w:t xml:space="preserve">) are compared against </w:t>
      </w:r>
      <w:proofErr w:type="spellStart"/>
      <w:r w:rsidRPr="002442E5">
        <w:t>radiosonde</w:t>
      </w:r>
      <w:proofErr w:type="spellEnd"/>
      <w:r w:rsidRPr="002442E5">
        <w:t xml:space="preserve"> products of the </w:t>
      </w:r>
      <w:proofErr w:type="spellStart"/>
      <w:r w:rsidRPr="002442E5">
        <w:t>Radiosonde</w:t>
      </w:r>
      <w:proofErr w:type="spellEnd"/>
      <w:r w:rsidRPr="002442E5">
        <w:t xml:space="preserve"> Observation Correction Using Reanalyses (RAOBCORE - version 1.5), </w:t>
      </w:r>
      <w:proofErr w:type="spellStart"/>
      <w:r w:rsidRPr="002442E5">
        <w:t>Radiosonde</w:t>
      </w:r>
      <w:proofErr w:type="spellEnd"/>
      <w:r w:rsidRPr="002442E5">
        <w:t xml:space="preserve"> Innovation Composite Homogenization (RICH-</w:t>
      </w:r>
      <w:proofErr w:type="spellStart"/>
      <w:r w:rsidRPr="002442E5">
        <w:t>obs</w:t>
      </w:r>
      <w:proofErr w:type="spellEnd"/>
      <w:r w:rsidRPr="002442E5">
        <w:t xml:space="preserve"> and RICH-tau - version 1.5) </w:t>
      </w:r>
      <w:r w:rsidR="008925E2">
        <w:fldChar w:fldCharType="begin">
          <w:fldData xml:space="preserve">PEVuZE5vdGU+PENpdGU+PEF1dGhvcj5IYWltYmVyZ2VyPC9BdXRob3I+PFllYXI+MjAwODwvWWVh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==
</w:fldData>
        </w:fldChar>
      </w:r>
      <w:r w:rsidR="00D41A41">
        <w:instrText xml:space="preserve"> ADDIN EN.CITE </w:instrText>
      </w:r>
      <w:r w:rsidR="00D41A41">
        <w:fldChar w:fldCharType="begin">
          <w:fldData xml:space="preserve">PEVuZE5vdGU+PENpdGU+PEF1dGhvcj5IYWltYmVyZ2VyPC9BdXRob3I+PFllYXI+MjAwODwvWWVh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==
</w:fldData>
        </w:fldChar>
      </w:r>
      <w:r w:rsidR="00D41A41">
        <w:instrText xml:space="preserve"> ADDIN EN.CITE.DATA </w:instrText>
      </w:r>
      <w:r w:rsidR="00D41A41">
        <w:fldChar w:fldCharType="end"/>
      </w:r>
      <w:r w:rsidR="008925E2">
        <w:fldChar w:fldCharType="separate"/>
      </w:r>
      <w:r w:rsidR="008925E2">
        <w:rPr>
          <w:noProof/>
        </w:rPr>
        <w:t>(Haimberger et al., 2008, 2012)</w:t>
      </w:r>
      <w:r w:rsidR="008925E2">
        <w:fldChar w:fldCharType="end"/>
      </w:r>
      <w:r w:rsidRPr="002442E5">
        <w:t xml:space="preserve">, the Hadley Centre </w:t>
      </w:r>
      <w:proofErr w:type="spellStart"/>
      <w:r w:rsidRPr="002442E5">
        <w:t>radiosonde</w:t>
      </w:r>
      <w:proofErr w:type="spellEnd"/>
      <w:r w:rsidRPr="002442E5">
        <w:t xml:space="preserve"> temperature product (HadAT2) </w:t>
      </w:r>
      <w:r w:rsidR="008925E2">
        <w:fldChar w:fldCharType="begin"/>
      </w:r>
      <w:r w:rsidR="005F6ED5">
        <w:instrText xml:space="preserve"> ADDIN EN.CITE &lt;EndNote&gt;&lt;Cite&gt;&lt;Author&gt;Thorne&lt;/Author&gt;&lt;Year&gt;2005&lt;/Year&gt;&lt;RecNum&gt;101&lt;/RecNum&gt;&lt;DisplayText&gt;(Thorne et al., 2005)&lt;/DisplayText&gt;&lt;record&gt;&lt;rec-number&gt;101&lt;/rec-number&gt;&lt;foreign-keys&gt;&lt;key app="EN" db-id="0f90pdefssr5fteptv5xp0v4vdz95v0zsa5s" timestamp="1402934313"&gt;101&lt;/key&gt;&lt;/foreign-keys&gt;&lt;ref-type name="Journal Article"&gt;17&lt;/ref-type&gt;&lt;contributors&gt;&lt;authors&gt;&lt;author&gt;Thorne, Peter W.&lt;/author&gt;&lt;author&gt;Parker, David E.&lt;/author&gt;&lt;author&gt;Tett, Simon F. B.&lt;/author&gt;&lt;author&gt;Jones, Phil D.&lt;/author&gt;&lt;author&gt;McCarthy, Mark&lt;/author&gt;&lt;author&gt;Coleman, Holly&lt;/author&gt;&lt;author&gt;Brohan, Philip&lt;/author&gt;&lt;/authors&gt;&lt;/contributors&gt;&lt;titles&gt;&lt;title&gt;Revisiting radiosonde upper air temperatures from 1958 to 2002&lt;/title&gt;&lt;secondary-title&gt;Journal of Geophysical Research: Atmospheres&lt;/secondary-title&gt;&lt;/titles&gt;&lt;periodical&gt;&lt;full-title&gt;Journal of Geophysical Research: Atmospheres&lt;/full-title&gt;&lt;abbr-1&gt;J. Geophys. Res.&lt;/abbr-1&gt;&lt;abbr-2&gt;J. Geophys. Res.&lt;/abbr-2&gt;&lt;/periodical&gt;&lt;pages&gt;D18105&lt;/pages&gt;&lt;volume&gt;110&lt;/volume&gt;&lt;number&gt;D18&lt;/number&gt;&lt;keywords&gt;&lt;keyword&gt;radiosonde&lt;/keyword&gt;&lt;keyword&gt;temperatures&lt;/keyword&gt;&lt;keyword&gt;climate&lt;/keyword&gt;&lt;keyword&gt;0325 Evolution of the atmosphere&lt;/keyword&gt;&lt;keyword&gt;0350 Pressure, density, and temperature&lt;/keyword&gt;&lt;keyword&gt;0394 Instruments and techniques&lt;/keyword&gt;&lt;keyword&gt;1616 Climate variability&lt;/keyword&gt;&lt;/keywords&gt;&lt;dates&gt;&lt;year&gt;2005&lt;/year&gt;&lt;/dates&gt;&lt;isbn&gt;2156-2202&lt;/isbn&gt;&lt;urls&gt;&lt;related-urls&gt;&lt;url&gt;http://dx.doi.org/10.1029/2004JD005753&lt;/url&gt;&lt;/related-urls&gt;&lt;/urls&gt;&lt;electronic-resource-num&gt;10.1029/2004JD005753&lt;/electronic-resource-num&gt;&lt;/record&gt;&lt;/Cite&gt;&lt;/EndNote&gt;</w:instrText>
      </w:r>
      <w:r w:rsidR="008925E2">
        <w:fldChar w:fldCharType="separate"/>
      </w:r>
      <w:r w:rsidR="008925E2">
        <w:rPr>
          <w:noProof/>
        </w:rPr>
        <w:t>(Thorne et al., 2005)</w:t>
      </w:r>
      <w:r w:rsidR="008925E2">
        <w:fldChar w:fldCharType="end"/>
      </w:r>
      <w:r w:rsidRPr="002442E5">
        <w:t xml:space="preserve">, and the Iterative Universal </w:t>
      </w:r>
      <w:proofErr w:type="spellStart"/>
      <w:r w:rsidRPr="002442E5">
        <w:t>Kriging</w:t>
      </w:r>
      <w:proofErr w:type="spellEnd"/>
      <w:r w:rsidRPr="002442E5">
        <w:t xml:space="preserve"> (IUK) </w:t>
      </w:r>
      <w:proofErr w:type="spellStart"/>
      <w:r w:rsidRPr="002442E5">
        <w:t>Radiosonde</w:t>
      </w:r>
      <w:proofErr w:type="spellEnd"/>
      <w:r w:rsidRPr="002442E5">
        <w:t xml:space="preserve"> Analysis Project </w:t>
      </w:r>
      <w:r w:rsidR="008925E2">
        <w:fldChar w:fldCharType="begin"/>
      </w:r>
      <w:r w:rsidR="00D41A41">
        <w:instrText xml:space="preserve"> ADDIN EN.CITE &lt;EndNote&gt;&lt;Cite&gt;&lt;Author&gt;Sherwood&lt;/Author&gt;&lt;Year&gt;2008&lt;/Year&gt;&lt;RecNum&gt;102&lt;/RecNum&gt;&lt;DisplayText&gt;(Sherwood et al., 2008)&lt;/DisplayText&gt;&lt;record&gt;&lt;rec-number&gt;102&lt;/rec-number&gt;&lt;foreign-keys&gt;&lt;key app="EN" db-id="0f90pdefssr5fteptv5xp0v4vdz95v0zsa5s" timestamp="1403020830"&gt;102&lt;/key&gt;&lt;/foreign-keys&gt;&lt;ref-type name="Journal Article"&gt;17&lt;/ref-type&gt;&lt;contributors&gt;&lt;authors&gt;&lt;author&gt;Sherwood, Steven C.&lt;/author&gt;&lt;author&gt;Meyer, Cathryn L.&lt;/author&gt;&lt;author&gt;Allen, Robert J.&lt;/author&gt;&lt;author&gt;Titchner, Holly A.&lt;/author&gt;&lt;/authors&gt;&lt;/contributors&gt;&lt;titles&gt;&lt;title&gt;Robust Tropospheric Warming Revealed by Iteratively Homogenized Radiosonde Data&lt;/title&gt;&lt;secondary-title&gt;Journal of Climate&lt;/secondary-title&gt;&lt;/titles&gt;&lt;periodical&gt;&lt;full-title&gt;Journal of Climate&lt;/full-title&gt;&lt;abbr-1&gt;J. Clim.&lt;/abbr-1&gt;&lt;abbr-2&gt;J Clim&lt;/abbr-2&gt;&lt;/periodical&gt;&lt;pages&gt;5336-5352&lt;/pages&gt;&lt;volume&gt;21&lt;/volume&gt;&lt;number&gt;20&lt;/number&gt;&lt;dates&gt;&lt;year&gt;2008&lt;/year&gt;&lt;pub-dates&gt;&lt;date&gt;2008/10/01&lt;/date&gt;&lt;/pub-dates&gt;&lt;/dates&gt;&lt;publisher&gt;American Meteorological Society&lt;/publisher&gt;&lt;isbn&gt;0894-8755&lt;/isbn&gt;&lt;urls&gt;&lt;related-urls&gt;&lt;url&gt;http://dx.doi.org/10.1175/2008JCLI2320.1&lt;/url&gt;&lt;/related-urls&gt;&lt;/urls&gt;&lt;electronic-resource-num&gt;10.1175/2008JCLI2320.1&lt;/electronic-resource-num&gt;&lt;access-date&gt;2014/06/17&lt;/access-date&gt;&lt;/record&gt;&lt;/Cite&gt;&lt;/EndNote&gt;</w:instrText>
      </w:r>
      <w:r w:rsidR="008925E2">
        <w:fldChar w:fldCharType="separate"/>
      </w:r>
      <w:r w:rsidR="008925E2">
        <w:rPr>
          <w:noProof/>
        </w:rPr>
        <w:t>(Sherwood et al., 2008)</w:t>
      </w:r>
      <w:r w:rsidR="008925E2">
        <w:fldChar w:fldCharType="end"/>
      </w:r>
      <w:r w:rsidRPr="002442E5">
        <w:t xml:space="preserve"> (version </w:t>
      </w:r>
      <w:r w:rsidR="007F07A9">
        <w:t>2.01</w:t>
      </w:r>
      <w:r w:rsidRPr="002442E5">
        <w:t>).</w:t>
      </w:r>
    </w:p>
    <w:p w14:paraId="018DFF92" w14:textId="70735AA7" w:rsidR="006C362F" w:rsidRDefault="006C362F" w:rsidP="005E7555">
      <w:r w:rsidRPr="006C362F">
        <w:t xml:space="preserve">Over the NH polar cap in boreal spring, although ACCMIP, CMIP5 and CCMVal2 </w:t>
      </w:r>
      <w:r w:rsidR="0004051C">
        <w:t>models</w:t>
      </w:r>
      <w:r w:rsidRPr="006C362F">
        <w:t xml:space="preserve"> are within observational estimates, all simulates weaker decadal trends </w:t>
      </w:r>
      <w:r w:rsidR="001973D8" w:rsidRPr="006C362F">
        <w:t>(</w:t>
      </w:r>
      <w:r w:rsidR="001973D8">
        <w:t>−</w:t>
      </w:r>
      <w:r w:rsidR="007D7675" w:rsidRPr="007D7675">
        <w:t>0.5</w:t>
      </w:r>
      <w:r w:rsidRPr="007D7675">
        <w:t xml:space="preserve">, </w:t>
      </w:r>
      <w:r w:rsidR="001973D8">
        <w:t>−</w:t>
      </w:r>
      <w:r w:rsidR="007D7675" w:rsidRPr="007D7675">
        <w:t>0.1</w:t>
      </w:r>
      <w:r w:rsidR="00A5619D">
        <w:t xml:space="preserve"> and</w:t>
      </w:r>
      <w:r w:rsidRPr="007D7675">
        <w:t xml:space="preserve"> </w:t>
      </w:r>
      <w:r w:rsidR="001973D8">
        <w:t>−</w:t>
      </w:r>
      <w:r w:rsidR="007D7675" w:rsidRPr="007D7675">
        <w:t>0.4</w:t>
      </w:r>
      <w:r w:rsidRPr="007D7675">
        <w:t xml:space="preserve"> K dec</w:t>
      </w:r>
      <w:r w:rsidRPr="007D7675">
        <w:rPr>
          <w:vertAlign w:val="superscript"/>
        </w:rPr>
        <w:t>-1</w:t>
      </w:r>
      <w:r w:rsidRPr="006C362F">
        <w:t xml:space="preserve">, respectively) than observed </w:t>
      </w:r>
      <w:r w:rsidR="001973D8" w:rsidRPr="006C362F">
        <w:t>(</w:t>
      </w:r>
      <w:r w:rsidR="001973D8">
        <w:t>−</w:t>
      </w:r>
      <w:r w:rsidR="007D7675" w:rsidRPr="007D7675">
        <w:t>1.</w:t>
      </w:r>
      <w:r w:rsidR="00CE3C23">
        <w:t>6</w:t>
      </w:r>
      <w:r w:rsidRPr="007D7675">
        <w:t xml:space="preserve"> </w:t>
      </w:r>
      <w:r w:rsidR="007D7675" w:rsidRPr="007D7675">
        <w:t>±</w:t>
      </w:r>
      <w:r w:rsidR="001973D8">
        <w:t xml:space="preserve"> </w:t>
      </w:r>
      <w:r w:rsidR="007D7675" w:rsidRPr="007D7675">
        <w:t>3.4</w:t>
      </w:r>
      <w:r w:rsidRPr="007D7675">
        <w:t xml:space="preserve"> K dec</w:t>
      </w:r>
      <w:r w:rsidRPr="007D7675">
        <w:rPr>
          <w:vertAlign w:val="superscript"/>
        </w:rPr>
        <w:t>-1</w:t>
      </w:r>
      <w:r w:rsidRPr="006C362F">
        <w:t>) (</w:t>
      </w:r>
      <w:r w:rsidRPr="00E01E96">
        <w:t>Figure 6a</w:t>
      </w:r>
      <w:r w:rsidRPr="006C362F">
        <w:t xml:space="preserve">). </w:t>
      </w:r>
      <w:r w:rsidR="0058610B" w:rsidRPr="0058610B">
        <w:t>Natural variability in models not constrained by observed meteorology is difficult to reproduce</w:t>
      </w:r>
      <w:r w:rsidR="0058610B">
        <w:t xml:space="preserve"> </w:t>
      </w:r>
      <w:r w:rsidR="0058610B">
        <w:fldChar w:fldCharType="begin">
          <w:fldData xml:space="preserve">PEVuZE5vdGU+PENpdGU+PEF1dGhvcj5CdXRjaGFydDwvQXV0aG9yPjxZZWFyPjIwMTE8L1llYXI+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</w:fldData>
        </w:fldChar>
      </w:r>
      <w:r w:rsidR="0058610B">
        <w:instrText xml:space="preserve"> ADDIN EN.CITE </w:instrText>
      </w:r>
      <w:r w:rsidR="0058610B">
        <w:fldChar w:fldCharType="begin">
          <w:fldData xml:space="preserve">PEVuZE5vdGU+PENpdGU+PEF1dGhvcj5CdXRjaGFydDwvQXV0aG9yPjxZZWFyPjIwMTE8L1llYXI+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</w:fldData>
        </w:fldChar>
      </w:r>
      <w:r w:rsidR="0058610B">
        <w:instrText xml:space="preserve"> ADDIN EN.CITE.DATA </w:instrText>
      </w:r>
      <w:r w:rsidR="0058610B">
        <w:fldChar w:fldCharType="end"/>
      </w:r>
      <w:r w:rsidR="0058610B">
        <w:fldChar w:fldCharType="separate"/>
      </w:r>
      <w:r w:rsidR="0058610B">
        <w:rPr>
          <w:noProof/>
        </w:rPr>
        <w:t>(Austin et al., 2003; Charlton-Perez et al., 2010; Butchart et al., 2011; Charlton-Perez et al., 2013; Shepherd et al., 2014)</w:t>
      </w:r>
      <w:r w:rsidR="0058610B">
        <w:fldChar w:fldCharType="end"/>
      </w:r>
      <w:r w:rsidR="0058610B">
        <w:t xml:space="preserve"> </w:t>
      </w:r>
      <w:r w:rsidR="0058610B" w:rsidRPr="0058610B">
        <w:t xml:space="preserve">such as, the abnormally cold boreal winters in the mid-1990s (i.e. more PSCs formation), which resulted in enhanced </w:t>
      </w:r>
      <w:r w:rsidR="0058610B" w:rsidRPr="0058610B">
        <w:lastRenderedPageBreak/>
        <w:t>ozone loss during boreal spring</w:t>
      </w:r>
      <w:r w:rsidRPr="006C362F">
        <w:t xml:space="preserve"> </w:t>
      </w:r>
      <w:r w:rsidR="00CE68E5">
        <w:fldChar w:fldCharType="begin"/>
      </w:r>
      <w:r w:rsidR="005F6ED5">
        <w:instrText xml:space="preserve"> ADDIN EN.CITE &lt;EndNote&gt;&lt;Cite&gt;&lt;Author&gt;Newman&lt;/Author&gt;&lt;Year&gt;2001&lt;/Year&gt;&lt;RecNum&gt;251&lt;/RecNum&gt;&lt;DisplayText&gt;(Newman et al., 2001)&lt;/DisplayText&gt;&lt;record&gt;&lt;rec-number&gt;251&lt;/rec-number&gt;&lt;foreign-keys&gt;&lt;key app="EN" db-id="0f90pdefssr5fteptv5xp0v4vdz95v0zsa5s" timestamp="1426792961"&gt;251&lt;/key&gt;&lt;/foreign-keys&gt;&lt;ref-type name="Journal Article"&gt;17&lt;/ref-type&gt;&lt;contributors&gt;&lt;authors&gt;&lt;author&gt;Newman, Paul A.&lt;/author&gt;&lt;author&gt;Nash, Eric R.&lt;/author&gt;&lt;author&gt;Rosenfield, Joan E.&lt;/author&gt;&lt;/authors&gt;&lt;/contributors&gt;&lt;titles&gt;&lt;title&gt;What controls the temperature of the Arctic stratosphere during the spring?&lt;/title&gt;&lt;secondary-title&gt;Journal of Geophysical Research: Atmospheres&lt;/secondary-title&gt;&lt;/titles&gt;&lt;periodical&gt;&lt;full-title&gt;Journal of Geophysical Research: Atmospheres&lt;/full-title&gt;&lt;abbr-1&gt;J. Geophys. Res.&lt;/abbr-1&gt;&lt;abbr-2&gt;J. Geophys. Res.&lt;/abbr-2&gt;&lt;/periodical&gt;&lt;pages&gt;19999-20010&lt;/pages&gt;&lt;volume&gt;106&lt;/volume&gt;&lt;number&gt;D17&lt;/number&gt;&lt;keywords&gt;&lt;keyword&gt;3319 Meteorology and Atmospheric Dynamics: General circulation&lt;/keyword&gt;&lt;keyword&gt;3334 Meteorology and Atmospheric Dynamics: Middle atmosphere dynamics&lt;/keyword&gt;&lt;keyword&gt;3346 Meteorology and Atmospheric Dynamics: Planetary meteorology&lt;/keyword&gt;&lt;keyword&gt;3362 Meteorology and Atmospheric Dynamics: Stratosphere/troposphere interactions&lt;/keyword&gt;&lt;/keywords&gt;&lt;dates&gt;&lt;year&gt;2001&lt;/year&gt;&lt;/dates&gt;&lt;isbn&gt;2156-2202&lt;/isbn&gt;&lt;urls&gt;&lt;related-urls&gt;&lt;url&gt;http://dx.doi.org/10.1029/2000JD000061&lt;/url&gt;&lt;/related-urls&gt;&lt;/urls&gt;&lt;electronic-resource-num&gt;10.1029/2000JD000061&lt;/electronic-resource-num&gt;&lt;/record&gt;&lt;/Cite&gt;&lt;/EndNote&gt;</w:instrText>
      </w:r>
      <w:r w:rsidR="00CE68E5">
        <w:fldChar w:fldCharType="separate"/>
      </w:r>
      <w:r w:rsidR="00CE68E5">
        <w:rPr>
          <w:noProof/>
        </w:rPr>
        <w:t>(Newman et al., 2001)</w:t>
      </w:r>
      <w:r w:rsidR="00CE68E5">
        <w:fldChar w:fldCharType="end"/>
      </w:r>
      <w:r w:rsidRPr="006C362F">
        <w:t xml:space="preserve">. Moreover, ACCMIP simulations, based on time slice experiments for most models, did not embrace that period, only those boundary conditions for 1980 and 2000 years. This weaker trend on stratospheric temperature is also seen in the vertical profile above around the </w:t>
      </w:r>
      <w:proofErr w:type="spellStart"/>
      <w:r w:rsidRPr="006C362F">
        <w:t>tropopause</w:t>
      </w:r>
      <w:proofErr w:type="spellEnd"/>
      <w:r w:rsidRPr="006C362F">
        <w:t xml:space="preserve"> (</w:t>
      </w:r>
      <w:r w:rsidRPr="008506B7">
        <w:t>Figure 6b</w:t>
      </w:r>
      <w:r w:rsidRPr="006C362F">
        <w:t>).</w:t>
      </w:r>
    </w:p>
    <w:p w14:paraId="4C51F227" w14:textId="229F7DAD" w:rsidR="009F6E8F" w:rsidRDefault="004279B3" w:rsidP="005E7555">
      <w:r w:rsidRPr="004279B3">
        <w:t xml:space="preserve">Over Antarctica in austral spring, </w:t>
      </w:r>
      <w:r w:rsidR="00D748EC">
        <w:t xml:space="preserve">the </w:t>
      </w:r>
      <w:r w:rsidRPr="004279B3">
        <w:t>ACCMIP</w:t>
      </w:r>
      <w:r w:rsidR="00EA7CD0">
        <w:t xml:space="preserve"> and</w:t>
      </w:r>
      <w:r w:rsidRPr="004279B3">
        <w:t xml:space="preserve"> CMIP5</w:t>
      </w:r>
      <w:r w:rsidR="00E14759">
        <w:t xml:space="preserve"> multi-model means are in very </w:t>
      </w:r>
      <w:r w:rsidRPr="004279B3">
        <w:t xml:space="preserve">good agreement </w:t>
      </w:r>
      <w:r w:rsidR="00792C5F" w:rsidRPr="004279B3">
        <w:t>(</w:t>
      </w:r>
      <w:r w:rsidR="00792C5F">
        <w:t>−</w:t>
      </w:r>
      <w:r w:rsidR="00813D59">
        <w:t>2.2</w:t>
      </w:r>
      <w:r w:rsidR="00B90A8F" w:rsidRPr="007D7675">
        <w:t xml:space="preserve"> K dec</w:t>
      </w:r>
      <w:r w:rsidR="00B90A8F" w:rsidRPr="007D7675">
        <w:rPr>
          <w:vertAlign w:val="superscript"/>
        </w:rPr>
        <w:t>-1</w:t>
      </w:r>
      <w:r w:rsidR="00B90A8F" w:rsidRPr="007D7675">
        <w:t xml:space="preserve">, </w:t>
      </w:r>
      <w:r w:rsidR="00792C5F">
        <w:t>−</w:t>
      </w:r>
      <w:r w:rsidR="00813D59">
        <w:t>2.5</w:t>
      </w:r>
      <w:r w:rsidR="00B90A8F" w:rsidRPr="007D7675">
        <w:t xml:space="preserve"> K dec</w:t>
      </w:r>
      <w:r w:rsidR="00B90A8F" w:rsidRPr="007D7675">
        <w:rPr>
          <w:vertAlign w:val="superscript"/>
        </w:rPr>
        <w:t>-1</w:t>
      </w:r>
      <w:r w:rsidR="00B90A8F" w:rsidRPr="006C362F">
        <w:t xml:space="preserve"> respectively</w:t>
      </w:r>
      <w:r w:rsidRPr="004279B3">
        <w:t xml:space="preserve">) with satellite measurements </w:t>
      </w:r>
      <w:r w:rsidR="00792C5F" w:rsidRPr="004279B3">
        <w:t>(</w:t>
      </w:r>
      <w:r w:rsidR="00792C5F">
        <w:t>−</w:t>
      </w:r>
      <w:r w:rsidR="00813D59">
        <w:t>2.</w:t>
      </w:r>
      <w:r w:rsidR="00E72A9F">
        <w:t>1</w:t>
      </w:r>
      <w:r w:rsidR="00623967" w:rsidRPr="007D7675">
        <w:t xml:space="preserve"> ±</w:t>
      </w:r>
      <w:r w:rsidR="00792C5F">
        <w:t xml:space="preserve"> </w:t>
      </w:r>
      <w:r w:rsidR="00813D59">
        <w:t>6.</w:t>
      </w:r>
      <w:r w:rsidR="00745485">
        <w:t>3</w:t>
      </w:r>
      <w:r w:rsidR="00623967" w:rsidRPr="007D7675">
        <w:t xml:space="preserve"> K dec</w:t>
      </w:r>
      <w:r w:rsidR="00623967" w:rsidRPr="007D7675">
        <w:rPr>
          <w:vertAlign w:val="superscript"/>
        </w:rPr>
        <w:t>-1</w:t>
      </w:r>
      <w:r w:rsidRPr="004279B3">
        <w:t>) (</w:t>
      </w:r>
      <w:r w:rsidRPr="008506B7">
        <w:t>Figure 6c</w:t>
      </w:r>
      <w:r w:rsidRPr="004279B3">
        <w:t>). CHEM models</w:t>
      </w:r>
      <w:r w:rsidR="00EA7CD0">
        <w:t xml:space="preserve"> (i.e. ACCMIP and CMIP5)</w:t>
      </w:r>
      <w:r w:rsidRPr="004279B3">
        <w:t xml:space="preserve"> </w:t>
      </w:r>
      <w:r w:rsidR="00EA7CD0" w:rsidRPr="004279B3">
        <w:t>and CCMVal2</w:t>
      </w:r>
      <w:r w:rsidR="00EA7CD0">
        <w:t xml:space="preserve"> multi-model mean </w:t>
      </w:r>
      <w:r w:rsidRPr="004279B3">
        <w:t xml:space="preserve">tend to simulate </w:t>
      </w:r>
      <w:r w:rsidR="00291D42">
        <w:t>larger</w:t>
      </w:r>
      <w:r w:rsidR="009250D0">
        <w:t xml:space="preserve"> negative</w:t>
      </w:r>
      <w:r w:rsidR="009250D0" w:rsidRPr="004279B3">
        <w:t xml:space="preserve"> </w:t>
      </w:r>
      <w:r w:rsidRPr="004279B3">
        <w:t xml:space="preserve">trends than NOCHEM models, </w:t>
      </w:r>
      <w:r w:rsidR="00EA7CD0">
        <w:t>which may be</w:t>
      </w:r>
      <w:r w:rsidR="00EA7CD0" w:rsidRPr="004279B3">
        <w:t xml:space="preserve"> </w:t>
      </w:r>
      <w:r w:rsidRPr="004279B3">
        <w:t xml:space="preserve">due to </w:t>
      </w:r>
      <w:r w:rsidR="003907EB">
        <w:t xml:space="preserve">the fact that the </w:t>
      </w:r>
      <w:r w:rsidRPr="004279B3">
        <w:t xml:space="preserve">IGAC/SPARC ozone data set </w:t>
      </w:r>
      <w:r w:rsidR="003907EB">
        <w:t>is</w:t>
      </w:r>
      <w:r w:rsidRPr="004279B3">
        <w:t xml:space="preserve"> at the lower end of the observational estimates </w:t>
      </w:r>
      <w:r w:rsidR="003907EB">
        <w:t xml:space="preserve">as has been shown in </w:t>
      </w:r>
      <w:r w:rsidR="007C6F3A">
        <w:fldChar w:fldCharType="begin">
          <w:fldData xml:space="preserve">PEVuZE5vdGU+PENpdGU+PEF1dGhvcj5IYXNzbGVyPC9BdXRob3I+PFllYXI+MjAxMzwvWWVhcj48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</w:fldData>
        </w:fldChar>
      </w:r>
      <w:r w:rsidR="0044650D">
        <w:instrText xml:space="preserve"> ADDIN EN.CITE </w:instrText>
      </w:r>
      <w:r w:rsidR="0044650D">
        <w:fldChar w:fldCharType="begin">
          <w:fldData xml:space="preserve">PEVuZE5vdGU+PENpdGU+PEF1dGhvcj5IYXNzbGVyPC9BdXRob3I+PFllYXI+MjAxMzwvWWVhcj48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</w:fldData>
        </w:fldChar>
      </w:r>
      <w:r w:rsidR="0044650D">
        <w:instrText xml:space="preserve"> ADDIN EN.CITE.DATA </w:instrText>
      </w:r>
      <w:r w:rsidR="0044650D">
        <w:fldChar w:fldCharType="end"/>
      </w:r>
      <w:r w:rsidR="007C6F3A">
        <w:fldChar w:fldCharType="separate"/>
      </w:r>
      <w:r w:rsidR="00FE0AD7">
        <w:rPr>
          <w:noProof/>
        </w:rPr>
        <w:t>(Solomon et al., 2012; Hassler et al., 2013; Young et al., 2014)</w:t>
      </w:r>
      <w:r w:rsidR="007C6F3A">
        <w:fldChar w:fldCharType="end"/>
      </w:r>
      <w:r w:rsidRPr="004279B3">
        <w:t xml:space="preserve">. </w:t>
      </w:r>
      <w:r w:rsidR="007F75B9">
        <w:t>They</w:t>
      </w:r>
      <w:r w:rsidRPr="004279B3">
        <w:t xml:space="preserve"> argued the importance of the ozone data set for appropriate representation of stratospheric temperature, and in turn SH surface climate. Although, large uncertainties exi</w:t>
      </w:r>
      <w:r w:rsidR="00362E01">
        <w:t>s</w:t>
      </w:r>
      <w:r w:rsidRPr="004279B3">
        <w:t>t in this region</w:t>
      </w:r>
      <w:r w:rsidR="000754A4">
        <w:t xml:space="preserve"> and period</w:t>
      </w:r>
      <w:r w:rsidRPr="004279B3">
        <w:t>, all ACCMIP individual models fall within the observational error estimates (</w:t>
      </w:r>
      <w:r w:rsidRPr="006E5BE3">
        <w:t>Figure 6d</w:t>
      </w:r>
      <w:r w:rsidRPr="004279B3">
        <w:t>).</w:t>
      </w:r>
      <w:r w:rsidR="008F1D71">
        <w:t xml:space="preserve"> Note that observational estimates are significant at the 95</w:t>
      </w:r>
      <w:r w:rsidR="006916A3">
        <w:t xml:space="preserve"> </w:t>
      </w:r>
      <w:r w:rsidR="008F1D71">
        <w:t>% confidence levels, if year 2000 is removed from the linear fit (</w:t>
      </w:r>
      <w:r w:rsidR="006D0B55">
        <w:t>−</w:t>
      </w:r>
      <w:r w:rsidR="008F1D71">
        <w:t>2.95 ±</w:t>
      </w:r>
      <w:r w:rsidR="006D0B55">
        <w:t xml:space="preserve"> </w:t>
      </w:r>
      <w:r w:rsidR="008F1D71">
        <w:t xml:space="preserve">2.90, </w:t>
      </w:r>
      <w:r w:rsidR="006D0B55">
        <w:t>−</w:t>
      </w:r>
      <w:r w:rsidR="008F1D71">
        <w:t>3.02 ±</w:t>
      </w:r>
      <w:r w:rsidR="006D0B55">
        <w:t xml:space="preserve"> </w:t>
      </w:r>
      <w:r w:rsidR="008F1D71">
        <w:t xml:space="preserve">2.95 and </w:t>
      </w:r>
      <w:r w:rsidR="006D0B55">
        <w:t>−</w:t>
      </w:r>
      <w:r w:rsidR="008F1D71">
        <w:t>3.12 ±</w:t>
      </w:r>
      <w:r w:rsidR="006D0B55">
        <w:t xml:space="preserve"> </w:t>
      </w:r>
      <w:r w:rsidR="008F1D71">
        <w:t>2.87 K dec</w:t>
      </w:r>
      <w:r w:rsidR="008F1D71" w:rsidRPr="004B797D">
        <w:rPr>
          <w:vertAlign w:val="superscript"/>
        </w:rPr>
        <w:t>-1</w:t>
      </w:r>
      <w:r w:rsidR="008F1D71">
        <w:t xml:space="preserve"> for the RSS, STAR and UAH data</w:t>
      </w:r>
      <w:r w:rsidR="007B3A8D">
        <w:t xml:space="preserve"> </w:t>
      </w:r>
      <w:r w:rsidR="008F1D71">
        <w:t>sets, respectively)</w:t>
      </w:r>
      <w:r w:rsidR="00B466C0">
        <w:t xml:space="preserve">, as this year was </w:t>
      </w:r>
      <w:r w:rsidR="002D4A63">
        <w:t>“</w:t>
      </w:r>
      <w:r w:rsidR="00B466C0">
        <w:t>anomalously</w:t>
      </w:r>
      <w:r w:rsidR="002D4A63">
        <w:t>”</w:t>
      </w:r>
      <w:r w:rsidR="00B466C0">
        <w:t xml:space="preserve"> warm</w:t>
      </w:r>
      <w:r w:rsidR="008F1D71">
        <w:t>.</w:t>
      </w:r>
      <w:r w:rsidRPr="004279B3">
        <w:t xml:space="preserve"> The relative</w:t>
      </w:r>
      <w:r w:rsidR="00175287">
        <w:t>ly</w:t>
      </w:r>
      <w:r w:rsidRPr="004279B3">
        <w:t xml:space="preserve"> large spread of</w:t>
      </w:r>
      <w:r w:rsidR="00175287">
        <w:t xml:space="preserve"> the</w:t>
      </w:r>
      <w:r w:rsidRPr="004279B3">
        <w:t xml:space="preserve"> simulated stratospheric temperature trend for the observational period is consistent with the models spread of ozone in this region (</w:t>
      </w:r>
      <w:r w:rsidRPr="00B515C9">
        <w:t>Figures 1f and 2f</w:t>
      </w:r>
      <w:r w:rsidRPr="004279B3">
        <w:t xml:space="preserve">). </w:t>
      </w:r>
      <w:r w:rsidR="00B61CC7">
        <w:t>The correlation between</w:t>
      </w:r>
      <w:r w:rsidRPr="004279B3">
        <w:t xml:space="preserve"> stratospheric ozone and temperature </w:t>
      </w:r>
      <w:r w:rsidR="00BF15F9">
        <w:t xml:space="preserve">trends becomes evident </w:t>
      </w:r>
      <w:r w:rsidRPr="004279B3">
        <w:t xml:space="preserve">by comparing </w:t>
      </w:r>
      <w:r w:rsidR="004641C8">
        <w:t>TCO</w:t>
      </w:r>
      <w:r w:rsidRPr="004279B3">
        <w:t xml:space="preserve"> trends between </w:t>
      </w:r>
      <w:r w:rsidR="00BF15F9">
        <w:t xml:space="preserve">the </w:t>
      </w:r>
      <w:r w:rsidRPr="004279B3">
        <w:t>Hist 1980 and 2000 time slices and TLS trends for the same period between CHEM and NOCHEM models (</w:t>
      </w:r>
      <w:r w:rsidR="00975BEB">
        <w:t>i.e.</w:t>
      </w:r>
      <w:r w:rsidRPr="004279B3">
        <w:t xml:space="preserve"> large ozone depletion results in stronger stratospheric cooling trends).</w:t>
      </w:r>
    </w:p>
    <w:p w14:paraId="4B92C408" w14:textId="0020B744" w:rsidR="002B62CC" w:rsidRDefault="002B62CC" w:rsidP="005E7555">
      <w:r w:rsidRPr="00B515C9">
        <w:t>Figure 7a</w:t>
      </w:r>
      <w:r w:rsidRPr="002B62CC">
        <w:t xml:space="preserve"> depicts SH polar cap TLS long-term evolution (1850</w:t>
      </w:r>
      <w:r w:rsidR="006D0B55">
        <w:rPr>
          <w:rFonts w:ascii="Cambria Math" w:hAnsi="Cambria Math" w:cs="Cambria Math"/>
        </w:rPr>
        <w:t>⎯</w:t>
      </w:r>
      <w:r w:rsidRPr="002B62CC">
        <w:t xml:space="preserve">2100) normalised to pre-industrial levels during austral spring. As commented above, stratospheric temperature can be perturbed by anthropogenic emissions of </w:t>
      </w:r>
      <w:r w:rsidR="0096419A">
        <w:t>ODS</w:t>
      </w:r>
      <w:r w:rsidRPr="002B62CC">
        <w:t xml:space="preserve"> and </w:t>
      </w:r>
      <w:r w:rsidR="000A11EB">
        <w:t>GHG</w:t>
      </w:r>
      <w:r w:rsidRPr="002B62CC">
        <w:t xml:space="preserve">, both having a </w:t>
      </w:r>
      <w:r w:rsidR="00401DE4">
        <w:t xml:space="preserve">net </w:t>
      </w:r>
      <w:r w:rsidRPr="002B62CC">
        <w:t xml:space="preserve">cooling effect. ACCMIP Hist 1980 and 2000 TLS time slices </w:t>
      </w:r>
      <w:r w:rsidR="006D0B55" w:rsidRPr="002B62CC">
        <w:t>(</w:t>
      </w:r>
      <w:r w:rsidR="006D0B55">
        <w:t>−</w:t>
      </w:r>
      <w:r w:rsidR="00C1715D">
        <w:t>3.4</w:t>
      </w:r>
      <w:r w:rsidRPr="00EC6BFC">
        <w:t xml:space="preserve"> K</w:t>
      </w:r>
      <w:r w:rsidRPr="002B62CC">
        <w:rPr>
          <w:b/>
        </w:rPr>
        <w:t xml:space="preserve"> </w:t>
      </w:r>
      <w:r w:rsidRPr="00EC6BFC">
        <w:t xml:space="preserve">and </w:t>
      </w:r>
      <w:r w:rsidR="006D0B55">
        <w:t>−</w:t>
      </w:r>
      <w:r w:rsidR="00C1715D">
        <w:t>7.9</w:t>
      </w:r>
      <w:r w:rsidRPr="00EC6BFC">
        <w:t xml:space="preserve"> K</w:t>
      </w:r>
      <w:r w:rsidRPr="002B62CC">
        <w:t xml:space="preserve">) are driven by the combination of ozone depletion and climate change since the pre-industrial period. In future projections, ozone recovery and </w:t>
      </w:r>
      <w:r w:rsidR="000A11EB">
        <w:t>GHG</w:t>
      </w:r>
      <w:r w:rsidRPr="002B62CC">
        <w:t xml:space="preserve"> concentration</w:t>
      </w:r>
      <w:r w:rsidR="006E59AF">
        <w:t>s</w:t>
      </w:r>
      <w:r w:rsidRPr="002B62CC">
        <w:t xml:space="preserve"> are expected to have an opposite effect on stratospheric temperatures. The slight</w:t>
      </w:r>
      <w:r w:rsidR="00ED7682">
        <w:t xml:space="preserve"> temperature</w:t>
      </w:r>
      <w:r w:rsidRPr="002B62CC">
        <w:t xml:space="preserve"> increased of the TLS by 2030 </w:t>
      </w:r>
      <w:r w:rsidR="00401DE4">
        <w:t xml:space="preserve">in the </w:t>
      </w:r>
      <w:r w:rsidRPr="002B62CC">
        <w:t xml:space="preserve">RCPs time slices relative </w:t>
      </w:r>
      <w:r w:rsidRPr="002B62CC">
        <w:lastRenderedPageBreak/>
        <w:t xml:space="preserve">to </w:t>
      </w:r>
      <w:r w:rsidR="001A7DE6">
        <w:t>present-day</w:t>
      </w:r>
      <w:r w:rsidRPr="002B62CC">
        <w:t xml:space="preserve">, is very similar between the lower and higher </w:t>
      </w:r>
      <w:r w:rsidR="00443D13">
        <w:t xml:space="preserve">RCPs </w:t>
      </w:r>
      <w:r w:rsidR="00F75525">
        <w:t>emission</w:t>
      </w:r>
      <w:r w:rsidRPr="002B62CC">
        <w:t xml:space="preserve"> scenarios (</w:t>
      </w:r>
      <w:r w:rsidR="001061B6">
        <w:t>1.6</w:t>
      </w:r>
      <w:r w:rsidR="008B46CE" w:rsidRPr="008B46CE">
        <w:t xml:space="preserve"> K and </w:t>
      </w:r>
      <w:r w:rsidR="001061B6">
        <w:t>1.2</w:t>
      </w:r>
      <w:r w:rsidRPr="008B46CE">
        <w:t xml:space="preserve"> K</w:t>
      </w:r>
      <w:r w:rsidRPr="002B62CC">
        <w:t>, respectively). By the end of the 21</w:t>
      </w:r>
      <w:r w:rsidRPr="002B62CC">
        <w:rPr>
          <w:vertAlign w:val="superscript"/>
        </w:rPr>
        <w:t>st</w:t>
      </w:r>
      <w:r w:rsidRPr="002B62CC">
        <w:t xml:space="preserve"> century, the projected TLS under the RCP2.6 scenario returns to Hist 1980 levels, whereas it remains</w:t>
      </w:r>
      <w:r w:rsidR="00D91853">
        <w:t xml:space="preserve"> fairly</w:t>
      </w:r>
      <w:r w:rsidRPr="002B62CC">
        <w:t xml:space="preserve"> unchanged under the RCP8.5 </w:t>
      </w:r>
      <w:r w:rsidR="00DB1676">
        <w:t xml:space="preserve">scenario </w:t>
      </w:r>
      <w:r w:rsidRPr="002B62CC">
        <w:t xml:space="preserve">relative to 2030. These two different stories suggest a key role of </w:t>
      </w:r>
      <w:r w:rsidR="000A11EB">
        <w:t>GHG</w:t>
      </w:r>
      <w:r w:rsidRPr="002B62CC">
        <w:t xml:space="preserve"> concentration in the second half of the century, with significant implications for many aspects of the SH surface climate as reported previously </w:t>
      </w:r>
      <w:r w:rsidR="005D5685">
        <w:fldChar w:fldCharType="begin">
          <w:fldData xml:space="preserve">PEVuZE5vdGU+PENpdGU+PEF1dGhvcj5NY0xhbmRyZXNzPC9BdXRob3I+PFllYXI+MjAxMTwvWWVh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</w:fldData>
        </w:fldChar>
      </w:r>
      <w:r w:rsidR="009E27FC">
        <w:instrText xml:space="preserve"> ADDIN EN.CITE </w:instrText>
      </w:r>
      <w:r w:rsidR="009E27FC">
        <w:fldChar w:fldCharType="begin">
          <w:fldData xml:space="preserve">PEVuZE5vdGU+PENpdGU+PEF1dGhvcj5NY0xhbmRyZXNzPC9BdXRob3I+PFllYXI+MjAxMTwvWWVh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</w:fldData>
        </w:fldChar>
      </w:r>
      <w:r w:rsidR="009E27FC">
        <w:instrText xml:space="preserve"> ADDIN EN.CITE.DATA </w:instrText>
      </w:r>
      <w:r w:rsidR="009E27FC">
        <w:fldChar w:fldCharType="end"/>
      </w:r>
      <w:r w:rsidR="005D5685">
        <w:fldChar w:fldCharType="separate"/>
      </w:r>
      <w:r w:rsidR="009E27FC">
        <w:rPr>
          <w:noProof/>
        </w:rPr>
        <w:t>(McLandress et al., 2011; Perlwitz, 2011; Polvani et al., 2011)</w:t>
      </w:r>
      <w:r w:rsidR="005D5685">
        <w:fldChar w:fldCharType="end"/>
      </w:r>
      <w:r w:rsidRPr="002B62CC">
        <w:t xml:space="preserve">; see </w:t>
      </w:r>
      <w:r w:rsidR="00B453E6">
        <w:t>Section</w:t>
      </w:r>
      <w:r w:rsidR="00373D7A">
        <w:t xml:space="preserve"> 4.2,</w:t>
      </w:r>
      <w:r w:rsidRPr="002B62CC">
        <w:t xml:space="preserve"> Thompson et al.</w:t>
      </w:r>
      <w:r w:rsidR="006A13A7">
        <w:t xml:space="preserve"> </w:t>
      </w:r>
      <w:r w:rsidR="006A13A7">
        <w:fldChar w:fldCharType="begin"/>
      </w:r>
      <w:r w:rsidR="00806D90">
        <w:instrText xml:space="preserve"> ADDIN EN.CITE &lt;EndNote&gt;&lt;Cite ExcludeAuth="1"&gt;&lt;Author&gt;Thompson&lt;/Author&gt;&lt;Year&gt;2011&lt;/Year&gt;&lt;RecNum&gt;111&lt;/RecNum&gt;&lt;DisplayText&gt;(2011)&lt;/DisplayText&gt;&lt;record&gt;&lt;rec-number&gt;111&lt;/rec-number&gt;&lt;foreign-keys&gt;&lt;key app="EN" db-id="0f90pdefssr5fteptv5xp0v4vdz95v0zsa5s" timestamp="1405346948"&gt;111&lt;/key&gt;&lt;/foreign-keys&gt;&lt;ref-type name="Journal Article"&gt;17&lt;/ref-type&gt;&lt;contributors&gt;&lt;authors&gt;&lt;author&gt;Thompson, David W. J.&lt;/author&gt;&lt;author&gt;Solomon, Susan&lt;/author&gt;&lt;author&gt;Kushner, Paul J.&lt;/author&gt;&lt;author&gt;England, Matthew H.&lt;/author&gt;&lt;author&gt;Grise, Kevin M.&lt;/author&gt;&lt;author&gt;Karoly, David J.&lt;/author&gt;&lt;/authors&gt;&lt;/contributors&gt;&lt;titles&gt;&lt;title&gt;Signatures of the Antarctic ozone hole in Southern Hemisphere surface climate change&lt;/title&gt;&lt;secondary-title&gt;Nature Geosci&lt;/secondary-title&gt;&lt;/titles&gt;&lt;periodical&gt;&lt;full-title&gt;Nature Geosci&lt;/full-title&gt;&lt;abbr-1&gt;Nature Geosci.&lt;/abbr-1&gt;&lt;abbr-2&gt;Nat. Geosci.&lt;/abbr-2&gt;&lt;/periodical&gt;&lt;pages&gt;741-749&lt;/pages&gt;&lt;volume&gt;4&lt;/volume&gt;&lt;number&gt;11&lt;/number&gt;&lt;dates&gt;&lt;year&gt;2011&lt;/year&gt;&lt;pub-dates&gt;&lt;date&gt;11//print&lt;/date&gt;&lt;/pub-dates&gt;&lt;/dates&gt;&lt;publisher&gt;Nature Publishing Group, a division of Macmillan Publishers Limited. All Rights Reserved.&lt;/publisher&gt;&lt;isbn&gt;1752-0894&lt;/isbn&gt;&lt;urls&gt;&lt;related-urls&gt;&lt;url&gt;http://dx.doi.org/10.1038/ngeo1296&lt;/url&gt;&lt;/related-urls&gt;&lt;/urls&gt;&lt;electronic-resource-num&gt;doi:10.1038/ngeo1296&lt;/electronic-resource-num&gt;&lt;/record&gt;&lt;/Cite&gt;&lt;/EndNote&gt;</w:instrText>
      </w:r>
      <w:r w:rsidR="006A13A7">
        <w:fldChar w:fldCharType="separate"/>
      </w:r>
      <w:r w:rsidR="006A13A7">
        <w:rPr>
          <w:noProof/>
        </w:rPr>
        <w:t>(2011)</w:t>
      </w:r>
      <w:r w:rsidR="006A13A7">
        <w:fldChar w:fldCharType="end"/>
      </w:r>
      <w:r w:rsidRPr="002B62CC">
        <w:t xml:space="preserve"> and </w:t>
      </w:r>
      <w:proofErr w:type="spellStart"/>
      <w:r w:rsidRPr="002B62CC">
        <w:t>Previdi</w:t>
      </w:r>
      <w:proofErr w:type="spellEnd"/>
      <w:r w:rsidRPr="002B62CC">
        <w:t xml:space="preserve"> and </w:t>
      </w:r>
      <w:proofErr w:type="spellStart"/>
      <w:r w:rsidRPr="002B62CC">
        <w:t>Polvani</w:t>
      </w:r>
      <w:proofErr w:type="spellEnd"/>
      <w:r w:rsidRPr="002B62CC">
        <w:t xml:space="preserve"> </w:t>
      </w:r>
      <w:r w:rsidR="005D5685">
        <w:fldChar w:fldCharType="begin"/>
      </w:r>
      <w:r w:rsidR="00806D90">
        <w:instrText xml:space="preserve"> ADDIN EN.CITE &lt;EndNote&gt;&lt;Cite ExcludeAuth="1"&gt;&lt;Author&gt;Previdi&lt;/Author&gt;&lt;Year&gt;2014&lt;/Year&gt;&lt;RecNum&gt;96&lt;/RecNum&gt;&lt;DisplayText&gt;(2014)&lt;/DisplayText&gt;&lt;record&gt;&lt;rec-number&gt;96&lt;/rec-number&gt;&lt;foreign-keys&gt;&lt;key app="EN" db-id="0f90pdefssr5fteptv5xp0v4vdz95v0zsa5s" timestamp="1401865735"&gt;96&lt;/key&gt;&lt;/foreign-keys&gt;&lt;ref-type name="Journal Article"&gt;17&lt;/ref-type&gt;&lt;contributors&gt;&lt;authors&gt;&lt;author&gt;Previdi, Michael&lt;/author&gt;&lt;author&gt;Polvani, Lorenzo M.&lt;/author&gt;&lt;/authors&gt;&lt;/contributors&gt;&lt;titles&gt;&lt;title&gt;Climate system response to stratospheric ozone depletion and recovery&lt;/title&gt;&lt;secondary-title&gt;Quarterly Journal of the Royal Meteorological Society&lt;/secondary-title&gt;&lt;/titles&gt;&lt;periodical&gt;&lt;full-title&gt;Quarterly Journal of the Royal Meteorological Society&lt;/full-title&gt;&lt;abbr-1&gt;Quart. J. Roy. Meteor. Soc.&lt;/abbr-1&gt;&lt;abbr-2&gt;Quart. J. Roy. Meteor. Soc.&lt;/abbr-2&gt;&lt;/periodical&gt;&lt;pages&gt;140, 2401–2419&lt;/pages&gt;&lt;keywords&gt;&lt;keyword&gt;stratospheric ozone&lt;/keyword&gt;&lt;keyword&gt;climate change&lt;/keyword&gt;&lt;keyword&gt;Southern Annular Mode&lt;/keyword&gt;&lt;/keywords&gt;&lt;dates&gt;&lt;year&gt;2014&lt;/year&gt;&lt;/dates&gt;&lt;publisher&gt;John Wiley &amp;amp; Sons, Ltd&lt;/publisher&gt;&lt;isbn&gt;1477-870X&lt;/isbn&gt;&lt;urls&gt;&lt;related-urls&gt;&lt;url&gt;http://dx.doi.org/10.1002/qj.2330&lt;/url&gt;&lt;/related-urls&gt;&lt;/urls&gt;&lt;electronic-resource-num&gt;10.1002/qj.2330&lt;/electronic-resource-num&gt;&lt;/record&gt;&lt;/Cite&gt;&lt;/EndNote&gt;</w:instrText>
      </w:r>
      <w:r w:rsidR="005D5685">
        <w:fldChar w:fldCharType="separate"/>
      </w:r>
      <w:r w:rsidR="006A13A7">
        <w:rPr>
          <w:noProof/>
        </w:rPr>
        <w:t>(2014)</w:t>
      </w:r>
      <w:r w:rsidR="005D5685">
        <w:fldChar w:fldCharType="end"/>
      </w:r>
      <w:r w:rsidRPr="002B62CC">
        <w:t xml:space="preserve"> for a comprehensive review.</w:t>
      </w:r>
    </w:p>
    <w:p w14:paraId="46496340" w14:textId="3A97BB52" w:rsidR="00AE0E4D" w:rsidRDefault="00AE0E4D" w:rsidP="00AE0E4D">
      <w:pPr>
        <w:pStyle w:val="Heading2"/>
      </w:pPr>
      <w:r>
        <w:t>Southern Annular Mode evolution</w:t>
      </w:r>
    </w:p>
    <w:p w14:paraId="25A0CA73" w14:textId="577A9369" w:rsidR="005A59FC" w:rsidRDefault="005A59FC" w:rsidP="005A59FC">
      <w:r>
        <w:t xml:space="preserve">The SAM index is </w:t>
      </w:r>
      <w:r w:rsidR="00D1123C">
        <w:t xml:space="preserve">defined as per Gong and Wang </w:t>
      </w:r>
      <w:r w:rsidR="00D1123C">
        <w:fldChar w:fldCharType="begin"/>
      </w:r>
      <w:r w:rsidR="00D41A41">
        <w:instrText xml:space="preserve"> ADDIN EN.CITE &lt;EndNote&gt;&lt;Cite ExcludeAuth="1"&gt;&lt;Author&gt;Gong&lt;/Author&gt;&lt;Year&gt;1999&lt;/Year&gt;&lt;RecNum&gt;226&lt;/RecNum&gt;&lt;DisplayText&gt;(1999)&lt;/DisplayText&gt;&lt;record&gt;&lt;rec-number&gt;226&lt;/rec-number&gt;&lt;foreign-keys&gt;&lt;key app="EN" db-id="0f90pdefssr5fteptv5xp0v4vdz95v0zsa5s" timestamp="1415898207"&gt;226&lt;/key&gt;&lt;/foreign-keys&gt;&lt;ref-type name="Journal Article"&gt;17&lt;/ref-type&gt;&lt;contributors&gt;&lt;authors&gt;&lt;author&gt;Gong, Daoyi&lt;/author&gt;&lt;author&gt;Wang, Shaowu&lt;/author&gt;&lt;/authors&gt;&lt;/contributors&gt;&lt;titles&gt;&lt;title&gt;Definition of Antarctic Oscillation index&lt;/title&gt;&lt;secondary-title&gt;Geophysical Research Letters&lt;/secondary-title&gt;&lt;/titles&gt;&lt;periodical&gt;&lt;full-title&gt;Geophysical Research Letters&lt;/full-title&gt;&lt;abbr-1&gt;Geophys. Res. Lett.&lt;/abbr-1&gt;&lt;abbr-2&gt;Geophys Res Lett&lt;/abbr-2&gt;&lt;/periodical&gt;&lt;pages&gt;459-462&lt;/pages&gt;&lt;volume&gt;26&lt;/volume&gt;&lt;number&gt;4&lt;/number&gt;&lt;keywords&gt;&lt;keyword&gt;3300 Meteorology and Atmospheric Dynamics&lt;/keyword&gt;&lt;keyword&gt;3319 Meteorology and Atmospheric Dynamics: General circulation&lt;/keyword&gt;&lt;/keywords&gt;&lt;dates&gt;&lt;year&gt;1999&lt;/year&gt;&lt;/dates&gt;&lt;isbn&gt;1944-8007&lt;/isbn&gt;&lt;urls&gt;&lt;related-urls&gt;&lt;url&gt;http://dx.doi.org/10.1029/1999GL900003&lt;/url&gt;&lt;/related-urls&gt;&lt;/urls&gt;&lt;electronic-resource-num&gt;10.1029/1999GL900003&lt;/electronic-resource-num&gt;&lt;/record&gt;&lt;/Cite&gt;&lt;/EndNote&gt;</w:instrText>
      </w:r>
      <w:r w:rsidR="00D1123C">
        <w:fldChar w:fldCharType="separate"/>
      </w:r>
      <w:r w:rsidR="00D1123C">
        <w:rPr>
          <w:noProof/>
        </w:rPr>
        <w:t>(1999)</w:t>
      </w:r>
      <w:r w:rsidR="00D1123C">
        <w:fldChar w:fldCharType="end"/>
      </w:r>
      <w:r w:rsidR="00D1123C">
        <w:t xml:space="preserve">, </w:t>
      </w:r>
      <w:r>
        <w:t xml:space="preserve">by subtracting the zonal mean sea level pressure (SLP) at 65˚S latitude from the zonal mean SLP at 40˚S latitude from monthly mean output. </w:t>
      </w:r>
      <w:r w:rsidR="000029B4">
        <w:t>T</w:t>
      </w:r>
      <w:r>
        <w:t xml:space="preserve">he SAM index is a proxy of variability in the jets captured by SLP anomalies at middle and high latitudes </w:t>
      </w:r>
      <w:r w:rsidR="00C9172B">
        <w:fldChar w:fldCharType="begin"/>
      </w:r>
      <w:r w:rsidR="00D41A41">
        <w:instrText xml:space="preserve"> ADDIN EN.CITE &lt;EndNote&gt;&lt;Cite&gt;&lt;Author&gt;Thompson&lt;/Author&gt;&lt;Year&gt;2000&lt;/Year&gt;&lt;RecNum&gt;144&lt;/RecNum&gt;&lt;Prefix&gt;e.g. &lt;/Prefix&gt;&lt;DisplayText&gt;(e.g. Thompson and Wallace, 2000)&lt;/DisplayText&gt;&lt;record&gt;&lt;rec-number&gt;144&lt;/rec-number&gt;&lt;foreign-keys&gt;&lt;key app="EN" db-id="0f90pdefssr5fteptv5xp0v4vdz95v0zsa5s" timestamp="1405511069"&gt;144&lt;/key&gt;&lt;/foreign-keys&gt;&lt;ref-type name="Journal Article"&gt;17&lt;/ref-type&gt;&lt;contributors&gt;&lt;authors&gt;&lt;author&gt;Thompson, David W. J.&lt;/author&gt;&lt;author&gt;Wallace, John M.&lt;/author&gt;&lt;/authors&gt;&lt;/contributors&gt;&lt;titles&gt;&lt;title&gt;Annular Modes in the Extratropical Circulation. Part I: Month-to-Month Variability*&lt;/title&gt;&lt;secondary-title&gt;Journal of Climate&lt;/secondary-title&gt;&lt;/titles&gt;&lt;periodical&gt;&lt;full-title&gt;Journal of Climate&lt;/full-title&gt;&lt;abbr-1&gt;J. Clim.&lt;/abbr-1&gt;&lt;abbr-2&gt;J Clim&lt;/abbr-2&gt;&lt;/periodical&gt;&lt;pages&gt;1000-1016&lt;/pages&gt;&lt;volume&gt;13&lt;/volume&gt;&lt;number&gt;5&lt;/number&gt;&lt;dates&gt;&lt;year&gt;2000&lt;/year&gt;&lt;pub-dates&gt;&lt;date&gt;2000/03/01&lt;/date&gt;&lt;/pub-dates&gt;&lt;/dates&gt;&lt;publisher&gt;American Meteorological Society&lt;/publisher&gt;&lt;isbn&gt;0894-8755&lt;/isbn&gt;&lt;urls&gt;&lt;related-urls&gt;&lt;url&gt;http://dx.doi.org/10.1175/1520-0442(2000)013&amp;lt;1000:AMITEC&amp;gt;2.0.CO;2&lt;/url&gt;&lt;/related-urls&gt;&lt;/urls&gt;&lt;electronic-resource-num&gt;10.1175/1520-0442(2000)013&amp;lt;1000:AMITEC&amp;gt;2.0.CO;2&lt;/electronic-resource-num&gt;&lt;access-date&gt;2014/07/16&lt;/access-date&gt;&lt;/record&gt;&lt;/Cite&gt;&lt;/EndNote&gt;</w:instrText>
      </w:r>
      <w:r w:rsidR="00C9172B">
        <w:fldChar w:fldCharType="separate"/>
      </w:r>
      <w:r w:rsidR="00A742EC">
        <w:rPr>
          <w:noProof/>
        </w:rPr>
        <w:t>(e.g. Thompson and Wallace, 2000)</w:t>
      </w:r>
      <w:r w:rsidR="00C9172B">
        <w:fldChar w:fldCharType="end"/>
      </w:r>
      <w:r>
        <w:t>.</w:t>
      </w:r>
    </w:p>
    <w:p w14:paraId="6041982A" w14:textId="4FA4846B" w:rsidR="007B45C5" w:rsidRDefault="005A59FC" w:rsidP="005A59FC">
      <w:r w:rsidRPr="00A9202C">
        <w:t>Figure 7b</w:t>
      </w:r>
      <w:r>
        <w:t xml:space="preserve"> shows SAM index long-term evolution (1850</w:t>
      </w:r>
      <w:r w:rsidR="00DE4CF9">
        <w:rPr>
          <w:rFonts w:ascii="Cambria Math" w:hAnsi="Cambria Math" w:cs="Cambria Math"/>
        </w:rPr>
        <w:t>⎯</w:t>
      </w:r>
      <w:r>
        <w:t>2100) normalised to 1850 levels during austral summer. Observational estimates based on the Hadley Centre Sea Level Pressure data set (HadS</w:t>
      </w:r>
      <w:r w:rsidR="00504905">
        <w:t>LP2) are shown from 1970 to 2012</w:t>
      </w:r>
      <w:r>
        <w:t>. The ACCMIP multi</w:t>
      </w:r>
      <w:r w:rsidR="00A76E08">
        <w:t>-</w:t>
      </w:r>
      <w:r>
        <w:t xml:space="preserve">model mean shows </w:t>
      </w:r>
      <w:r w:rsidR="00623F2D">
        <w:t>a</w:t>
      </w:r>
      <w:r>
        <w:t xml:space="preserve"> positive trend between Hist 1980 and 2000 time slices (</w:t>
      </w:r>
      <w:r w:rsidR="00182278" w:rsidRPr="00674B69">
        <w:t>1.</w:t>
      </w:r>
      <w:r w:rsidR="00804937">
        <w:t>3</w:t>
      </w:r>
      <w:r w:rsidR="00623F2D" w:rsidRPr="00674B69">
        <w:t xml:space="preserve"> </w:t>
      </w:r>
      <w:r w:rsidRPr="00674B69">
        <w:t>hPa</w:t>
      </w:r>
      <w:r w:rsidR="00C50D36" w:rsidRPr="00674B69">
        <w:t xml:space="preserve"> dec</w:t>
      </w:r>
      <w:r w:rsidR="00C50D36" w:rsidRPr="00674B69">
        <w:rPr>
          <w:vertAlign w:val="superscript"/>
        </w:rPr>
        <w:t>-1</w:t>
      </w:r>
      <w:r>
        <w:t>), coinciding with the highest ozone depletion period</w:t>
      </w:r>
      <w:r w:rsidR="00030A27">
        <w:t>.</w:t>
      </w:r>
      <w:r>
        <w:t xml:space="preserve"> </w:t>
      </w:r>
      <w:r w:rsidR="00154F5D">
        <w:t>Within uncertainty</w:t>
      </w:r>
      <w:r w:rsidR="00030A27">
        <w:t>, this</w:t>
      </w:r>
      <w:r>
        <w:t xml:space="preserve"> is </w:t>
      </w:r>
      <w:r w:rsidR="00674B69">
        <w:t>weaker than</w:t>
      </w:r>
      <w:r>
        <w:t xml:space="preserve"> </w:t>
      </w:r>
      <w:r w:rsidR="00674B69">
        <w:t>observational estimates</w:t>
      </w:r>
      <w:r>
        <w:t xml:space="preserve"> (</w:t>
      </w:r>
      <w:r w:rsidR="00674B69" w:rsidRPr="00674B69">
        <w:t xml:space="preserve">2.2 </w:t>
      </w:r>
      <w:r w:rsidRPr="00674B69">
        <w:t>±</w:t>
      </w:r>
      <w:r w:rsidR="000C5F02">
        <w:t xml:space="preserve"> </w:t>
      </w:r>
      <w:r w:rsidR="00674B69" w:rsidRPr="00674B69">
        <w:t>1.1</w:t>
      </w:r>
      <w:r w:rsidRPr="00674B69">
        <w:t xml:space="preserve"> hPa</w:t>
      </w:r>
      <w:r w:rsidR="00C50D36" w:rsidRPr="00674B69">
        <w:t xml:space="preserve"> dec</w:t>
      </w:r>
      <w:r w:rsidR="00C50D36" w:rsidRPr="00674B69">
        <w:rPr>
          <w:vertAlign w:val="superscript"/>
        </w:rPr>
        <w:t>-1</w:t>
      </w:r>
      <w:r>
        <w:t>)</w:t>
      </w:r>
      <w:r w:rsidR="00031632">
        <w:t>. ACCMIP CHEM and NOCHEM models show similar SAM index trends, although the latter presents weaker TLS trends</w:t>
      </w:r>
      <w:r w:rsidR="00653B84">
        <w:t xml:space="preserve"> (see </w:t>
      </w:r>
      <w:r w:rsidR="00653B84" w:rsidRPr="00A9202C">
        <w:t>Figure 6c</w:t>
      </w:r>
      <w:r w:rsidR="00653B84">
        <w:t>)</w:t>
      </w:r>
      <w:r>
        <w:t xml:space="preserve">. As seen in </w:t>
      </w:r>
      <w:r w:rsidRPr="00A9202C">
        <w:t>Figure 7a</w:t>
      </w:r>
      <w:r>
        <w:t xml:space="preserve"> for the TLS in austral spring, by 2030 for both RCPs scenarios the ACCMIP multi-model mean </w:t>
      </w:r>
      <w:r w:rsidR="00FD37B1">
        <w:t xml:space="preserve">shows </w:t>
      </w:r>
      <w:r>
        <w:t xml:space="preserve">a slight decrease </w:t>
      </w:r>
      <w:r w:rsidR="00BA6EED">
        <w:t>i</w:t>
      </w:r>
      <w:r>
        <w:t xml:space="preserve">n the SAM index relative to Hist 2000. </w:t>
      </w:r>
    </w:p>
    <w:p w14:paraId="21F46B2E" w14:textId="2FE6F9FD" w:rsidR="00AE0E4D" w:rsidRDefault="00A9202C" w:rsidP="005A59FC">
      <w:r>
        <w:t>T</w:t>
      </w:r>
      <w:r w:rsidR="005A59FC">
        <w:t xml:space="preserve">wo different stories are drawn </w:t>
      </w:r>
      <w:r w:rsidR="008E1C61">
        <w:t xml:space="preserve">from 2030 </w:t>
      </w:r>
      <w:r w:rsidR="00C1543B">
        <w:t>to</w:t>
      </w:r>
      <w:r w:rsidR="005A59FC">
        <w:t xml:space="preserve"> </w:t>
      </w:r>
      <w:r w:rsidR="000E6216">
        <w:t>2100</w:t>
      </w:r>
      <w:r w:rsidR="005A59FC">
        <w:t>. The SAM index simulated under the RCP2.6</w:t>
      </w:r>
      <w:r w:rsidR="00484821">
        <w:t xml:space="preserve"> scenario</w:t>
      </w:r>
      <w:r w:rsidR="00243B0D">
        <w:t xml:space="preserve"> tends to</w:t>
      </w:r>
      <w:r w:rsidR="005A59FC">
        <w:t xml:space="preserve"> return to </w:t>
      </w:r>
      <w:r w:rsidR="005F2618">
        <w:t>“normal”</w:t>
      </w:r>
      <w:r w:rsidR="005A59FC">
        <w:t xml:space="preserve"> levels </w:t>
      </w:r>
      <w:r w:rsidR="000C5F02">
        <w:t>(−</w:t>
      </w:r>
      <w:r w:rsidR="008E1C61">
        <w:t>0</w:t>
      </w:r>
      <w:r w:rsidR="00724E69">
        <w:t>.</w:t>
      </w:r>
      <w:r w:rsidR="008E1C61">
        <w:t>4</w:t>
      </w:r>
      <w:r w:rsidR="00724E69" w:rsidRPr="00724E69">
        <w:t xml:space="preserve"> hPa</w:t>
      </w:r>
      <w:r w:rsidR="00071B2D">
        <w:t xml:space="preserve"> dec</w:t>
      </w:r>
      <w:r w:rsidR="00071B2D" w:rsidRPr="00071B2D">
        <w:rPr>
          <w:vertAlign w:val="superscript"/>
        </w:rPr>
        <w:t>-1</w:t>
      </w:r>
      <w:r w:rsidR="005A59FC">
        <w:t xml:space="preserve">), as </w:t>
      </w:r>
      <w:r w:rsidR="0096419A">
        <w:t>ODS</w:t>
      </w:r>
      <w:r w:rsidR="005A59FC">
        <w:t xml:space="preserve"> concentrations and </w:t>
      </w:r>
      <w:r w:rsidR="000A11EB">
        <w:t>GHG</w:t>
      </w:r>
      <w:r w:rsidR="005A59FC">
        <w:t xml:space="preserve"> emissions decrease during the second half of the century. In contrast, under the RCP8.5 scenario </w:t>
      </w:r>
      <w:r w:rsidR="000A11EB">
        <w:t>GHG</w:t>
      </w:r>
      <w:r w:rsidR="005A59FC">
        <w:t xml:space="preserve"> </w:t>
      </w:r>
      <w:r w:rsidR="00B5458E">
        <w:t xml:space="preserve">concentrations </w:t>
      </w:r>
      <w:r w:rsidR="005A59FC">
        <w:t xml:space="preserve">increase, resulting in a positive </w:t>
      </w:r>
      <w:r w:rsidR="00071B2D">
        <w:t>trend</w:t>
      </w:r>
      <w:r w:rsidR="005A59FC">
        <w:t xml:space="preserve"> of the SAM index (</w:t>
      </w:r>
      <w:r w:rsidR="00071B2D">
        <w:t>0.3</w:t>
      </w:r>
      <w:r w:rsidR="00071B2D" w:rsidRPr="00724E69">
        <w:t xml:space="preserve"> hPa</w:t>
      </w:r>
      <w:r w:rsidR="00071B2D">
        <w:t xml:space="preserve"> dec</w:t>
      </w:r>
      <w:r w:rsidR="00071B2D" w:rsidRPr="00071B2D">
        <w:rPr>
          <w:vertAlign w:val="superscript"/>
        </w:rPr>
        <w:t>-1</w:t>
      </w:r>
      <w:r w:rsidR="005A59FC">
        <w:t xml:space="preserve">). </w:t>
      </w:r>
      <w:r w:rsidR="004B0130">
        <w:t xml:space="preserve">By using </w:t>
      </w:r>
      <w:r w:rsidR="005608D0" w:rsidRPr="005608D0">
        <w:t>two independent samples</w:t>
      </w:r>
      <w:r w:rsidR="004B0130">
        <w:t xml:space="preserve"> Student’s t test, we find that SAM index changes between Hist 2000 and 2100</w:t>
      </w:r>
      <w:r w:rsidR="003221F0">
        <w:t xml:space="preserve"> relative to Hist 1850,</w:t>
      </w:r>
      <w:r w:rsidR="004B0130">
        <w:t xml:space="preserve"> are signi</w:t>
      </w:r>
      <w:r w:rsidR="003221F0">
        <w:t>ficant for the RCP2.6 at the 5 % level</w:t>
      </w:r>
      <w:r w:rsidR="00C54C16">
        <w:t xml:space="preserve">, although is not </w:t>
      </w:r>
      <w:r w:rsidR="00C54C16">
        <w:lastRenderedPageBreak/>
        <w:t>significant for the RCP8.5</w:t>
      </w:r>
      <w:r w:rsidR="004B0130">
        <w:t xml:space="preserve">. </w:t>
      </w:r>
      <w:r w:rsidR="005A59FC">
        <w:t>CMIP5 multi</w:t>
      </w:r>
      <w:r w:rsidR="00F246AB">
        <w:t>-</w:t>
      </w:r>
      <w:r w:rsidR="005A59FC">
        <w:t xml:space="preserve">model mean </w:t>
      </w:r>
      <w:r w:rsidR="00112279">
        <w:t>shows better</w:t>
      </w:r>
      <w:r w:rsidR="005A59FC">
        <w:t xml:space="preserve"> agree</w:t>
      </w:r>
      <w:r w:rsidR="00112279">
        <w:t>ment</w:t>
      </w:r>
      <w:r w:rsidR="005A59FC">
        <w:t xml:space="preserve"> with observations during the record period</w:t>
      </w:r>
      <w:r w:rsidR="005F176A">
        <w:t xml:space="preserve"> (</w:t>
      </w:r>
      <w:r w:rsidR="00202D70" w:rsidRPr="00202D70">
        <w:t>2.1</w:t>
      </w:r>
      <w:r w:rsidR="005F176A" w:rsidRPr="00202D70">
        <w:t xml:space="preserve"> hPa dec</w:t>
      </w:r>
      <w:r w:rsidR="005F176A" w:rsidRPr="00202D70">
        <w:rPr>
          <w:vertAlign w:val="superscript"/>
        </w:rPr>
        <w:t>-1</w:t>
      </w:r>
      <w:r w:rsidR="005F176A">
        <w:t>)</w:t>
      </w:r>
      <w:r w:rsidR="0057512B">
        <w:t xml:space="preserve"> than ACCMIP.</w:t>
      </w:r>
      <w:r w:rsidR="005A59FC">
        <w:t xml:space="preserve"> </w:t>
      </w:r>
      <w:r w:rsidR="00C5772F">
        <w:t>During the second half of the 21</w:t>
      </w:r>
      <w:r w:rsidR="00C5772F" w:rsidRPr="00C5772F">
        <w:rPr>
          <w:vertAlign w:val="superscript"/>
        </w:rPr>
        <w:t>st</w:t>
      </w:r>
      <w:r w:rsidR="00C5772F">
        <w:t xml:space="preserve"> century</w:t>
      </w:r>
      <w:r w:rsidR="00B54FEE">
        <w:t xml:space="preserve"> (2030</w:t>
      </w:r>
      <w:r w:rsidR="000C5F02">
        <w:rPr>
          <w:rFonts w:ascii="Cambria Math" w:hAnsi="Cambria Math" w:cs="Cambria Math"/>
        </w:rPr>
        <w:t>⎯</w:t>
      </w:r>
      <w:r w:rsidR="00B54FEE">
        <w:t>2100)</w:t>
      </w:r>
      <w:r w:rsidR="0057512B">
        <w:t xml:space="preserve">, however, the </w:t>
      </w:r>
      <w:r w:rsidR="00050E33">
        <w:t>CMIP5 multi</w:t>
      </w:r>
      <w:r w:rsidR="008645D2">
        <w:t>-</w:t>
      </w:r>
      <w:r w:rsidR="00050E33">
        <w:t>model mean</w:t>
      </w:r>
      <w:r w:rsidR="0057512B">
        <w:t xml:space="preserve"> shows consistent projections with the latter </w:t>
      </w:r>
      <w:r w:rsidR="000C5F02">
        <w:t>(−</w:t>
      </w:r>
      <w:r w:rsidR="00C5772F">
        <w:t>0.4</w:t>
      </w:r>
      <w:r w:rsidR="00C5772F" w:rsidRPr="00724E69">
        <w:t xml:space="preserve"> hPa</w:t>
      </w:r>
      <w:r w:rsidR="00C5772F">
        <w:t xml:space="preserve"> dec</w:t>
      </w:r>
      <w:r w:rsidR="00C5772F" w:rsidRPr="00071B2D">
        <w:rPr>
          <w:vertAlign w:val="superscript"/>
        </w:rPr>
        <w:t>-1</w:t>
      </w:r>
      <w:r w:rsidR="003003EE" w:rsidRPr="00F0004A">
        <w:t xml:space="preserve"> and </w:t>
      </w:r>
      <w:r w:rsidR="00C5772F">
        <w:t>0.4</w:t>
      </w:r>
      <w:r w:rsidR="00C5772F" w:rsidRPr="00724E69">
        <w:t xml:space="preserve"> hPa</w:t>
      </w:r>
      <w:r w:rsidR="00C5772F">
        <w:t xml:space="preserve"> dec</w:t>
      </w:r>
      <w:r w:rsidR="00C5772F" w:rsidRPr="00071B2D">
        <w:rPr>
          <w:vertAlign w:val="superscript"/>
        </w:rPr>
        <w:t>-1</w:t>
      </w:r>
      <w:r w:rsidR="003003EE">
        <w:t xml:space="preserve"> for RCP2.6 and RCP8.5, respectively)</w:t>
      </w:r>
      <w:r w:rsidR="005A59FC">
        <w:t>.</w:t>
      </w:r>
    </w:p>
    <w:p w14:paraId="781AC429" w14:textId="77777777" w:rsidR="008932AD" w:rsidRDefault="008932AD" w:rsidP="005A59FC"/>
    <w:p w14:paraId="4436AA50" w14:textId="33407F9C" w:rsidR="008932AD" w:rsidRDefault="008932AD" w:rsidP="008932AD">
      <w:pPr>
        <w:pStyle w:val="Heading1"/>
      </w:pPr>
      <w:r>
        <w:t>Discussion</w:t>
      </w:r>
    </w:p>
    <w:p w14:paraId="4E182F97" w14:textId="66DCC95F" w:rsidR="00481F88" w:rsidRDefault="004641C8" w:rsidP="008932AD">
      <w:r>
        <w:t>TCO</w:t>
      </w:r>
      <w:r w:rsidR="00481F88" w:rsidRPr="00481F88">
        <w:t xml:space="preserve"> trends in ACCMIP</w:t>
      </w:r>
      <w:r w:rsidR="003F66A2">
        <w:t xml:space="preserve"> models</w:t>
      </w:r>
      <w:r w:rsidR="00481F88" w:rsidRPr="00481F88">
        <w:t xml:space="preserve"> compare favourably with </w:t>
      </w:r>
      <w:proofErr w:type="gramStart"/>
      <w:r w:rsidR="00481F88" w:rsidRPr="00481F88">
        <w:t>observations,</w:t>
      </w:r>
      <w:proofErr w:type="gramEnd"/>
      <w:r w:rsidR="00481F88" w:rsidRPr="00481F88">
        <w:t xml:space="preserve"> however, </w:t>
      </w:r>
      <w:r w:rsidR="004B2673" w:rsidRPr="004B2673">
        <w:t>smaller ozone negative trends in the tropical lower stratosphere are simulated</w:t>
      </w:r>
      <w:r w:rsidR="00481F88" w:rsidRPr="00481F88">
        <w:t xml:space="preserve">. It has been argued that tropical upwelling (or the BDC) is the main driver in this region determining ozone levels </w:t>
      </w:r>
      <w:r w:rsidR="009576E9">
        <w:fldChar w:fldCharType="begin">
          <w:fldData xml:space="preserve">PEVuZE5vdGU+PENpdGU+PEF1dGhvcj5MYW1hcnF1ZTwvQXV0aG9yPjxZZWFyPjIwMTA8L1llYXI+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</w:fldData>
        </w:fldChar>
      </w:r>
      <w:r w:rsidR="005F6ED5">
        <w:instrText xml:space="preserve"> ADDIN EN.CITE </w:instrText>
      </w:r>
      <w:r w:rsidR="005F6ED5">
        <w:fldChar w:fldCharType="begin">
          <w:fldData xml:space="preserve">PEVuZE5vdGU+PENpdGU+PEF1dGhvcj5MYW1hcnF1ZTwvQXV0aG9yPjxZZWFyPjIwMTA8L1llYXI+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</w:fldData>
        </w:fldChar>
      </w:r>
      <w:r w:rsidR="005F6ED5">
        <w:instrText xml:space="preserve"> ADDIN EN.CITE.DATA </w:instrText>
      </w:r>
      <w:r w:rsidR="005F6ED5">
        <w:fldChar w:fldCharType="end"/>
      </w:r>
      <w:r w:rsidR="009576E9">
        <w:fldChar w:fldCharType="separate"/>
      </w:r>
      <w:r w:rsidR="00FE0AD7">
        <w:rPr>
          <w:noProof/>
        </w:rPr>
        <w:t>(Lamarque and Solomon, 2010; Polvani and Solomon, 2012)</w:t>
      </w:r>
      <w:r w:rsidR="009576E9">
        <w:fldChar w:fldCharType="end"/>
      </w:r>
      <w:r w:rsidR="00481F88" w:rsidRPr="00481F88">
        <w:t xml:space="preserve">, with chemical processes playing a minor role </w:t>
      </w:r>
      <w:r w:rsidR="002229CE">
        <w:fldChar w:fldCharType="begin"/>
      </w:r>
      <w:r w:rsidR="00806D90">
        <w:instrText xml:space="preserve"> ADDIN EN.CITE &lt;EndNote&gt;&lt;Cite&gt;&lt;Author&gt;Meul&lt;/Author&gt;&lt;Year&gt;2014&lt;/Year&gt;&lt;RecNum&gt;258&lt;/RecNum&gt;&lt;Prefix&gt;e.g. &lt;/Prefix&gt;&lt;DisplayText&gt;(e.g. Meul et al., 2014)&lt;/DisplayText&gt;&lt;record&gt;&lt;rec-number&gt;258&lt;/rec-number&gt;&lt;foreign-keys&gt;&lt;key app="EN" db-id="0f90pdefssr5fteptv5xp0v4vdz95v0zsa5s" timestamp="1427817068"&gt;258&lt;/key&gt;&lt;/foreign-keys&gt;&lt;ref-type name="Journal Article"&gt;17&lt;/ref-type&gt;&lt;contributors&gt;&lt;authors&gt;&lt;author&gt;Meul, S.&lt;/author&gt;&lt;author&gt;Langematz, U.&lt;/author&gt;&lt;author&gt;Oberländer, S.&lt;/author&gt;&lt;author&gt;Garny, H.&lt;/author&gt;&lt;author&gt;Jöckel, P.&lt;/author&gt;&lt;/authors&gt;&lt;/contributors&gt;&lt;titles&gt;&lt;title&gt;Chemical contribution to future tropical ozone change in the lower stratosphere&lt;/title&gt;&lt;secondary-title&gt;Atmos. Chem. Phys.&lt;/secondary-title&gt;&lt;/titles&gt;&lt;periodical&gt;&lt;full-title&gt;Atmos. Chem. Phys.&lt;/full-title&gt;&lt;/periodical&gt;&lt;pages&gt;2959-2971&lt;/pages&gt;&lt;volume&gt;14&lt;/volume&gt;&lt;number&gt;6&lt;/number&gt;&lt;dates&gt;&lt;year&gt;2014&lt;/year&gt;&lt;/dates&gt;&lt;publisher&gt;Copernicus Publications&lt;/publisher&gt;&lt;isbn&gt;1680-7324&lt;/isbn&gt;&lt;urls&gt;&lt;related-urls&gt;&lt;url&gt;http://www.atmos-chem-phys.net/14/2959/2014/&lt;/url&gt;&lt;/related-urls&gt;&lt;/urls&gt;&lt;electronic-resource-num&gt;10.5194/acp-14-2959-2014&lt;/electronic-resource-num&gt;&lt;/record&gt;&lt;/Cite&gt;&lt;/EndNote&gt;</w:instrText>
      </w:r>
      <w:r w:rsidR="002229CE">
        <w:fldChar w:fldCharType="separate"/>
      </w:r>
      <w:r w:rsidR="002229CE">
        <w:rPr>
          <w:noProof/>
        </w:rPr>
        <w:t>(e.g. Meul et al., 2014)</w:t>
      </w:r>
      <w:r w:rsidR="002229CE">
        <w:fldChar w:fldCharType="end"/>
      </w:r>
      <w:r w:rsidR="00481F88" w:rsidRPr="00481F88">
        <w:t xml:space="preserve">. However, observed BDC and its seasonal cycle </w:t>
      </w:r>
      <w:r w:rsidR="006B67F4">
        <w:fldChar w:fldCharType="begin">
          <w:fldData xml:space="preserve">PEVuZE5vdGU+PENpdGU+PEF1dGhvcj5GdTwvQXV0aG9yPjxZZWFyPjIwMTA8L1llYXI+PFJlY051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=
</w:fldData>
        </w:fldChar>
      </w:r>
      <w:r w:rsidR="003062D6">
        <w:instrText xml:space="preserve"> ADDIN EN.CITE </w:instrText>
      </w:r>
      <w:r w:rsidR="003062D6">
        <w:fldChar w:fldCharType="begin">
          <w:fldData xml:space="preserve">PEVuZE5vdGU+PENpdGU+PEF1dGhvcj5GdTwvQXV0aG9yPjxZZWFyPjIwMTA8L1llYXI+PFJlY051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=
</w:fldData>
        </w:fldChar>
      </w:r>
      <w:r w:rsidR="003062D6">
        <w:instrText xml:space="preserve"> ADDIN EN.CITE.DATA </w:instrText>
      </w:r>
      <w:r w:rsidR="003062D6">
        <w:fldChar w:fldCharType="end"/>
      </w:r>
      <w:r w:rsidR="006B67F4">
        <w:fldChar w:fldCharType="separate"/>
      </w:r>
      <w:r w:rsidR="00FE0AD7">
        <w:rPr>
          <w:noProof/>
        </w:rPr>
        <w:t>(Fu et al., 2010; Young et al., 2011)</w:t>
      </w:r>
      <w:r w:rsidR="006B67F4">
        <w:fldChar w:fldCharType="end"/>
      </w:r>
      <w:r w:rsidR="00481F88" w:rsidRPr="00481F88">
        <w:t xml:space="preserve"> </w:t>
      </w:r>
      <w:r w:rsidR="002229CE">
        <w:t>are</w:t>
      </w:r>
      <w:r w:rsidR="00481F88" w:rsidRPr="00481F88">
        <w:t xml:space="preserve"> poorly constrained in modelling studies </w:t>
      </w:r>
      <w:r w:rsidR="00CF6506">
        <w:fldChar w:fldCharType="begin">
          <w:fldData xml:space="preserve">PEVuZE5vdGU+PENpdGU+PEF1dGhvcj5CdXRjaGFydDwvQXV0aG9yPjxZZWFyPjIwMTA8L1llYXI+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</w:fldData>
        </w:fldChar>
      </w:r>
      <w:r w:rsidR="00D16087">
        <w:instrText xml:space="preserve"> ADDIN EN.CITE </w:instrText>
      </w:r>
      <w:r w:rsidR="00D16087">
        <w:fldChar w:fldCharType="begin">
          <w:fldData xml:space="preserve">PEVuZE5vdGU+PENpdGU+PEF1dGhvcj5CdXRjaGFydDwvQXV0aG9yPjxZZWFyPjIwMTA8L1llYXI+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</w:fldData>
        </w:fldChar>
      </w:r>
      <w:r w:rsidR="00D16087">
        <w:instrText xml:space="preserve"> ADDIN EN.CITE.DATA </w:instrText>
      </w:r>
      <w:r w:rsidR="00D16087">
        <w:fldChar w:fldCharType="end"/>
      </w:r>
      <w:r w:rsidR="00CF6506">
        <w:fldChar w:fldCharType="separate"/>
      </w:r>
      <w:r w:rsidR="00FE0AD7">
        <w:rPr>
          <w:noProof/>
        </w:rPr>
        <w:t>(e.g. Butchart et al., 2006; Garcia and Randel, 2008; Butchart et al., 2010)</w:t>
      </w:r>
      <w:r w:rsidR="00CF6506">
        <w:fldChar w:fldCharType="end"/>
      </w:r>
      <w:r w:rsidR="00481F88" w:rsidRPr="00481F88">
        <w:t xml:space="preserve">. This is important since ozone depletion determines to a large extent </w:t>
      </w:r>
      <w:r w:rsidR="00305FE2">
        <w:t xml:space="preserve">the </w:t>
      </w:r>
      <w:r w:rsidR="00481F88" w:rsidRPr="00481F88">
        <w:t xml:space="preserve">temperatures in the lower stratosphere </w:t>
      </w:r>
      <w:r w:rsidR="00CF6506">
        <w:fldChar w:fldCharType="begin"/>
      </w:r>
      <w:r w:rsidR="005F6ED5">
        <w:instrText xml:space="preserve"> ADDIN EN.CITE &lt;EndNote&gt;&lt;Cite&gt;&lt;Author&gt;Polvani&lt;/Author&gt;&lt;Year&gt;2012&lt;/Year&gt;&lt;RecNum&gt;249&lt;/RecNum&gt;&lt;Prefix&gt;e.g. &lt;/Prefix&gt;&lt;DisplayText&gt;(e.g. Polvani and Solomon, 2012)&lt;/DisplayText&gt;&lt;record&gt;&lt;rec-number&gt;249&lt;/rec-number&gt;&lt;foreign-keys&gt;&lt;key app="EN" db-id="0f90pdefssr5fteptv5xp0v4vdz95v0zsa5s" timestamp="1426792622"&gt;249&lt;/key&gt;&lt;/foreign-keys&gt;&lt;ref-type name="Journal Article"&gt;17&lt;/ref-type&gt;&lt;contributors&gt;&lt;authors&gt;&lt;author&gt;Polvani, Lorenzo M.&lt;/author&gt;&lt;author&gt;Solomon, Susan&lt;/author&gt;&lt;/authors&gt;&lt;/contributors&gt;&lt;titles&gt;&lt;title&gt;The signature of ozone depletion on tropical temperature trends, as revealed by their seasonal cycle in model integrations with single forcings&lt;/title&gt;&lt;secondary-title&gt;Journal of Geophysical Research: Atmospheres&lt;/secondary-title&gt;&lt;/titles&gt;&lt;periodical&gt;&lt;full-title&gt;Journal of Geophysical Research: Atmospheres&lt;/full-title&gt;&lt;abbr-1&gt;J. Geophys. Res.&lt;/abbr-1&gt;&lt;abbr-2&gt;J. Geophys. Res.&lt;/abbr-2&gt;&lt;/periodical&gt;&lt;pages&gt;D17102&lt;/pages&gt;&lt;volume&gt;117&lt;/volume&gt;&lt;number&gt;D17&lt;/number&gt;&lt;keywords&gt;&lt;keyword&gt;depletion&lt;/keyword&gt;&lt;keyword&gt;ozone&lt;/keyword&gt;&lt;keyword&gt;stratospheric&lt;/keyword&gt;&lt;keyword&gt;temperature&lt;/keyword&gt;&lt;keyword&gt;trends&lt;/keyword&gt;&lt;keyword&gt;tropical&lt;/keyword&gt;&lt;keyword&gt;0340 Middle atmosphere: composition and chemistry&lt;/keyword&gt;&lt;keyword&gt;1610 Atmosphere&lt;/keyword&gt;&lt;keyword&gt;1620 Climate dynamics&lt;/keyword&gt;&lt;keyword&gt;3305 Climate change and variability&lt;/keyword&gt;&lt;keyword&gt;3319 General circulation&lt;/keyword&gt;&lt;/keywords&gt;&lt;dates&gt;&lt;year&gt;2012&lt;/year&gt;&lt;/dates&gt;&lt;isbn&gt;2156-2202&lt;/isbn&gt;&lt;urls&gt;&lt;related-urls&gt;&lt;url&gt;http://dx.doi.org/10.1029/2012JD017719&lt;/url&gt;&lt;/related-urls&gt;&lt;/urls&gt;&lt;electronic-resource-num&gt;10.1029/2012JD017719&lt;/electronic-resource-num&gt;&lt;/record&gt;&lt;/Cite&gt;&lt;/EndNote&gt;</w:instrText>
      </w:r>
      <w:r w:rsidR="00CF6506">
        <w:fldChar w:fldCharType="separate"/>
      </w:r>
      <w:r w:rsidR="00CF6506">
        <w:rPr>
          <w:noProof/>
        </w:rPr>
        <w:t>(e.g. Polvani and Solomon, 2012)</w:t>
      </w:r>
      <w:r w:rsidR="00CF6506">
        <w:fldChar w:fldCharType="end"/>
      </w:r>
      <w:r w:rsidR="00481F88" w:rsidRPr="00481F88">
        <w:t xml:space="preserve"> (note that </w:t>
      </w:r>
      <w:r w:rsidR="00FA4C12" w:rsidRPr="00481F88">
        <w:t xml:space="preserve">ACCMIP </w:t>
      </w:r>
      <w:r w:rsidR="00FA4C12">
        <w:t xml:space="preserve">models show smaller negative </w:t>
      </w:r>
      <w:r w:rsidR="00FA4C12" w:rsidRPr="00481F88">
        <w:t>temper</w:t>
      </w:r>
      <w:r w:rsidR="00FA4C12">
        <w:t>ature trends in this region</w:t>
      </w:r>
      <w:r w:rsidR="00305FE2">
        <w:t xml:space="preserve"> </w:t>
      </w:r>
      <w:r w:rsidR="00481F88" w:rsidRPr="00481F88">
        <w:t xml:space="preserve">compared to observations, not shown), and the latter triggers significant feedbacks in climate response </w:t>
      </w:r>
      <w:r w:rsidR="00CF6506">
        <w:fldChar w:fldCharType="begin"/>
      </w:r>
      <w:r w:rsidR="003E5D2D">
        <w:instrText xml:space="preserve"> ADDIN EN.CITE &lt;EndNote&gt;&lt;Cite&gt;&lt;Author&gt;Stevenson&lt;/Author&gt;&lt;Year&gt;2015&lt;/Year&gt;&lt;RecNum&gt;235&lt;/RecNum&gt;&lt;DisplayText&gt;(Stevenson, 2015)&lt;/DisplayText&gt;&lt;record&gt;&lt;rec-number&gt;235&lt;/rec-number&gt;&lt;foreign-keys&gt;&lt;key app="EN" db-id="0f90pdefssr5fteptv5xp0v4vdz95v0zsa5s" timestamp="1418991801"&gt;235&lt;/key&gt;&lt;/foreign-keys&gt;&lt;ref-type name="Journal Article"&gt;17&lt;/ref-type&gt;&lt;contributors&gt;&lt;authors&gt;&lt;author&gt;Stevenson, David S.&lt;/author&gt;&lt;/authors&gt;&lt;/contributors&gt;&lt;titles&gt;&lt;title&gt;Atmospheric chemistry: Climate&amp;apos;s chemical sensitivity&lt;/title&gt;&lt;secondary-title&gt;Nature Clim. Change&lt;/secondary-title&gt;&lt;/titles&gt;&lt;periodical&gt;&lt;full-title&gt;Nature Clim. Change &lt;/full-title&gt;&lt;abbr-1&gt;Nature Clim. Change&lt;/abbr-1&gt;&lt;abbr-2&gt;Nat. Clim. Change&lt;/abbr-2&gt;&lt;/periodical&gt;&lt;pages&gt;21-22&lt;/pages&gt;&lt;volume&gt;5&lt;/volume&gt;&lt;number&gt;1&lt;/number&gt;&lt;dates&gt;&lt;year&gt;2015&lt;/year&gt;&lt;pub-dates&gt;&lt;date&gt;01//print&lt;/date&gt;&lt;/pub-dates&gt;&lt;/dates&gt;&lt;publisher&gt;Nature Publishing Group, a division of Macmillan Publishers Limited. All Rights Reserved.&lt;/publisher&gt;&lt;isbn&gt;1758-678X&lt;/isbn&gt;&lt;work-type&gt;News and Views&lt;/work-type&gt;&lt;urls&gt;&lt;related-urls&gt;&lt;url&gt;http://dx.doi.org/10.1038/nclimate2477&lt;/url&gt;&lt;/related-urls&gt;&lt;/urls&gt;&lt;electronic-resource-num&gt;10.1038/nclimate2477&lt;/electronic-resource-num&gt;&lt;/record&gt;&lt;/Cite&gt;&lt;/EndNote&gt;</w:instrText>
      </w:r>
      <w:r w:rsidR="00CF6506">
        <w:fldChar w:fldCharType="separate"/>
      </w:r>
      <w:r w:rsidR="00CF6506">
        <w:rPr>
          <w:noProof/>
        </w:rPr>
        <w:t>(Stevenson, 2015)</w:t>
      </w:r>
      <w:r w:rsidR="00CF6506">
        <w:fldChar w:fldCharType="end"/>
      </w:r>
      <w:r w:rsidR="00481F88" w:rsidRPr="00481F88">
        <w:t xml:space="preserve">. Models with less ozone depletion in the tropical lower stratosphere may have stronger climate sensitivity </w:t>
      </w:r>
      <w:r w:rsidR="00CF6506">
        <w:fldChar w:fldCharType="begin">
          <w:fldData xml:space="preserve">PEVuZE5vdGU+PENpdGU+PEF1dGhvcj5EaWV0bcO8bGxlcjwvQXV0aG9yPjxZZWFyPjIwMTQ8L1ll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</w:fldData>
        </w:fldChar>
      </w:r>
      <w:r w:rsidR="00806D90">
        <w:instrText xml:space="preserve"> ADDIN EN.CITE </w:instrText>
      </w:r>
      <w:r w:rsidR="00806D90">
        <w:fldChar w:fldCharType="begin">
          <w:fldData xml:space="preserve">PEVuZE5vdGU+PENpdGU+PEF1dGhvcj5EaWV0bcO8bGxlcjwvQXV0aG9yPjxZZWFyPjIwMTQ8L1ll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</w:fldData>
        </w:fldChar>
      </w:r>
      <w:r w:rsidR="00806D90">
        <w:instrText xml:space="preserve"> ADDIN EN.CITE.DATA </w:instrText>
      </w:r>
      <w:r w:rsidR="00806D90">
        <w:fldChar w:fldCharType="end"/>
      </w:r>
      <w:r w:rsidR="00CF6506">
        <w:fldChar w:fldCharType="separate"/>
      </w:r>
      <w:r w:rsidR="00FE0AD7">
        <w:rPr>
          <w:noProof/>
        </w:rPr>
        <w:t>(Dietmüller et al., 2014; Nowack et al., 2015)</w:t>
      </w:r>
      <w:r w:rsidR="00CF6506">
        <w:fldChar w:fldCharType="end"/>
      </w:r>
      <w:r w:rsidR="00481F88" w:rsidRPr="00481F88">
        <w:t>.</w:t>
      </w:r>
    </w:p>
    <w:p w14:paraId="081D2E0D" w14:textId="0F792CE0" w:rsidR="004150D5" w:rsidRDefault="00CA351F" w:rsidP="008932AD">
      <w:r>
        <w:t xml:space="preserve">Long-term TCO changes </w:t>
      </w:r>
      <w:r w:rsidR="009153BF">
        <w:t xml:space="preserve">relative to Hist 1850 </w:t>
      </w:r>
      <w:r>
        <w:t>in the ACCMIP models considered in this study</w:t>
      </w:r>
      <w:r w:rsidR="009153BF">
        <w:t>,</w:t>
      </w:r>
      <w:r>
        <w:t xml:space="preserve"> are least consistent for Hist 2000 in the Antarctic</w:t>
      </w:r>
      <w:r w:rsidR="00220E71">
        <w:t xml:space="preserve"> springtime</w:t>
      </w:r>
      <w:r w:rsidR="000A4248">
        <w:t xml:space="preserve"> (i.e. </w:t>
      </w:r>
      <w:r w:rsidR="00735A5A">
        <w:t xml:space="preserve">the </w:t>
      </w:r>
      <w:r w:rsidR="000A4248">
        <w:t>period with large ozone losses)</w:t>
      </w:r>
      <w:r>
        <w:t xml:space="preserve"> and for RCP8.5 2100</w:t>
      </w:r>
      <w:r w:rsidR="00D21333">
        <w:t xml:space="preserve"> in general</w:t>
      </w:r>
      <w:r>
        <w:t xml:space="preserve">. </w:t>
      </w:r>
      <w:r w:rsidR="00D04754">
        <w:t xml:space="preserve">The latter </w:t>
      </w:r>
      <w:r w:rsidR="00C81B08">
        <w:t>may be</w:t>
      </w:r>
      <w:r w:rsidR="000A4248">
        <w:t xml:space="preserve"> linked to</w:t>
      </w:r>
      <w:r w:rsidR="006C6302">
        <w:t xml:space="preserve"> </w:t>
      </w:r>
      <w:r w:rsidR="005A3FB4" w:rsidRPr="005A3FB4">
        <w:t>uncertainties due to</w:t>
      </w:r>
      <w:r w:rsidR="005A3FB4">
        <w:t xml:space="preserve"> </w:t>
      </w:r>
      <w:r w:rsidR="006C6302" w:rsidRPr="008C784B">
        <w:t xml:space="preserve">sensitivity of ozone to future </w:t>
      </w:r>
      <w:r w:rsidR="000A11EB">
        <w:t>GHG</w:t>
      </w:r>
      <w:r w:rsidR="006C6302" w:rsidRPr="008C784B">
        <w:t xml:space="preserve"> emissions</w:t>
      </w:r>
      <w:r w:rsidR="00D04754">
        <w:t xml:space="preserve"> </w:t>
      </w:r>
      <w:r w:rsidR="00B47861">
        <w:t>(i.e. various direct and indirect processes affecting ozone amounts in the troposphere and the stratosphere)</w:t>
      </w:r>
      <w:r w:rsidR="006C6302">
        <w:t xml:space="preserve">. </w:t>
      </w:r>
      <w:r w:rsidR="006A14D4">
        <w:t>For example, CO</w:t>
      </w:r>
      <w:r w:rsidR="006A14D4" w:rsidRPr="00DE4C12">
        <w:rPr>
          <w:vertAlign w:val="subscript"/>
        </w:rPr>
        <w:t>2</w:t>
      </w:r>
      <w:r w:rsidR="006A14D4">
        <w:t xml:space="preserve"> and </w:t>
      </w:r>
      <w:r w:rsidR="004627DC">
        <w:t>methane</w:t>
      </w:r>
      <w:r w:rsidR="006A14D4">
        <w:t xml:space="preserve"> mixing ratios increase </w:t>
      </w:r>
      <w:r w:rsidR="00735A5A">
        <w:t xml:space="preserve">by </w:t>
      </w:r>
      <w:r w:rsidR="006A14D4">
        <w:t xml:space="preserve">more than 3 and 4 times </w:t>
      </w:r>
      <w:r w:rsidR="00735A5A">
        <w:t>in</w:t>
      </w:r>
      <w:r w:rsidR="006A14D4">
        <w:t xml:space="preserve"> RCP8.5 2100 relative to the pre-industrial period, respectively</w:t>
      </w:r>
      <w:r w:rsidR="000A4248">
        <w:t xml:space="preserve">. </w:t>
      </w:r>
      <w:r w:rsidR="00971621">
        <w:t>Nevertheless, the ACCMIP and CMIP5 multi-model means</w:t>
      </w:r>
      <w:r w:rsidR="00A1181E">
        <w:t>,</w:t>
      </w:r>
      <w:r w:rsidR="00971621">
        <w:t xml:space="preserve"> show consistent </w:t>
      </w:r>
      <w:r w:rsidR="00A1181E">
        <w:t xml:space="preserve">RCP8.5 2100 </w:t>
      </w:r>
      <w:r w:rsidR="00971621">
        <w:t xml:space="preserve">projections. </w:t>
      </w:r>
      <w:r w:rsidR="00735A5A">
        <w:t xml:space="preserve">Although </w:t>
      </w:r>
      <w:r w:rsidR="00D50B20">
        <w:t xml:space="preserve">TCO changes are relative to </w:t>
      </w:r>
      <w:r w:rsidR="00735A5A">
        <w:t xml:space="preserve">the </w:t>
      </w:r>
      <w:r w:rsidR="00D50B20">
        <w:t xml:space="preserve">Hist 1850, </w:t>
      </w:r>
      <w:r w:rsidR="001B07A3">
        <w:t xml:space="preserve">a </w:t>
      </w:r>
      <w:r w:rsidR="00D50B20">
        <w:t xml:space="preserve">period without direct measurements (e.g. estimates with large uncertainties), </w:t>
      </w:r>
      <w:r w:rsidR="00032F10">
        <w:t>ACCMIP models show good agreement compared to other time slices</w:t>
      </w:r>
      <w:r w:rsidR="009B5BD8">
        <w:t>. For example, t</w:t>
      </w:r>
      <w:r w:rsidR="00032F10">
        <w:t xml:space="preserve">he </w:t>
      </w:r>
      <w:r w:rsidR="00032F10">
        <w:lastRenderedPageBreak/>
        <w:t>interquartile range</w:t>
      </w:r>
      <w:r w:rsidR="00DE6DD7">
        <w:t xml:space="preserve"> (</w:t>
      </w:r>
      <w:r w:rsidR="00053E74">
        <w:t>central 50</w:t>
      </w:r>
      <w:r w:rsidR="009B5BD8">
        <w:t xml:space="preserve"> % </w:t>
      </w:r>
      <w:r w:rsidR="00053E74">
        <w:t>of the data</w:t>
      </w:r>
      <w:r w:rsidR="009B5BD8">
        <w:t>)</w:t>
      </w:r>
      <w:r w:rsidR="00032F10">
        <w:t xml:space="preserve"> varies approximately 3</w:t>
      </w:r>
      <w:r w:rsidR="0088060C">
        <w:rPr>
          <w:rFonts w:ascii="Cambria Math" w:hAnsi="Cambria Math" w:cs="Cambria Math"/>
        </w:rPr>
        <w:t>⎯</w:t>
      </w:r>
      <w:r w:rsidR="00032F10">
        <w:t xml:space="preserve">8 % of the corresponding mean value across </w:t>
      </w:r>
      <w:r w:rsidR="009B5BD8">
        <w:t xml:space="preserve">the </w:t>
      </w:r>
      <w:r w:rsidR="00032F10">
        <w:t>regions and seasons considered here.</w:t>
      </w:r>
    </w:p>
    <w:p w14:paraId="5E10FB00" w14:textId="0828A12E" w:rsidR="00482DAC" w:rsidRDefault="00053E9D" w:rsidP="008932AD">
      <w:r>
        <w:t>S</w:t>
      </w:r>
      <w:r w:rsidR="004D09C0" w:rsidRPr="004D09C0">
        <w:t xml:space="preserve">tratospheric ozone has been shown to be asymmetrical over the SH polar cap </w:t>
      </w:r>
      <w:r w:rsidR="004D09C0">
        <w:fldChar w:fldCharType="begin"/>
      </w:r>
      <w:r w:rsidR="00D41A41">
        <w:instrText xml:space="preserve"> ADDIN EN.CITE &lt;EndNote&gt;&lt;Cite&gt;&lt;Author&gt;Grytsai&lt;/Author&gt;&lt;Year&gt;2007&lt;/Year&gt;&lt;RecNum&gt;270&lt;/RecNum&gt;&lt;DisplayText&gt;(Grytsai et al., 2007)&lt;/DisplayText&gt;&lt;record&gt;&lt;rec-number&gt;270&lt;/rec-number&gt;&lt;foreign-keys&gt;&lt;key app="EN" db-id="0f90pdefssr5fteptv5xp0v4vdz95v0zsa5s" timestamp="1428316156"&gt;270&lt;/key&gt;&lt;/foreign-keys&gt;&lt;ref-type name="Journal Article"&gt;17&lt;/ref-type&gt;&lt;contributors&gt;&lt;authors&gt;&lt;author&gt;Grytsai, A. V.&lt;/author&gt;&lt;author&gt;Evtushevsky, O. M.&lt;/author&gt;&lt;author&gt;Agapitov, O. V.&lt;/author&gt;&lt;author&gt;Klekociuk, A. R.&lt;/author&gt;&lt;author&gt;Milinevsky, G. P.&lt;/author&gt;&lt;/authors&gt;&lt;/contributors&gt;&lt;titles&gt;&lt;title&gt;Structure and long-term change in the zonal asymmetry in Antarctic total ozone during spring&lt;/title&gt;&lt;secondary-title&gt;Ann. Geophys.&lt;/secondary-title&gt;&lt;/titles&gt;&lt;periodical&gt;&lt;full-title&gt;Annales Geophysicae&lt;/full-title&gt;&lt;abbr-1&gt;Ann. Geophys.&lt;/abbr-1&gt;&lt;abbr-2&gt;Ann Geophys&lt;/abbr-2&gt;&lt;/periodical&gt;&lt;pages&gt;361-374&lt;/pages&gt;&lt;volume&gt;25&lt;/volume&gt;&lt;number&gt;2&lt;/number&gt;&lt;dates&gt;&lt;year&gt;2007&lt;/year&gt;&lt;/dates&gt;&lt;publisher&gt;Copernicus Publications&lt;/publisher&gt;&lt;isbn&gt;1432-0576&lt;/isbn&gt;&lt;urls&gt;&lt;related-urls&gt;&lt;url&gt;http://www.ann-geophys.net/25/361/2007/&lt;/url&gt;&lt;/related-urls&gt;&lt;/urls&gt;&lt;electronic-resource-num&gt;10.5194/angeo-25-361-2007&lt;/electronic-resource-num&gt;&lt;/record&gt;&lt;/Cite&gt;&lt;/EndNote&gt;</w:instrText>
      </w:r>
      <w:r w:rsidR="004D09C0">
        <w:fldChar w:fldCharType="separate"/>
      </w:r>
      <w:r w:rsidR="00291075">
        <w:rPr>
          <w:noProof/>
        </w:rPr>
        <w:t>(Grytsai et al., 2007)</w:t>
      </w:r>
      <w:r w:rsidR="004D09C0">
        <w:fldChar w:fldCharType="end"/>
      </w:r>
      <w:r w:rsidR="004D09C0" w:rsidRPr="004D09C0">
        <w:t xml:space="preserve">. Prescribing zonal mean ozone fields in CCMs may have implications on SH climate </w:t>
      </w:r>
      <w:r w:rsidR="001372B7">
        <w:fldChar w:fldCharType="begin">
          <w:fldData xml:space="preserve">PEVuZE5vdGU+PENpdGU+PEF1dGhvcj5Dcm9vazwvQXV0aG9yPjxZZWFyPjIwMDg8L1llYXI+PFJl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</w:fldData>
        </w:fldChar>
      </w:r>
      <w:r w:rsidR="00D41A41">
        <w:instrText xml:space="preserve"> ADDIN EN.CITE </w:instrText>
      </w:r>
      <w:r w:rsidR="00D41A41">
        <w:fldChar w:fldCharType="begin">
          <w:fldData xml:space="preserve">PEVuZE5vdGU+PENpdGU+PEF1dGhvcj5Dcm9vazwvQXV0aG9yPjxZZWFyPjIwMDg8L1llYXI+PFJl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</w:fldData>
        </w:fldChar>
      </w:r>
      <w:r w:rsidR="00D41A41">
        <w:instrText xml:space="preserve"> ADDIN EN.CITE.DATA </w:instrText>
      </w:r>
      <w:r w:rsidR="00D41A41">
        <w:fldChar w:fldCharType="end"/>
      </w:r>
      <w:r w:rsidR="001372B7">
        <w:fldChar w:fldCharType="separate"/>
      </w:r>
      <w:r w:rsidR="00FE0AD7">
        <w:rPr>
          <w:noProof/>
        </w:rPr>
        <w:t>(e.g. Crook et al., 2008; Gillett et al., 2009)</w:t>
      </w:r>
      <w:r w:rsidR="001372B7">
        <w:fldChar w:fldCharType="end"/>
      </w:r>
      <w:r w:rsidR="004D09C0" w:rsidRPr="004D09C0">
        <w:t>, particularly in early spring stratospheric temperatures (September-October)</w:t>
      </w:r>
      <w:r w:rsidR="00264669">
        <w:t xml:space="preserve"> and</w:t>
      </w:r>
      <w:r w:rsidR="004D09C0" w:rsidRPr="004D09C0">
        <w:t xml:space="preserve">, though less pronounced in November-December </w:t>
      </w:r>
      <w:r w:rsidR="001372B7">
        <w:fldChar w:fldCharType="begin">
          <w:fldData xml:space="preserve">PEVuZE5vdGU+PENpdGU+PEF1dGhvcj5DYWx2bzwvQXV0aG9yPjxZZWFyPjIwMTI8L1llYXI+PFJl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</w:fldData>
        </w:fldChar>
      </w:r>
      <w:r w:rsidR="005F6ED5">
        <w:instrText xml:space="preserve"> ADDIN EN.CITE </w:instrText>
      </w:r>
      <w:r w:rsidR="005F6ED5">
        <w:fldChar w:fldCharType="begin">
          <w:fldData xml:space="preserve">PEVuZE5vdGU+PENpdGU+PEF1dGhvcj5DYWx2bzwvQXV0aG9yPjxZZWFyPjIwMTI8L1llYXI+PFJl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</w:fldData>
        </w:fldChar>
      </w:r>
      <w:r w:rsidR="005F6ED5">
        <w:instrText xml:space="preserve"> ADDIN EN.CITE.DATA </w:instrText>
      </w:r>
      <w:r w:rsidR="005F6ED5">
        <w:fldChar w:fldCharType="end"/>
      </w:r>
      <w:r w:rsidR="001372B7">
        <w:fldChar w:fldCharType="separate"/>
      </w:r>
      <w:r w:rsidR="00FE0AD7">
        <w:rPr>
          <w:noProof/>
        </w:rPr>
        <w:t>(Calvo et al., 2012; Young et al., 2013b)</w:t>
      </w:r>
      <w:r w:rsidR="001372B7">
        <w:fldChar w:fldCharType="end"/>
      </w:r>
      <w:r w:rsidR="004D09C0" w:rsidRPr="004D09C0">
        <w:t>. During strong depletion periods such as, in the recent past (1980</w:t>
      </w:r>
      <w:r w:rsidR="000523D4">
        <w:rPr>
          <w:rFonts w:ascii="Cambria Math" w:hAnsi="Cambria Math" w:cs="Cambria Math"/>
        </w:rPr>
        <w:t>⎯</w:t>
      </w:r>
      <w:r w:rsidR="004D09C0" w:rsidRPr="004D09C0">
        <w:t xml:space="preserve">2000) and in the </w:t>
      </w:r>
      <w:r w:rsidR="001A7DE6">
        <w:t>near-future</w:t>
      </w:r>
      <w:r w:rsidR="004D09C0" w:rsidRPr="004D09C0">
        <w:t xml:space="preserve"> (</w:t>
      </w:r>
      <w:r w:rsidR="00FD2AFE">
        <w:t>2000</w:t>
      </w:r>
      <w:r w:rsidR="000523D4">
        <w:rPr>
          <w:rFonts w:ascii="Cambria Math" w:hAnsi="Cambria Math" w:cs="Cambria Math"/>
        </w:rPr>
        <w:t>⎯</w:t>
      </w:r>
      <w:r w:rsidR="00FD2AFE">
        <w:t>2030</w:t>
      </w:r>
      <w:r w:rsidR="004D09C0" w:rsidRPr="004D09C0">
        <w:t xml:space="preserve">), eliminating zonal asymmetry </w:t>
      </w:r>
      <w:r w:rsidR="00382ACE">
        <w:t xml:space="preserve">may </w:t>
      </w:r>
      <w:r w:rsidR="00AE1C63">
        <w:t>result in</w:t>
      </w:r>
      <w:r w:rsidR="00382ACE">
        <w:t xml:space="preserve"> a poor representation of</w:t>
      </w:r>
      <w:r w:rsidR="004D09C0" w:rsidRPr="004D09C0">
        <w:t xml:space="preserve"> stratospheric and tropospheric climate trends in the SH </w:t>
      </w:r>
      <w:r w:rsidR="001372B7">
        <w:fldChar w:fldCharType="begin"/>
      </w:r>
      <w:r w:rsidR="00D41A41">
        <w:instrText xml:space="preserve"> ADDIN EN.CITE &lt;EndNote&gt;&lt;Cite&gt;&lt;Author&gt;Waugh&lt;/Author&gt;&lt;Year&gt;2009&lt;/Year&gt;&lt;RecNum&gt;60&lt;/RecNum&gt;&lt;DisplayText&gt;(Waugh et al., 2009b)&lt;/DisplayText&gt;&lt;record&gt;&lt;rec-number&gt;60&lt;/rec-number&gt;&lt;foreign-keys&gt;&lt;key app="EN" db-id="0f90pdefssr5fteptv5xp0v4vdz95v0zsa5s" timestamp="1392902211"&gt;60&lt;/key&gt;&lt;/foreign-keys&gt;&lt;ref-type name="Journal Article"&gt;17&lt;/ref-type&gt;&lt;contributors&gt;&lt;authors&gt;&lt;author&gt;Waugh, D. W.&lt;/author&gt;&lt;author&gt;Oman, L.&lt;/author&gt;&lt;author&gt;Newman, P. A.&lt;/author&gt;&lt;author&gt;Stolarski, R. S.&lt;/author&gt;&lt;author&gt;Pawson, S.&lt;/author&gt;&lt;author&gt;Nielsen, J. E.&lt;/author&gt;&lt;author&gt;Perlwitz, J.&lt;/author&gt;&lt;/authors&gt;&lt;/contributors&gt;&lt;titles&gt;&lt;title&gt;Effect of zonal asymmetries in stratospheric ozone on simulated Southern Hemisphere climate trends&lt;/title&gt;&lt;secondary-title&gt;Geophysical Research Letters&lt;/secondary-title&gt;&lt;/titles&gt;&lt;periodical&gt;&lt;full-title&gt;Geophysical Research Letters&lt;/full-title&gt;&lt;abbr-1&gt;Geophys. Res. Lett.&lt;/abbr-1&gt;&lt;abbr-2&gt;Geophys Res Lett&lt;/abbr-2&gt;&lt;/periodical&gt;&lt;pages&gt;L18701&lt;/pages&gt;&lt;volume&gt;36&lt;/volume&gt;&lt;number&gt;18&lt;/number&gt;&lt;keywords&gt;&lt;keyword&gt;ozone&lt;/keyword&gt;&lt;keyword&gt;climate&lt;/keyword&gt;&lt;keyword&gt;0340 Middle atmosphere: composition and chemistry&lt;/keyword&gt;&lt;keyword&gt;1626 Global climate models&lt;/keyword&gt;&lt;keyword&gt;3362 Stratosphere/troposphere interactions&lt;/keyword&gt;&lt;/keywords&gt;&lt;dates&gt;&lt;year&gt;2009&lt;/year&gt;&lt;/dates&gt;&lt;isbn&gt;1944-8007&lt;/isbn&gt;&lt;urls&gt;&lt;related-urls&gt;&lt;url&gt;http://dx.doi.org/10.1029/2009GL040419&lt;/url&gt;&lt;/related-urls&gt;&lt;/urls&gt;&lt;electronic-resource-num&gt;10.1029/2009GL040419&lt;/electronic-resource-num&gt;&lt;/record&gt;&lt;/Cite&gt;&lt;/EndNote&gt;</w:instrText>
      </w:r>
      <w:r w:rsidR="001372B7">
        <w:fldChar w:fldCharType="separate"/>
      </w:r>
      <w:r w:rsidR="001372B7">
        <w:rPr>
          <w:noProof/>
        </w:rPr>
        <w:t>(Waugh et al., 2009b)</w:t>
      </w:r>
      <w:r w:rsidR="001372B7">
        <w:fldChar w:fldCharType="end"/>
      </w:r>
      <w:r w:rsidR="004D09C0" w:rsidRPr="004D09C0">
        <w:t xml:space="preserve">. </w:t>
      </w:r>
      <w:r w:rsidR="0067131C">
        <w:t xml:space="preserve">Moreover, prescribing stratospheric ozone </w:t>
      </w:r>
      <w:r w:rsidR="00DA1E69">
        <w:t>may</w:t>
      </w:r>
      <w:r w:rsidR="0067131C">
        <w:t xml:space="preserve"> lead to inconsistencies </w:t>
      </w:r>
      <w:r w:rsidR="00DA1E69">
        <w:t>and</w:t>
      </w:r>
      <w:r w:rsidR="0067131C">
        <w:t xml:space="preserve"> skew the climate response</w:t>
      </w:r>
      <w:r w:rsidR="00DA1E69">
        <w:t xml:space="preserve"> </w:t>
      </w:r>
      <w:r w:rsidR="00DA1E69">
        <w:fldChar w:fldCharType="begin"/>
      </w:r>
      <w:r w:rsidR="00DA1E69">
        <w:instrText xml:space="preserve"> ADDIN EN.CITE &lt;EndNote&gt;&lt;Cite&gt;&lt;Author&gt;Nowack&lt;/Author&gt;&lt;Year&gt;2015&lt;/Year&gt;&lt;RecNum&gt;236&lt;/RecNum&gt;&lt;Prefix&gt;e.g. &lt;/Prefix&gt;&lt;DisplayText&gt;(e.g. Nowack et al., 2015)&lt;/DisplayText&gt;&lt;record&gt;&lt;rec-number&gt;236&lt;/rec-number&gt;&lt;foreign-keys&gt;&lt;key app="EN" db-id="0f90pdefssr5fteptv5xp0v4vdz95v0zsa5s" timestamp="1418991866"&gt;236&lt;/key&gt;&lt;/foreign-keys&gt;&lt;ref-type name="Journal Article"&gt;17&lt;/ref-type&gt;&lt;contributors&gt;&lt;authors&gt;&lt;author&gt;Nowack, Peer J.&lt;/author&gt;&lt;author&gt;Luke Abraham, N.&lt;/author&gt;&lt;author&gt;Maycock, Amanda C.&lt;/author&gt;&lt;author&gt;Braesicke, Peter&lt;/author&gt;&lt;author&gt;Gregory, Jonathan M.&lt;/author&gt;&lt;author&gt;Joshi, Manoj M.&lt;/author&gt;&lt;author&gt;Osprey, Annette&lt;/author&gt;&lt;author&gt;Pyle, John A.&lt;/author&gt;&lt;/authors&gt;&lt;/contributors&gt;&lt;titles&gt;&lt;title&gt;A large ozone-circulation feedback and its implications for global warming assessments&lt;/title&gt;&lt;secondary-title&gt;Nature Clim. Change&lt;/secondary-title&gt;&lt;/titles&gt;&lt;periodical&gt;&lt;full-title&gt;Nature Clim. Change &lt;/full-title&gt;&lt;abbr-1&gt;Nature Clim. Change&lt;/abbr-1&gt;&lt;abbr-2&gt;Nat. Clim. Change&lt;/abbr-2&gt;&lt;/periodical&gt;&lt;pages&gt;41-45&lt;/pages&gt;&lt;volume&gt;5&lt;/volume&gt;&lt;number&gt;1&lt;/number&gt;&lt;dates&gt;&lt;year&gt;2015&lt;/year&gt;&lt;pub-dates&gt;&lt;date&gt;01//print&lt;/date&gt;&lt;/pub-dates&gt;&lt;/dates&gt;&lt;publisher&gt;Nature Publishing Group&lt;/publisher&gt;&lt;isbn&gt;1758-678X&lt;/isbn&gt;&lt;work-type&gt;Letter&lt;/work-type&gt;&lt;urls&gt;&lt;related-urls&gt;&lt;url&gt;http://dx.doi.org/10.1038/nclimate2451&lt;/url&gt;&lt;/related-urls&gt;&lt;/urls&gt;&lt;electronic-resource-num&gt;doi:10.1038/nclimate2451&lt;/electronic-resource-num&gt;&lt;/record&gt;&lt;/Cite&gt;&lt;/EndNote&gt;</w:instrText>
      </w:r>
      <w:r w:rsidR="00DA1E69">
        <w:fldChar w:fldCharType="separate"/>
      </w:r>
      <w:r w:rsidR="00DA1E69">
        <w:rPr>
          <w:noProof/>
        </w:rPr>
        <w:t>(e.g. Nowack et al., 2015)</w:t>
      </w:r>
      <w:r w:rsidR="00DA1E69">
        <w:fldChar w:fldCharType="end"/>
      </w:r>
      <w:r w:rsidR="0067131C">
        <w:t xml:space="preserve">. </w:t>
      </w:r>
      <w:r w:rsidR="006C2A5A">
        <w:t xml:space="preserve">We showed that NOCHEM models simulated </w:t>
      </w:r>
      <w:r w:rsidR="008A1DA7">
        <w:t xml:space="preserve">both </w:t>
      </w:r>
      <w:r w:rsidR="006C2A5A">
        <w:t xml:space="preserve">weaker </w:t>
      </w:r>
      <w:r w:rsidR="00E94CAF">
        <w:t xml:space="preserve">springtime </w:t>
      </w:r>
      <w:r w:rsidR="006C2A5A">
        <w:t xml:space="preserve">TLS </w:t>
      </w:r>
      <w:r w:rsidR="008A1DA7">
        <w:t xml:space="preserve">negative </w:t>
      </w:r>
      <w:r w:rsidR="006C2A5A">
        <w:t>trends</w:t>
      </w:r>
      <w:r w:rsidR="00E94CAF">
        <w:t xml:space="preserve"> over the Antarctic compared to observational estimates</w:t>
      </w:r>
      <w:r w:rsidR="008A1DA7">
        <w:t xml:space="preserve">, and stronger positive trends in the </w:t>
      </w:r>
      <w:proofErr w:type="gramStart"/>
      <w:r w:rsidR="001A7DE6">
        <w:t>near-future</w:t>
      </w:r>
      <w:proofErr w:type="gramEnd"/>
      <w:r w:rsidR="008A1DA7">
        <w:t xml:space="preserve"> compared to CHEM models</w:t>
      </w:r>
      <w:r w:rsidR="00E94CAF">
        <w:t xml:space="preserve">. </w:t>
      </w:r>
      <w:r w:rsidR="0081122B">
        <w:t>In addition,</w:t>
      </w:r>
      <w:r w:rsidR="004D09C0" w:rsidRPr="004D09C0">
        <w:t xml:space="preserve"> Young et al. </w:t>
      </w:r>
      <w:r w:rsidR="0097351F">
        <w:fldChar w:fldCharType="begin"/>
      </w:r>
      <w:r w:rsidR="0044650D">
        <w:instrText xml:space="preserve"> ADDIN EN.CITE &lt;EndNote&gt;&lt;Cite ExcludeAuth="1"&gt;&lt;Author&gt;Young&lt;/Author&gt;&lt;Year&gt;2014&lt;/Year&gt;&lt;RecNum&gt;237&lt;/RecNum&gt;&lt;DisplayText&gt;(2014)&lt;/DisplayText&gt;&lt;record&gt;&lt;rec-number&gt;237&lt;/rec-number&gt;&lt;foreign-keys&gt;&lt;key app="EN" db-id="0f90pdefssr5fteptv5xp0v4vdz95v0zsa5s" timestamp="1418994615"&gt;237&lt;/key&gt;&lt;/foreign-keys&gt;&lt;ref-type name="Journal Article"&gt;17&lt;/ref-type&gt;&lt;contributors&gt;&lt;authors&gt;&lt;author&gt;Young, P. J.&lt;/author&gt;&lt;author&gt;Davis, S. M.&lt;/author&gt;&lt;author&gt;Hassler, B.&lt;/author&gt;&lt;author&gt;Solomon, S.&lt;/author&gt;&lt;author&gt;Rosenlof, K. H.&lt;/author&gt;&lt;/authors&gt;&lt;/contributors&gt;&lt;titles&gt;&lt;title&gt;Modeling the climate impact of Southern Hemisphere ozone depletion: The importance of the ozone data set&lt;/title&gt;&lt;secondary-title&gt;Geophysical Research Letters&lt;/secondary-title&gt;&lt;/titles&gt;&lt;periodical&gt;&lt;full-title&gt;Geophysical Research Letters&lt;/full-title&gt;&lt;abbr-1&gt;Geophys. Res. Lett.&lt;/abbr-1&gt;&lt;abbr-2&gt;Geophys Res Lett&lt;/abbr-2&gt;&lt;/periodical&gt;&lt;pages&gt;41(24), 9033-9039&lt;/pages&gt;&lt;keywords&gt;&lt;keyword&gt;CMIP5&lt;/keyword&gt;&lt;keyword&gt;SPARC&lt;/keyword&gt;&lt;keyword&gt;ozone&lt;/keyword&gt;&lt;keyword&gt;SAM&lt;/keyword&gt;&lt;keyword&gt;0340 Middle atmosphere: composition and chemistry&lt;/keyword&gt;&lt;keyword&gt;1630 Impacts of global change&lt;/keyword&gt;&lt;keyword&gt;1627 Coupled models of the climate system&lt;/keyword&gt;&lt;keyword&gt;3309 Climatology&lt;/keyword&gt;&lt;/keywords&gt;&lt;dates&gt;&lt;year&gt;2014&lt;/year&gt;&lt;/dates&gt;&lt;isbn&gt;1944-8007&lt;/isbn&gt;&lt;urls&gt;&lt;related-urls&gt;&lt;url&gt;http://dx.doi.org/10.1002/2014GL061738&lt;/url&gt;&lt;/related-urls&gt;&lt;/urls&gt;&lt;electronic-resource-num&gt;doi:10.1002/2014GL061738&lt;/electronic-resource-num&gt;&lt;/record&gt;&lt;/Cite&gt;&lt;/EndNote&gt;</w:instrText>
      </w:r>
      <w:r w:rsidR="0097351F">
        <w:fldChar w:fldCharType="separate"/>
      </w:r>
      <w:r w:rsidR="0097351F">
        <w:rPr>
          <w:noProof/>
        </w:rPr>
        <w:t>(2014)</w:t>
      </w:r>
      <w:r w:rsidR="0097351F">
        <w:fldChar w:fldCharType="end"/>
      </w:r>
      <w:r w:rsidR="004D09C0" w:rsidRPr="004D09C0">
        <w:t xml:space="preserve"> </w:t>
      </w:r>
      <w:r w:rsidR="009676F7" w:rsidRPr="00C645F4">
        <w:t>found 20-100 % larger tropospheric climate responses in this region and season with a climate model driven by the BDBP data set compared to the SPARC/IGAC data</w:t>
      </w:r>
      <w:r w:rsidR="009676F7">
        <w:t xml:space="preserve"> set used in NOCHEM models here</w:t>
      </w:r>
      <w:r w:rsidR="004D09C0" w:rsidRPr="004D09C0">
        <w:t xml:space="preserve">. ACCMIP CHEM and NOCHEM models show most disagreement on SAM index trends in the </w:t>
      </w:r>
      <w:r w:rsidR="001A7DE6">
        <w:t>near-future</w:t>
      </w:r>
      <w:r w:rsidR="004D09C0" w:rsidRPr="004D09C0">
        <w:t xml:space="preserve">, period with relatively strong ozone depletion (&gt;Hist 1980). </w:t>
      </w:r>
      <w:r w:rsidR="00210A10">
        <w:t xml:space="preserve">The former projects </w:t>
      </w:r>
      <w:r w:rsidR="004F24C6">
        <w:t>negligible</w:t>
      </w:r>
      <w:r w:rsidR="00210A10">
        <w:t xml:space="preserve"> trends compared to </w:t>
      </w:r>
      <w:r w:rsidR="000523D4">
        <w:t>−</w:t>
      </w:r>
      <w:r w:rsidR="00210A10">
        <w:t>0.57 hPa dec</w:t>
      </w:r>
      <w:r w:rsidR="00210A10" w:rsidRPr="00154B04">
        <w:rPr>
          <w:vertAlign w:val="superscript"/>
        </w:rPr>
        <w:t>-1</w:t>
      </w:r>
      <w:r w:rsidR="00210A10">
        <w:t xml:space="preserve"> and three times weaker negative trends than the latter, for the RCP2.6 and R</w:t>
      </w:r>
      <w:r w:rsidR="003376C3">
        <w:t>CP8.5</w:t>
      </w:r>
      <w:r w:rsidR="00210A10">
        <w:t xml:space="preserve"> respectively. </w:t>
      </w:r>
      <w:r w:rsidR="005B1B8C">
        <w:t xml:space="preserve">This is consistent with CHEM and NOCHEM TLS </w:t>
      </w:r>
      <w:r w:rsidR="004F69DC">
        <w:t xml:space="preserve">springtime </w:t>
      </w:r>
      <w:r w:rsidR="005B1B8C">
        <w:t>trends in this</w:t>
      </w:r>
      <w:r w:rsidR="00F7797A">
        <w:t xml:space="preserve"> period and</w:t>
      </w:r>
      <w:r w:rsidR="005B1B8C">
        <w:t xml:space="preserve"> region. </w:t>
      </w:r>
      <w:r w:rsidR="004D09C0" w:rsidRPr="004D09C0">
        <w:t xml:space="preserve">Nevertheless, ACCMIP models participating in this study agree with previous observational </w:t>
      </w:r>
      <w:r w:rsidR="000D3DE3">
        <w:fldChar w:fldCharType="begin">
          <w:fldData xml:space="preserve">PEVuZE5vdGU+PENpdGU+PEF1dGhvcj5UaG9tcHNvbjwvQXV0aG9yPjxZZWFyPjIwMDI8L1llYXI+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</w:fldData>
        </w:fldChar>
      </w:r>
      <w:r w:rsidR="00806D90">
        <w:instrText xml:space="preserve"> ADDIN EN.CITE </w:instrText>
      </w:r>
      <w:r w:rsidR="00806D90">
        <w:fldChar w:fldCharType="begin">
          <w:fldData xml:space="preserve">PEVuZE5vdGU+PENpdGU+PEF1dGhvcj5UaG9tcHNvbjwvQXV0aG9yPjxZZWFyPjIwMDI8L1llYXI+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</w:fldData>
        </w:fldChar>
      </w:r>
      <w:r w:rsidR="00806D90">
        <w:instrText xml:space="preserve"> ADDIN EN.CITE.DATA </w:instrText>
      </w:r>
      <w:r w:rsidR="00806D90">
        <w:fldChar w:fldCharType="end"/>
      </w:r>
      <w:r w:rsidR="000D3DE3">
        <w:fldChar w:fldCharType="separate"/>
      </w:r>
      <w:r w:rsidR="00FE0AD7">
        <w:rPr>
          <w:noProof/>
        </w:rPr>
        <w:t>(e.g. Thompson and Solomon, 2002; Marshall, 2003, 2007)</w:t>
      </w:r>
      <w:r w:rsidR="000D3DE3">
        <w:fldChar w:fldCharType="end"/>
      </w:r>
      <w:r w:rsidR="004D09C0" w:rsidRPr="004D09C0">
        <w:t xml:space="preserve"> and modelling studies </w:t>
      </w:r>
      <w:r w:rsidR="00FF139B">
        <w:fldChar w:fldCharType="begin">
          <w:fldData xml:space="preserve">PEVuZE5vdGU+PENpdGU+PEF1dGhvcj5HaWxsZXR0PC9BdXRob3I+PFllYXI+MjAxMzwvWWVhcj48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4xMTg5LTExOTM8L3BhZ2Vz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</w:fldData>
        </w:fldChar>
      </w:r>
      <w:r w:rsidR="00806D90">
        <w:instrText xml:space="preserve"> ADDIN EN.CITE </w:instrText>
      </w:r>
      <w:r w:rsidR="00806D90">
        <w:fldChar w:fldCharType="begin">
          <w:fldData xml:space="preserve">PEVuZE5vdGU+PENpdGU+PEF1dGhvcj5HaWxsZXR0PC9BdXRob3I+PFllYXI+MjAxMzwvWWVhcj48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4xMTg5LTExOTM8L3BhZ2Vz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</w:fldData>
        </w:fldChar>
      </w:r>
      <w:r w:rsidR="00806D90">
        <w:instrText xml:space="preserve"> ADDIN EN.CITE.DATA </w:instrText>
      </w:r>
      <w:r w:rsidR="00806D90">
        <w:fldChar w:fldCharType="end"/>
      </w:r>
      <w:r w:rsidR="00FF139B">
        <w:fldChar w:fldCharType="separate"/>
      </w:r>
      <w:r w:rsidR="00FE0AD7">
        <w:rPr>
          <w:noProof/>
        </w:rPr>
        <w:t>(e.g. Gillett and Thompson, 2003; Son et al., 2008; Son et al., 2009; Polvani et al., 2010; Son et al., 2010; Arblaster et al., 2011; McLandress et al., 2011; Polvani et al., 2011; Gillett and Fyfe, 2013; Keeble et al., 2014)</w:t>
      </w:r>
      <w:r w:rsidR="00FF139B">
        <w:fldChar w:fldCharType="end"/>
      </w:r>
      <w:r w:rsidR="004D09C0" w:rsidRPr="004D09C0">
        <w:t xml:space="preserve"> on the SH surface climate response, measured here using the SAM index.</w:t>
      </w:r>
    </w:p>
    <w:p w14:paraId="45D4D286" w14:textId="77777777" w:rsidR="00183CAB" w:rsidRDefault="00183CAB" w:rsidP="008932AD"/>
    <w:p w14:paraId="71BD2B0B" w14:textId="2237F83A" w:rsidR="00183CAB" w:rsidRDefault="00183CAB" w:rsidP="00183CAB">
      <w:pPr>
        <w:pStyle w:val="Heading1"/>
      </w:pPr>
      <w:r>
        <w:t>Summary and conclusions</w:t>
      </w:r>
    </w:p>
    <w:p w14:paraId="0C3DA109" w14:textId="07B256D5" w:rsidR="00210EF0" w:rsidRDefault="00500C9A" w:rsidP="00210EF0">
      <w:r w:rsidRPr="00500C9A">
        <w:t xml:space="preserve">This study has analysed stratospheric ozone evolution from 1850 to 2100 from a group of chemistry climate models </w:t>
      </w:r>
      <w:r w:rsidR="00002632">
        <w:t>with</w:t>
      </w:r>
      <w:r w:rsidR="00002632" w:rsidRPr="00500C9A">
        <w:t xml:space="preserve"> </w:t>
      </w:r>
      <w:r w:rsidRPr="00500C9A">
        <w:t xml:space="preserve">either prescribed or interactively resolved </w:t>
      </w:r>
      <w:r w:rsidRPr="00500C9A">
        <w:lastRenderedPageBreak/>
        <w:t xml:space="preserve">time-varying ozone in the stratosphere and participated in the </w:t>
      </w:r>
      <w:r>
        <w:t>ACCMIP activity</w:t>
      </w:r>
      <w:r w:rsidRPr="00500C9A">
        <w:t xml:space="preserve"> (8 out of 1</w:t>
      </w:r>
      <w:r w:rsidR="00861B1E">
        <w:t>6</w:t>
      </w:r>
      <w:r w:rsidRPr="00500C9A">
        <w:t xml:space="preserve"> models). We have evaluated </w:t>
      </w:r>
      <w:r w:rsidR="004641C8">
        <w:t>TCO</w:t>
      </w:r>
      <w:r w:rsidRPr="00500C9A">
        <w:t xml:space="preserve"> and vertically resolved ozone trends between 1980 and 2000, and examined past and future ozone projections under the low and high </w:t>
      </w:r>
      <w:r w:rsidR="001E5A97">
        <w:t>RCPs</w:t>
      </w:r>
      <w:r w:rsidRPr="00500C9A">
        <w:t xml:space="preserve"> </w:t>
      </w:r>
      <w:r w:rsidR="00D716F3">
        <w:t xml:space="preserve">future </w:t>
      </w:r>
      <w:r w:rsidRPr="00500C9A">
        <w:t xml:space="preserve">emission scenarios (RCP2.6 and RCP8.5, respectively). Finally, we have assessed </w:t>
      </w:r>
      <w:r w:rsidR="0093737F">
        <w:t>TLS</w:t>
      </w:r>
      <w:r w:rsidRPr="00500C9A">
        <w:t xml:space="preserve"> and temperature profile trends at high latitudes in the recent past, and analysed TLS and SH surface climate response (diagnosed using the SAM index), from the pre-industrial period to the end of the 21</w:t>
      </w:r>
      <w:r w:rsidRPr="0093737F">
        <w:rPr>
          <w:vertAlign w:val="superscript"/>
        </w:rPr>
        <w:t>st</w:t>
      </w:r>
      <w:r w:rsidRPr="00500C9A">
        <w:t xml:space="preserve"> century. </w:t>
      </w:r>
    </w:p>
    <w:p w14:paraId="4CE60E91" w14:textId="19BC1CC2" w:rsidR="00320B7A" w:rsidRDefault="00320B7A" w:rsidP="00210EF0">
      <w:r w:rsidRPr="00320B7A">
        <w:t>Within uncertainty estimates, the ACCMIP multi-mod</w:t>
      </w:r>
      <w:r w:rsidR="0088274B">
        <w:t>el mean TCO</w:t>
      </w:r>
      <w:r w:rsidRPr="00320B7A">
        <w:t xml:space="preserve"> compares favourably with recent observational trends (1980</w:t>
      </w:r>
      <w:r w:rsidR="009D2975">
        <w:rPr>
          <w:rFonts w:ascii="Cambria Math" w:hAnsi="Cambria Math" w:cs="Cambria Math"/>
        </w:rPr>
        <w:t>⎯</w:t>
      </w:r>
      <w:r w:rsidRPr="00320B7A">
        <w:t xml:space="preserve">2000), although individual models often show significant deviations, particularly those models that include interactive chemistry. The closest agreement of TCO to observations is found over the Antarctic in austral spring (the ozone hole). The largest disagreement with observations is found for NH high latitudes during boreal spring, although this is </w:t>
      </w:r>
      <w:r w:rsidR="00AA5D18">
        <w:t>may be</w:t>
      </w:r>
      <w:r w:rsidR="00AA5D18" w:rsidRPr="00320B7A">
        <w:t xml:space="preserve"> </w:t>
      </w:r>
      <w:r w:rsidRPr="00320B7A">
        <w:t>due to a series of cold winters and associated additional PSCs formation during the mid</w:t>
      </w:r>
      <w:r w:rsidR="0041358A">
        <w:t>-</w:t>
      </w:r>
      <w:r w:rsidRPr="00320B7A">
        <w:t xml:space="preserve"> 1990s </w:t>
      </w:r>
      <w:r w:rsidR="0088274B">
        <w:fldChar w:fldCharType="begin"/>
      </w:r>
      <w:r w:rsidR="005F6ED5">
        <w:instrText xml:space="preserve"> ADDIN EN.CITE &lt;EndNote&gt;&lt;Cite&gt;&lt;Author&gt;Newman&lt;/Author&gt;&lt;Year&gt;2001&lt;/Year&gt;&lt;RecNum&gt;251&lt;/RecNum&gt;&lt;DisplayText&gt;(Newman et al., 2001)&lt;/DisplayText&gt;&lt;record&gt;&lt;rec-number&gt;251&lt;/rec-number&gt;&lt;foreign-keys&gt;&lt;key app="EN" db-id="0f90pdefssr5fteptv5xp0v4vdz95v0zsa5s" timestamp="1426792961"&gt;251&lt;/key&gt;&lt;/foreign-keys&gt;&lt;ref-type name="Journal Article"&gt;17&lt;/ref-type&gt;&lt;contributors&gt;&lt;authors&gt;&lt;author&gt;Newman, Paul A.&lt;/author&gt;&lt;author&gt;Nash, Eric R.&lt;/author&gt;&lt;author&gt;Rosenfield, Joan E.&lt;/author&gt;&lt;/authors&gt;&lt;/contributors&gt;&lt;titles&gt;&lt;title&gt;What controls the temperature of the Arctic stratosphere during the spring?&lt;/title&gt;&lt;secondary-title&gt;Journal of Geophysical Research: Atmospheres&lt;/secondary-title&gt;&lt;/titles&gt;&lt;periodical&gt;&lt;full-title&gt;Journal of Geophysical Research: Atmospheres&lt;/full-title&gt;&lt;abbr-1&gt;J. Geophys. Res.&lt;/abbr-1&gt;&lt;abbr-2&gt;J. Geophys. Res.&lt;/abbr-2&gt;&lt;/periodical&gt;&lt;pages&gt;19999-20010&lt;/pages&gt;&lt;volume&gt;106&lt;/volume&gt;&lt;number&gt;D17&lt;/number&gt;&lt;keywords&gt;&lt;keyword&gt;3319 Meteorology and Atmospheric Dynamics: General circulation&lt;/keyword&gt;&lt;keyword&gt;3334 Meteorology and Atmospheric Dynamics: Middle atmosphere dynamics&lt;/keyword&gt;&lt;keyword&gt;3346 Meteorology and Atmospheric Dynamics: Planetary meteorology&lt;/keyword&gt;&lt;keyword&gt;3362 Meteorology and Atmospheric Dynamics: Stratosphere/troposphere interactions&lt;/keyword&gt;&lt;/keywords&gt;&lt;dates&gt;&lt;year&gt;2001&lt;/year&gt;&lt;/dates&gt;&lt;isbn&gt;2156-2202&lt;/isbn&gt;&lt;urls&gt;&lt;related-urls&gt;&lt;url&gt;http://dx.doi.org/10.1029/2000JD000061&lt;/url&gt;&lt;/related-urls&gt;&lt;/urls&gt;&lt;electronic-resource-num&gt;10.1029/2000JD000061&lt;/electronic-resource-num&gt;&lt;/record&gt;&lt;/Cite&gt;&lt;/EndNote&gt;</w:instrText>
      </w:r>
      <w:r w:rsidR="0088274B">
        <w:fldChar w:fldCharType="separate"/>
      </w:r>
      <w:r w:rsidR="0088274B">
        <w:rPr>
          <w:noProof/>
        </w:rPr>
        <w:t>(Newman et al., 2001)</w:t>
      </w:r>
      <w:r w:rsidR="0088274B">
        <w:fldChar w:fldCharType="end"/>
      </w:r>
      <w:r w:rsidRPr="00320B7A">
        <w:t xml:space="preserve"> – driving stronger ozone depletion – which are not captured by the use of time slice integrations (Hist 1980 and 2000). In addition, over the tropics the ACCMIP models fail to simulate ozone reductions in the lower stratosphere over the same period, which could be linked to trends in tropical upwelling </w:t>
      </w:r>
      <w:r w:rsidR="0088274B">
        <w:fldChar w:fldCharType="begin">
          <w:fldData xml:space="preserve">PEVuZE5vdGU+PENpdGU+PEF1dGhvcj5Qb2x2YW5pPC9BdXRob3I+PFllYXI+MjAxMjwvWWVhcj48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=
</w:fldData>
        </w:fldChar>
      </w:r>
      <w:r w:rsidR="005F6ED5">
        <w:instrText xml:space="preserve"> ADDIN EN.CITE </w:instrText>
      </w:r>
      <w:r w:rsidR="005F6ED5">
        <w:fldChar w:fldCharType="begin">
          <w:fldData xml:space="preserve">PEVuZE5vdGU+PENpdGU+PEF1dGhvcj5Qb2x2YW5pPC9BdXRob3I+PFllYXI+MjAxMjwvWWVhcj48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=
</w:fldData>
        </w:fldChar>
      </w:r>
      <w:r w:rsidR="005F6ED5">
        <w:instrText xml:space="preserve"> ADDIN EN.CITE.DATA </w:instrText>
      </w:r>
      <w:r w:rsidR="005F6ED5">
        <w:fldChar w:fldCharType="end"/>
      </w:r>
      <w:r w:rsidR="0088274B">
        <w:fldChar w:fldCharType="separate"/>
      </w:r>
      <w:r w:rsidR="0088274B">
        <w:rPr>
          <w:noProof/>
        </w:rPr>
        <w:t>(e.g. Polvani and Solomon, 2012)</w:t>
      </w:r>
      <w:r w:rsidR="0088274B">
        <w:fldChar w:fldCharType="end"/>
      </w:r>
      <w:r w:rsidRPr="00320B7A">
        <w:t>.</w:t>
      </w:r>
    </w:p>
    <w:p w14:paraId="4E529542" w14:textId="01E29701" w:rsidR="00F70F21" w:rsidRDefault="009D263C" w:rsidP="00210EF0">
      <w:r w:rsidRPr="009D263C">
        <w:t xml:space="preserve">The results corroborate previous findings </w:t>
      </w:r>
      <w:r>
        <w:fldChar w:fldCharType="begin">
          <w:fldData xml:space="preserve">PEVuZE5vdGU+PENpdGU+PEF1dGhvcj5XYXVnaDwvQXV0aG9yPjxZZWFyPjIwMDk8L1llYXI+PFJl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5MMDM4MDU8L3BhZ2VzPjx2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</w:fldData>
        </w:fldChar>
      </w:r>
      <w:r w:rsidR="005F6ED5">
        <w:instrText xml:space="preserve"> ADDIN EN.CITE </w:instrText>
      </w:r>
      <w:r w:rsidR="005F6ED5">
        <w:fldChar w:fldCharType="begin">
          <w:fldData xml:space="preserve">PEVuZE5vdGU+PENpdGU+PEF1dGhvcj5XYXVnaDwvQXV0aG9yPjxZZWFyPjIwMDk8L1llYXI+PFJl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</w:fldData>
        </w:fldChar>
      </w:r>
      <w:r w:rsidR="005F6ED5">
        <w:instrText xml:space="preserve"> ADDIN EN.CITE.DATA </w:instrText>
      </w:r>
      <w:r w:rsidR="005F6ED5">
        <w:fldChar w:fldCharType="end"/>
      </w:r>
      <w:r>
        <w:fldChar w:fldCharType="separate"/>
      </w:r>
      <w:r w:rsidR="00FE0AD7">
        <w:rPr>
          <w:noProof/>
        </w:rPr>
        <w:t>(Waugh et al., 2009a; Eyring et al., 2010b; Eyring et al., 2013)</w:t>
      </w:r>
      <w:r>
        <w:fldChar w:fldCharType="end"/>
      </w:r>
      <w:r w:rsidRPr="009D263C">
        <w:t xml:space="preserve">, suggesting that changes in stratospheric ozone due to future increases in </w:t>
      </w:r>
      <w:r w:rsidR="000A11EB">
        <w:t>GHG</w:t>
      </w:r>
      <w:r w:rsidRPr="009D263C">
        <w:t xml:space="preserve"> concentrations are most sensitive over the Arctic and the NH midlatitudes (</w:t>
      </w:r>
      <w:r w:rsidR="00786386">
        <w:t>37.7</w:t>
      </w:r>
      <w:r w:rsidRPr="00154B04">
        <w:t xml:space="preserve"> DU and </w:t>
      </w:r>
      <w:r w:rsidR="009E1F0C">
        <w:t>1</w:t>
      </w:r>
      <w:r w:rsidR="00786386">
        <w:t>6</w:t>
      </w:r>
      <w:r w:rsidR="009E1F0C">
        <w:t>.</w:t>
      </w:r>
      <w:r w:rsidR="00786386">
        <w:t>1</w:t>
      </w:r>
      <w:r w:rsidRPr="00154B04">
        <w:t xml:space="preserve"> DU</w:t>
      </w:r>
      <w:r w:rsidRPr="009D263C">
        <w:t xml:space="preserve"> difference between the RCP2.6 and RCP8.5 by 2100</w:t>
      </w:r>
      <w:r w:rsidR="005E024E">
        <w:t>, respectively</w:t>
      </w:r>
      <w:r w:rsidRPr="009D263C">
        <w:t xml:space="preserve">), with </w:t>
      </w:r>
      <w:r w:rsidR="0041358A">
        <w:t xml:space="preserve">the </w:t>
      </w:r>
      <w:r w:rsidRPr="009D263C">
        <w:t xml:space="preserve">smallest sensitivity </w:t>
      </w:r>
      <w:r w:rsidR="00D43B0F">
        <w:t xml:space="preserve">in the tropics and </w:t>
      </w:r>
      <w:r w:rsidRPr="009D263C">
        <w:t>over Antarctica (</w:t>
      </w:r>
      <w:r w:rsidR="008D2794">
        <w:t>2</w:t>
      </w:r>
      <w:r w:rsidR="00D43B0F">
        <w:t>.</w:t>
      </w:r>
      <w:r w:rsidR="008D2794">
        <w:t>5</w:t>
      </w:r>
      <w:r w:rsidR="00D43B0F">
        <w:t xml:space="preserve"> DU and </w:t>
      </w:r>
      <w:r w:rsidR="008D2794">
        <w:t>8</w:t>
      </w:r>
      <w:r w:rsidR="007A362E">
        <w:t>.1</w:t>
      </w:r>
      <w:r w:rsidR="00D43B0F">
        <w:t xml:space="preserve"> DU respectively</w:t>
      </w:r>
      <w:r w:rsidRPr="009D263C">
        <w:t xml:space="preserve">). In the tropics, upper stratospheric ozone sensitivity to GHG concentrations will largely determine </w:t>
      </w:r>
      <w:r w:rsidR="00AA310F">
        <w:t>TCO</w:t>
      </w:r>
      <w:r w:rsidRPr="009D263C">
        <w:t xml:space="preserve"> future evolution, due to a trade</w:t>
      </w:r>
      <w:r w:rsidR="00A46DB1">
        <w:t>-</w:t>
      </w:r>
      <w:r w:rsidRPr="009D263C">
        <w:t>off between lower stratospheric and tropospheric columns ozone during the 21</w:t>
      </w:r>
      <w:r w:rsidRPr="00AA310F">
        <w:rPr>
          <w:vertAlign w:val="superscript"/>
        </w:rPr>
        <w:t>st</w:t>
      </w:r>
      <w:r w:rsidRPr="009D263C">
        <w:t xml:space="preserve"> century under the RCP2.6 and RCP8.5 emission scenarios.</w:t>
      </w:r>
    </w:p>
    <w:p w14:paraId="0DEC20FD" w14:textId="673E4730" w:rsidR="00873306" w:rsidRDefault="00884F72" w:rsidP="00210EF0">
      <w:r>
        <w:t>T</w:t>
      </w:r>
      <w:r w:rsidRPr="00AF63BF">
        <w:t xml:space="preserve">he </w:t>
      </w:r>
      <w:r w:rsidR="00AF63BF" w:rsidRPr="00AF63BF">
        <w:t>ACCMIP simulations of the trends in TLS and temperature profile over 1980</w:t>
      </w:r>
      <w:r w:rsidR="00612E59">
        <w:rPr>
          <w:rFonts w:ascii="Cambria Math" w:hAnsi="Cambria Math" w:cs="Cambria Math"/>
        </w:rPr>
        <w:t>⎯</w:t>
      </w:r>
      <w:r w:rsidR="00AF63BF" w:rsidRPr="00AF63BF">
        <w:t xml:space="preserve">2000 </w:t>
      </w:r>
      <w:r w:rsidR="00A425C0" w:rsidRPr="00AF63BF">
        <w:t>agree</w:t>
      </w:r>
      <w:r w:rsidR="00D87B9D">
        <w:t xml:space="preserve"> well</w:t>
      </w:r>
      <w:r w:rsidR="00AF63BF" w:rsidRPr="00AF63BF">
        <w:t xml:space="preserve"> with satellite and </w:t>
      </w:r>
      <w:proofErr w:type="spellStart"/>
      <w:r w:rsidR="00AF63BF" w:rsidRPr="00AF63BF">
        <w:t>radiosonde</w:t>
      </w:r>
      <w:proofErr w:type="spellEnd"/>
      <w:r w:rsidR="00AF63BF" w:rsidRPr="00AF63BF">
        <w:t xml:space="preserve"> observations</w:t>
      </w:r>
      <w:r>
        <w:t xml:space="preserve"> over the Antarctic in austral spring</w:t>
      </w:r>
      <w:r w:rsidR="00AF63BF" w:rsidRPr="00AF63BF">
        <w:t>.</w:t>
      </w:r>
      <w:r w:rsidR="00420465">
        <w:t xml:space="preserve"> ACCMIP </w:t>
      </w:r>
      <w:r w:rsidR="00813F9D">
        <w:t xml:space="preserve">CHEM </w:t>
      </w:r>
      <w:r w:rsidR="00420465">
        <w:t xml:space="preserve">models </w:t>
      </w:r>
      <w:r w:rsidR="005C734E">
        <w:t>agree</w:t>
      </w:r>
      <w:r w:rsidR="00420465">
        <w:t xml:space="preserve"> better with observations than </w:t>
      </w:r>
      <w:r w:rsidR="002B1582">
        <w:t xml:space="preserve">the </w:t>
      </w:r>
      <w:r w:rsidR="00F608B9">
        <w:t xml:space="preserve">CMIP5 </w:t>
      </w:r>
      <w:r w:rsidR="002B1582">
        <w:t>CHEM ensemble</w:t>
      </w:r>
      <w:r w:rsidR="00F608B9">
        <w:t xml:space="preserve"> used here</w:t>
      </w:r>
      <w:r w:rsidR="002B1582">
        <w:t xml:space="preserve"> for the same period and region</w:t>
      </w:r>
      <w:r w:rsidR="00420465">
        <w:t>.</w:t>
      </w:r>
      <w:r w:rsidR="00AF63BF" w:rsidRPr="00AF63BF">
        <w:t xml:space="preserve"> However, ACCMIP models using prescribed time-varying stratospheric ozone (NOCHEM)</w:t>
      </w:r>
      <w:r w:rsidR="00EB4742">
        <w:t xml:space="preserve"> </w:t>
      </w:r>
      <w:r w:rsidR="00AF63BF" w:rsidRPr="00AF63BF">
        <w:lastRenderedPageBreak/>
        <w:t xml:space="preserve">show weaker trends than </w:t>
      </w:r>
      <w:r w:rsidR="000A4CB5">
        <w:t>observational estimates</w:t>
      </w:r>
      <w:r w:rsidR="001771E0">
        <w:t xml:space="preserve"> in the recent past </w:t>
      </w:r>
      <w:r w:rsidR="000A4CB5">
        <w:t>(1980</w:t>
      </w:r>
      <w:r w:rsidR="009D2975">
        <w:rPr>
          <w:rFonts w:ascii="Cambria Math" w:hAnsi="Cambria Math" w:cs="Cambria Math"/>
        </w:rPr>
        <w:t>⎯</w:t>
      </w:r>
      <w:r w:rsidR="000A4CB5">
        <w:t xml:space="preserve">2000), and stronger positive trends than models with stratospheric chemistry online (CHEM) in the </w:t>
      </w:r>
      <w:proofErr w:type="gramStart"/>
      <w:r w:rsidR="001A7DE6">
        <w:t>near-future</w:t>
      </w:r>
      <w:proofErr w:type="gramEnd"/>
      <w:r w:rsidR="000A4CB5">
        <w:t xml:space="preserve"> (2000</w:t>
      </w:r>
      <w:r w:rsidR="009D2975">
        <w:rPr>
          <w:rFonts w:ascii="Cambria Math" w:hAnsi="Cambria Math" w:cs="Cambria Math"/>
        </w:rPr>
        <w:t>⎯</w:t>
      </w:r>
      <w:r w:rsidR="000A4CB5">
        <w:t>2030)</w:t>
      </w:r>
      <w:r w:rsidR="00AF63BF" w:rsidRPr="00AF63BF">
        <w:t>.</w:t>
      </w:r>
      <w:r w:rsidR="00C645F4">
        <w:t xml:space="preserve"> </w:t>
      </w:r>
      <w:r w:rsidR="00C645F4" w:rsidRPr="00C645F4">
        <w:t xml:space="preserve">This highlights the importance of the ozone database used to drive models on the climate response. For example, Young et al. </w:t>
      </w:r>
      <w:r w:rsidR="009045B9">
        <w:fldChar w:fldCharType="begin"/>
      </w:r>
      <w:r w:rsidR="009045B9">
        <w:instrText xml:space="preserve"> ADDIN EN.CITE &lt;EndNote&gt;&lt;Cite ExcludeAuth="1"&gt;&lt;Author&gt;Young&lt;/Author&gt;&lt;Year&gt;2014&lt;/Year&gt;&lt;RecNum&gt;237&lt;/RecNum&gt;&lt;DisplayText&gt;(2014)&lt;/DisplayText&gt;&lt;record&gt;&lt;rec-number&gt;237&lt;/rec-number&gt;&lt;foreign-keys&gt;&lt;key app="EN" db-id="0f90pdefssr5fteptv5xp0v4vdz95v0zsa5s" timestamp="1418994615"&gt;237&lt;/key&gt;&lt;/foreign-keys&gt;&lt;ref-type name="Journal Article"&gt;17&lt;/ref-type&gt;&lt;contributors&gt;&lt;authors&gt;&lt;author&gt;Young, P. J.&lt;/author&gt;&lt;author&gt;Davis, S. M.&lt;/author&gt;&lt;author&gt;Hassler, B.&lt;/author&gt;&lt;author&gt;Solomon, S.&lt;/author&gt;&lt;author&gt;Rosenlof, K. H.&lt;/author&gt;&lt;/authors&gt;&lt;/contributors&gt;&lt;titles&gt;&lt;title&gt;Modeling the climate impact of Southern Hemisphere ozone depletion: The importance of the ozone data set&lt;/title&gt;&lt;secondary-title&gt;Geophysical Research Letters&lt;/secondary-title&gt;&lt;/titles&gt;&lt;periodical&gt;&lt;full-title&gt;Geophysical Research Letters&lt;/full-title&gt;&lt;abbr-1&gt;Geophys. Res. Lett.&lt;/abbr-1&gt;&lt;abbr-2&gt;Geophys Res Lett&lt;/abbr-2&gt;&lt;/periodical&gt;&lt;pages&gt;41(24), 9033-9039&lt;/pages&gt;&lt;keywords&gt;&lt;keyword&gt;CMIP5&lt;/keyword&gt;&lt;keyword&gt;SPARC&lt;/keyword&gt;&lt;keyword&gt;ozone&lt;/keyword&gt;&lt;keyword&gt;SAM&lt;/keyword&gt;&lt;keyword&gt;0340 Middle atmosphere: composition and chemistry&lt;/keyword&gt;&lt;keyword&gt;1630 Impacts of global change&lt;/keyword&gt;&lt;keyword&gt;1627 Coupled models of the climate system&lt;/keyword&gt;&lt;keyword&gt;3309 Climatology&lt;/keyword&gt;&lt;/keywords&gt;&lt;dates&gt;&lt;year&gt;2014&lt;/year&gt;&lt;/dates&gt;&lt;isbn&gt;1944-8007&lt;/isbn&gt;&lt;urls&gt;&lt;related-urls&gt;&lt;url&gt;http://dx.doi.org/10.1002/2014GL061738&lt;/url&gt;&lt;/related-urls&gt;&lt;/urls&gt;&lt;electronic-resource-num&gt;doi:10.1002/2014GL061738&lt;/electronic-resource-num&gt;&lt;/record&gt;&lt;/Cite&gt;&lt;/EndNote&gt;</w:instrText>
      </w:r>
      <w:r w:rsidR="009045B9">
        <w:fldChar w:fldCharType="separate"/>
      </w:r>
      <w:r w:rsidR="009045B9">
        <w:rPr>
          <w:noProof/>
        </w:rPr>
        <w:t>(2014)</w:t>
      </w:r>
      <w:r w:rsidR="009045B9">
        <w:fldChar w:fldCharType="end"/>
      </w:r>
      <w:r w:rsidR="009045B9">
        <w:t xml:space="preserve"> </w:t>
      </w:r>
      <w:r w:rsidR="009676F7" w:rsidRPr="004D09C0">
        <w:t>f</w:t>
      </w:r>
      <w:r w:rsidR="009676F7">
        <w:t>oun</w:t>
      </w:r>
      <w:r w:rsidR="009676F7" w:rsidRPr="004D09C0">
        <w:t xml:space="preserve">d large differences in SH </w:t>
      </w:r>
      <w:r w:rsidR="009676F7">
        <w:t xml:space="preserve">surface </w:t>
      </w:r>
      <w:r w:rsidR="009676F7" w:rsidRPr="004D09C0">
        <w:t>climate responses when using different ozone data sets</w:t>
      </w:r>
      <w:r w:rsidR="000136F1">
        <w:t>.</w:t>
      </w:r>
    </w:p>
    <w:p w14:paraId="47EA46E1" w14:textId="10ED45CC" w:rsidR="00264E68" w:rsidRDefault="00A661C2" w:rsidP="00210EF0">
      <w:r w:rsidRPr="00A661C2">
        <w:t>Overall, stratospheric ozone and associated climate impacts are fairly well represented by the ACCMIP ensemble mean in the recent past (1980</w:t>
      </w:r>
      <w:r w:rsidR="004B0AF9">
        <w:rPr>
          <w:rFonts w:ascii="Cambria Math" w:hAnsi="Cambria Math" w:cs="Cambria Math"/>
        </w:rPr>
        <w:t>⎯</w:t>
      </w:r>
      <w:r w:rsidRPr="00A661C2">
        <w:t>2000), and individual models also agree on the sign and distribution of past and future changes (1850</w:t>
      </w:r>
      <w:r w:rsidR="004B0AF9">
        <w:rPr>
          <w:rFonts w:ascii="Cambria Math" w:hAnsi="Cambria Math" w:cs="Cambria Math"/>
        </w:rPr>
        <w:t>⎯</w:t>
      </w:r>
      <w:r w:rsidRPr="00A661C2">
        <w:t xml:space="preserve">2100). In line with previous multi-model analyses </w:t>
      </w:r>
      <w:r>
        <w:fldChar w:fldCharType="begin">
          <w:fldData xml:space="preserve">PEVuZE5vdGU+PENpdGU+PEF1dGhvcj5Tb248L0F1dGhvcj48WWVhcj4yMDEwPC9ZZWFyPjxSZWNO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</w:fldData>
        </w:fldChar>
      </w:r>
      <w:r w:rsidR="00806D90">
        <w:instrText xml:space="preserve"> ADDIN EN.CITE </w:instrText>
      </w:r>
      <w:r w:rsidR="00806D90">
        <w:fldChar w:fldCharType="begin">
          <w:fldData xml:space="preserve">PEVuZE5vdGU+PENpdGU+PEF1dGhvcj5Tb248L0F1dGhvcj48WWVhcj4yMDEwPC9ZZWFyPjxSZWNO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</w:fldData>
        </w:fldChar>
      </w:r>
      <w:r w:rsidR="00806D90">
        <w:instrText xml:space="preserve"> ADDIN EN.CITE.DATA </w:instrText>
      </w:r>
      <w:r w:rsidR="00806D90">
        <w:fldChar w:fldCharType="end"/>
      </w:r>
      <w:r>
        <w:fldChar w:fldCharType="separate"/>
      </w:r>
      <w:r w:rsidR="00FE0AD7">
        <w:rPr>
          <w:noProof/>
        </w:rPr>
        <w:t>(Son et al., 2008; Eyring et al., 2010a; Son et al., 2010; Eyring et al., 2013; Gillett and Fyfe, 2013)</w:t>
      </w:r>
      <w:r>
        <w:fldChar w:fldCharType="end"/>
      </w:r>
      <w:r w:rsidRPr="00A661C2">
        <w:t xml:space="preserve">, and observation studies </w:t>
      </w:r>
      <w:r w:rsidR="00B70A1C">
        <w:fldChar w:fldCharType="begin">
          <w:fldData xml:space="preserve">PEVuZE5vdGU+PENpdGU+PEF1dGhvcj5UaG9tcHNvbjwvQXV0aG9yPjxZZWFyPjIwMDI8L1llYXI+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</w:fldData>
        </w:fldChar>
      </w:r>
      <w:r w:rsidR="00806D90">
        <w:instrText xml:space="preserve"> ADDIN EN.CITE </w:instrText>
      </w:r>
      <w:r w:rsidR="00806D90">
        <w:fldChar w:fldCharType="begin">
          <w:fldData xml:space="preserve">PEVuZE5vdGU+PENpdGU+PEF1dGhvcj5UaG9tcHNvbjwvQXV0aG9yPjxZZWFyPjIwMDI8L1llYXI+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</w:fldData>
        </w:fldChar>
      </w:r>
      <w:r w:rsidR="00806D90">
        <w:instrText xml:space="preserve"> ADDIN EN.CITE.DATA </w:instrText>
      </w:r>
      <w:r w:rsidR="00806D90">
        <w:fldChar w:fldCharType="end"/>
      </w:r>
      <w:r w:rsidR="00B70A1C">
        <w:fldChar w:fldCharType="separate"/>
      </w:r>
      <w:r w:rsidR="00FE0AD7">
        <w:rPr>
          <w:noProof/>
        </w:rPr>
        <w:t>(Thompson and Solomon, 2002; Marshall, 2003, 2007)</w:t>
      </w:r>
      <w:r w:rsidR="00B70A1C">
        <w:fldChar w:fldCharType="end"/>
      </w:r>
      <w:r w:rsidRPr="00A661C2">
        <w:t xml:space="preserve">, the ACCMIP models show strong positive trends </w:t>
      </w:r>
      <w:r w:rsidR="00450D46">
        <w:t>of</w:t>
      </w:r>
      <w:r w:rsidRPr="00A661C2">
        <w:t xml:space="preserve"> the </w:t>
      </w:r>
      <w:r w:rsidR="00450D46">
        <w:t>SAM</w:t>
      </w:r>
      <w:r w:rsidRPr="00A661C2">
        <w:t xml:space="preserve"> index in austral summer during the ozone depletion period (</w:t>
      </w:r>
      <w:r w:rsidR="005D245C" w:rsidRPr="00154B04">
        <w:t>1.</w:t>
      </w:r>
      <w:r w:rsidR="004656FD">
        <w:t>3</w:t>
      </w:r>
      <w:r w:rsidR="004656FD" w:rsidRPr="00154B04">
        <w:t xml:space="preserve"> </w:t>
      </w:r>
      <w:r w:rsidR="005D245C" w:rsidRPr="00154B04">
        <w:t>hPa</w:t>
      </w:r>
      <w:r w:rsidRPr="00154B04">
        <w:t xml:space="preserve"> dec</w:t>
      </w:r>
      <w:r w:rsidRPr="00154B04">
        <w:rPr>
          <w:vertAlign w:val="superscript"/>
        </w:rPr>
        <w:t>-1</w:t>
      </w:r>
      <w:r w:rsidRPr="00A661C2">
        <w:t xml:space="preserve"> 1980</w:t>
      </w:r>
      <w:r w:rsidR="00980608">
        <w:rPr>
          <w:rFonts w:ascii="Cambria Math" w:hAnsi="Cambria Math" w:cs="Cambria Math"/>
        </w:rPr>
        <w:t>⎯</w:t>
      </w:r>
      <w:r w:rsidRPr="00A661C2">
        <w:t>2000), which is in agreement with observations (</w:t>
      </w:r>
      <w:r w:rsidR="005D6791" w:rsidRPr="005D6791">
        <w:t>2.2 ±</w:t>
      </w:r>
      <w:r w:rsidR="004B0AF9">
        <w:t xml:space="preserve"> </w:t>
      </w:r>
      <w:r w:rsidR="005D6791" w:rsidRPr="005D6791">
        <w:t>1.1</w:t>
      </w:r>
      <w:r w:rsidR="005D245C" w:rsidRPr="00154B04">
        <w:t xml:space="preserve"> hPa</w:t>
      </w:r>
      <w:r w:rsidRPr="00154B04">
        <w:t xml:space="preserve"> dec</w:t>
      </w:r>
      <w:r w:rsidRPr="00154B04">
        <w:rPr>
          <w:vertAlign w:val="superscript"/>
        </w:rPr>
        <w:t>-1</w:t>
      </w:r>
      <w:r w:rsidRPr="00A661C2">
        <w:t xml:space="preserve">). </w:t>
      </w:r>
      <w:r w:rsidR="00F2742D" w:rsidRPr="00F2742D">
        <w:t xml:space="preserve">While in the recent </w:t>
      </w:r>
      <w:proofErr w:type="gramStart"/>
      <w:r w:rsidR="00F2742D" w:rsidRPr="00F2742D">
        <w:t>past both ozone</w:t>
      </w:r>
      <w:proofErr w:type="gramEnd"/>
      <w:r w:rsidR="00F2742D" w:rsidRPr="00F2742D">
        <w:t xml:space="preserve"> depletion and increasing GHGs have favoured a strengthening of the SAM during summer, under projected ozone recovery they will drive the SAM into opposite directions</w:t>
      </w:r>
      <w:r w:rsidRPr="00A661C2">
        <w:t xml:space="preserve">. Under the low emission scenario, the SAM index tends to return to pre-industrial levels </w:t>
      </w:r>
      <w:r w:rsidR="00BD280D">
        <w:t xml:space="preserve">from around the </w:t>
      </w:r>
      <w:r w:rsidR="00007315">
        <w:t>second</w:t>
      </w:r>
      <w:r w:rsidR="00BD280D">
        <w:t xml:space="preserve"> half of the 21</w:t>
      </w:r>
      <w:r w:rsidR="00BD280D" w:rsidRPr="00154B04">
        <w:rPr>
          <w:vertAlign w:val="superscript"/>
        </w:rPr>
        <w:t>st</w:t>
      </w:r>
      <w:r w:rsidR="00BD280D">
        <w:t xml:space="preserve"> century (</w:t>
      </w:r>
      <w:r w:rsidR="004B0AF9">
        <w:t>−</w:t>
      </w:r>
      <w:r w:rsidR="00636800">
        <w:t>0.4</w:t>
      </w:r>
      <w:r w:rsidR="00636800" w:rsidRPr="00724E69">
        <w:t xml:space="preserve"> hPa</w:t>
      </w:r>
      <w:r w:rsidR="00636800">
        <w:t xml:space="preserve"> dec</w:t>
      </w:r>
      <w:r w:rsidR="00636800" w:rsidRPr="00071B2D">
        <w:rPr>
          <w:vertAlign w:val="superscript"/>
        </w:rPr>
        <w:t>-1</w:t>
      </w:r>
      <w:r w:rsidR="00636800">
        <w:t xml:space="preserve"> between 2030</w:t>
      </w:r>
      <w:r w:rsidR="004B0AF9">
        <w:rPr>
          <w:rFonts w:ascii="Cambria Math" w:hAnsi="Cambria Math" w:cs="Cambria Math"/>
        </w:rPr>
        <w:t>⎯</w:t>
      </w:r>
      <w:r w:rsidR="00636800">
        <w:t>2100)</w:t>
      </w:r>
      <w:r w:rsidRPr="00A661C2">
        <w:t xml:space="preserve">; i.e. the impact of ozone recovery is stronger than </w:t>
      </w:r>
      <w:r w:rsidR="000A11EB">
        <w:t>GHG</w:t>
      </w:r>
      <w:r w:rsidRPr="00A661C2">
        <w:t>. In contrast, with the higher emission scenario, the GHG-driven SAM trend exceeds the opposing ozone recovery-driven trend, and the SAM index continues on its positive trend (</w:t>
      </w:r>
      <w:r w:rsidR="00636800">
        <w:t>0.3</w:t>
      </w:r>
      <w:r w:rsidR="00636800" w:rsidRPr="00724E69">
        <w:t xml:space="preserve"> hPa</w:t>
      </w:r>
      <w:r w:rsidR="00636800">
        <w:t xml:space="preserve"> dec</w:t>
      </w:r>
      <w:r w:rsidR="00636800" w:rsidRPr="00071B2D">
        <w:rPr>
          <w:vertAlign w:val="superscript"/>
        </w:rPr>
        <w:t>-1</w:t>
      </w:r>
      <w:r w:rsidR="00636800">
        <w:t xml:space="preserve"> between 2030</w:t>
      </w:r>
      <w:r w:rsidR="004B0AF9">
        <w:rPr>
          <w:rFonts w:ascii="Cambria Math" w:hAnsi="Cambria Math" w:cs="Cambria Math"/>
        </w:rPr>
        <w:t>⎯</w:t>
      </w:r>
      <w:r w:rsidR="00636800">
        <w:t>2100</w:t>
      </w:r>
      <w:r w:rsidRPr="00A661C2">
        <w:t>).</w:t>
      </w:r>
    </w:p>
    <w:p w14:paraId="642FC55F" w14:textId="21977E57" w:rsidR="00FD1118" w:rsidRDefault="001E4C3B" w:rsidP="008C5AF0">
      <w:r>
        <w:t>In this study we have presented stratospheric ozone evolution (1850</w:t>
      </w:r>
      <w:r w:rsidR="00561B8A">
        <w:rPr>
          <w:rFonts w:ascii="Cambria Math" w:hAnsi="Cambria Math" w:cs="Cambria Math"/>
        </w:rPr>
        <w:t>⎯</w:t>
      </w:r>
      <w:r>
        <w:t xml:space="preserve">2100) using </w:t>
      </w:r>
      <w:r w:rsidR="00EA188B">
        <w:t>a number</w:t>
      </w:r>
      <w:r>
        <w:t xml:space="preserve"> of </w:t>
      </w:r>
      <w:r w:rsidR="00EA188B">
        <w:t>models that participated in the ACCMIP activity</w:t>
      </w:r>
      <w:r>
        <w:t xml:space="preserve">. We have demonstrated both its key role in the present and future SH climate and the importance of how it is represented in climate models. </w:t>
      </w:r>
      <w:r w:rsidR="00C64BDD">
        <w:t>These results and w</w:t>
      </w:r>
      <w:r w:rsidR="00C64BDD" w:rsidRPr="00BC4AC9">
        <w:t xml:space="preserve">ork </w:t>
      </w:r>
      <w:r w:rsidR="00BC4AC9" w:rsidRPr="00BC4AC9">
        <w:t xml:space="preserve">over the last decade </w:t>
      </w:r>
      <w:r w:rsidR="00CB69B3">
        <w:t xml:space="preserve">have shown that </w:t>
      </w:r>
      <w:r w:rsidR="00BC4AC9" w:rsidRPr="00BC4AC9">
        <w:t>changes in stratospheric ozone are tightly coupled to the climate</w:t>
      </w:r>
      <w:r w:rsidR="00A53607">
        <w:t xml:space="preserve"> </w:t>
      </w:r>
      <w:r w:rsidR="00A53607">
        <w:fldChar w:fldCharType="begin">
          <w:fldData xml:space="preserve">PEVuZE5vdGU+PENpdGU+PEF1dGhvcj5TUEFSQy1DQ01WYWw8L0F1dGhvcj48WWVhcj4yMDEwPC9Z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</w:fldData>
        </w:fldChar>
      </w:r>
      <w:r w:rsidR="003041F5">
        <w:instrText xml:space="preserve"> ADDIN EN.CITE </w:instrText>
      </w:r>
      <w:r w:rsidR="003041F5">
        <w:fldChar w:fldCharType="begin">
          <w:fldData xml:space="preserve">PEVuZE5vdGU+PENpdGU+PEF1dGhvcj5TUEFSQy1DQ01WYWw8L0F1dGhvcj48WWVhcj4yMDEwPC9Z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</w:fldData>
        </w:fldChar>
      </w:r>
      <w:r w:rsidR="003041F5">
        <w:instrText xml:space="preserve"> ADDIN EN.CITE.DATA </w:instrText>
      </w:r>
      <w:r w:rsidR="003041F5">
        <w:fldChar w:fldCharType="end"/>
      </w:r>
      <w:r w:rsidR="00A53607">
        <w:fldChar w:fldCharType="separate"/>
      </w:r>
      <w:r w:rsidR="003041F5">
        <w:rPr>
          <w:noProof/>
        </w:rPr>
        <w:t>(e.g. SPARC-CCMVal, 2010; Nowack et al., 2015)</w:t>
      </w:r>
      <w:r w:rsidR="00A53607">
        <w:fldChar w:fldCharType="end"/>
      </w:r>
      <w:r w:rsidR="00BC4AC9" w:rsidRPr="00BC4AC9">
        <w:t xml:space="preserve">, </w:t>
      </w:r>
      <w:r w:rsidR="00A53607">
        <w:t>supporting the idea</w:t>
      </w:r>
      <w:r w:rsidR="003953F0">
        <w:t xml:space="preserve"> of including these processes interactively in models</w:t>
      </w:r>
      <w:r w:rsidR="00BC4AC9" w:rsidRPr="00BC4AC9">
        <w:t xml:space="preserve">. </w:t>
      </w:r>
      <w:r w:rsidR="00FD1E90">
        <w:t>I</w:t>
      </w:r>
      <w:r w:rsidR="00BC4AC9" w:rsidRPr="00BC4AC9">
        <w:t xml:space="preserve">t is clear that our ability to understand </w:t>
      </w:r>
      <w:r w:rsidR="00FD1E90">
        <w:t>future</w:t>
      </w:r>
      <w:r w:rsidR="00FD1E90" w:rsidRPr="00BC4AC9">
        <w:t xml:space="preserve"> </w:t>
      </w:r>
      <w:r w:rsidR="00BC4AC9" w:rsidRPr="00BC4AC9">
        <w:t xml:space="preserve">climate will </w:t>
      </w:r>
      <w:r w:rsidR="00FD1E90">
        <w:t>depend on</w:t>
      </w:r>
      <w:r w:rsidR="00163C1B" w:rsidRPr="00BC4AC9">
        <w:t xml:space="preserve"> </w:t>
      </w:r>
      <w:r w:rsidR="00BC4AC9" w:rsidRPr="00BC4AC9">
        <w:t>models that can</w:t>
      </w:r>
      <w:r w:rsidR="000C5932">
        <w:t xml:space="preserve"> </w:t>
      </w:r>
      <w:r w:rsidR="00FD1E90">
        <w:t xml:space="preserve">reliably </w:t>
      </w:r>
      <w:r w:rsidR="00BC4AC9" w:rsidRPr="00BC4AC9">
        <w:t>simulate these chemistry-climate feedbacks</w:t>
      </w:r>
      <w:r w:rsidR="00FA1074">
        <w:t>.</w:t>
      </w:r>
    </w:p>
    <w:p w14:paraId="6D3AEDC8" w14:textId="77777777" w:rsidR="007225E6" w:rsidRDefault="007225E6" w:rsidP="00154B04">
      <w:pPr>
        <w:spacing w:before="0" w:line="240" w:lineRule="auto"/>
        <w:jc w:val="left"/>
      </w:pPr>
    </w:p>
    <w:p w14:paraId="69220AC7" w14:textId="573C7D61" w:rsidR="007225E6" w:rsidRDefault="007225E6" w:rsidP="007225E6">
      <w:r w:rsidRPr="00705195">
        <w:rPr>
          <w:b/>
        </w:rPr>
        <w:lastRenderedPageBreak/>
        <w:t>Acknowledgements</w:t>
      </w:r>
      <w:r w:rsidR="00A22A3F">
        <w:t xml:space="preserve">. </w:t>
      </w:r>
      <w:r w:rsidR="00787CD0" w:rsidRPr="00787CD0">
        <w:t>This work was supported by NERC, under project number NE/L501736/1. F. Iglesias-Suarez would like to acknowledge NERC for a PhD studentship. We thank the modelling groups that contributed to the ACCMIP, CMIP5 and CCMVal2 model intercomparison projects and provided the model results used in this study.</w:t>
      </w:r>
    </w:p>
    <w:p w14:paraId="1FBBEDED" w14:textId="74C1103E" w:rsidR="00B91534" w:rsidRDefault="003C176C" w:rsidP="007225E6">
      <w:r>
        <w:br w:type="page"/>
      </w:r>
    </w:p>
    <w:p w14:paraId="107276B1" w14:textId="5767DC4E" w:rsidR="00B91534" w:rsidRDefault="00A82A03" w:rsidP="00A82A03">
      <w:pPr>
        <w:pStyle w:val="Subtitle"/>
      </w:pPr>
      <w:r>
        <w:lastRenderedPageBreak/>
        <w:t>References</w:t>
      </w:r>
    </w:p>
    <w:p w14:paraId="7E9CFC46" w14:textId="4868C3C4" w:rsidR="00807991" w:rsidRPr="007E27EC" w:rsidRDefault="005B62F2" w:rsidP="00807991">
      <w:pPr>
        <w:pStyle w:val="EndNoteBibliography"/>
        <w:rPr>
          <w:noProof/>
        </w:rPr>
      </w:pPr>
      <w:r>
        <w:fldChar w:fldCharType="begin"/>
      </w:r>
      <w:r>
        <w:instrText xml:space="preserve"> ADDIN EN.REFLIST </w:instrText>
      </w:r>
      <w:r>
        <w:fldChar w:fldCharType="separate"/>
      </w:r>
      <w:r w:rsidR="00807991" w:rsidRPr="007E27EC">
        <w:rPr>
          <w:noProof/>
        </w:rPr>
        <w:t>Arblaster, J. M., and Meehl, G. A.: Contributions of External Forcings to Southern Annular Mode Trends, J. Clim., 19, 2896-2905, 10.1175/JCLI3774.1, 2006.</w:t>
      </w:r>
    </w:p>
    <w:p w14:paraId="6786F6AC" w14:textId="77777777" w:rsidR="00807991" w:rsidRPr="007E27EC" w:rsidRDefault="00807991" w:rsidP="00807991">
      <w:pPr>
        <w:pStyle w:val="EndNoteBibliography"/>
        <w:rPr>
          <w:noProof/>
        </w:rPr>
      </w:pPr>
      <w:r w:rsidRPr="007E27EC">
        <w:rPr>
          <w:noProof/>
        </w:rPr>
        <w:t>Arblaster, J. M., Meehl, G. A., and Karoly, D. J.: Future climate change in the Southern Hemisphere: Competing effects of ozone and greenhouse gases, Geophys. Res. Lett., 38, L02701, 10.1029/2010GL045384, 2011.</w:t>
      </w:r>
    </w:p>
    <w:p w14:paraId="3FB21E65" w14:textId="77777777" w:rsidR="00807991" w:rsidRPr="007E27EC" w:rsidRDefault="00807991" w:rsidP="00807991">
      <w:pPr>
        <w:pStyle w:val="EndNoteBibliography"/>
        <w:rPr>
          <w:noProof/>
        </w:rPr>
      </w:pPr>
      <w:r w:rsidRPr="007E27EC">
        <w:rPr>
          <w:noProof/>
        </w:rPr>
        <w:t>Austin, J., Shindell, D., Beagley, S. R., Brühl, C., Dameris, M., Manzini, E., Nagashima, T., Newman, P., Pawson, S., Pitari, G., Rozanov, E., Schnadt, C., and Shepherd, T. G.: Uncertainties and assessments of chemistry-climate models of the stratosphere, Atmos. Chem. Phys., 3, 1-27, 10.5194/acp-3-1-2003, 2003.</w:t>
      </w:r>
    </w:p>
    <w:p w14:paraId="2F44D079" w14:textId="77777777" w:rsidR="00807991" w:rsidRPr="007E27EC" w:rsidRDefault="00807991" w:rsidP="00807991">
      <w:pPr>
        <w:pStyle w:val="EndNoteBibliography"/>
        <w:rPr>
          <w:noProof/>
        </w:rPr>
      </w:pPr>
      <w:r w:rsidRPr="007E27EC">
        <w:rPr>
          <w:noProof/>
        </w:rPr>
        <w:t>Austin, J., and Wilson, R. J.: Ensemble simulations of the decline and recovery of stratospheric ozone, J. Geophys. Res., 111, D16314, 10.1029/2005JD006907, 2006.</w:t>
      </w:r>
    </w:p>
    <w:p w14:paraId="7DFE8C3E" w14:textId="77777777" w:rsidR="00807991" w:rsidRPr="007E27EC" w:rsidRDefault="00807991" w:rsidP="00807991">
      <w:pPr>
        <w:pStyle w:val="EndNoteBibliography"/>
        <w:rPr>
          <w:noProof/>
        </w:rPr>
      </w:pPr>
      <w:r w:rsidRPr="007E27EC">
        <w:rPr>
          <w:noProof/>
        </w:rPr>
        <w:t>Austin, J., Scinocca, J., Plummer, D., Oman, L., Waugh, D., Akiyoshi, H., Bekki, S., Braesicke, P., Butchart, N., Chipperfield, M., Cugnet, D., Dameris, M., Dhomse, S., Eyring, V., Frith, S., Garcia, R. R., Garny, H., Gettelman, A., Hardiman, S. C., Kinnison, D., Lamarque, J. F., Mancini, E., Marchand, M., Michou, M., Morgenstern, O., Nakamura, T., Pawson, S., Pitari, G., Pyle, J., Rozanov, E., Shepherd, T. G., Shibata, K., Teyssèdre, H., Wilson, R. J., and Yamashita, Y.: Decline and recovery of total column ozone using a multimodel time series analysis, J. Geophys. Res., 115, D00M10, 10.1029/2010JD013857, 2010.</w:t>
      </w:r>
    </w:p>
    <w:p w14:paraId="29572202" w14:textId="77777777" w:rsidR="00807991" w:rsidRPr="007E27EC" w:rsidRDefault="00807991" w:rsidP="00807991">
      <w:pPr>
        <w:pStyle w:val="EndNoteBibliography"/>
        <w:rPr>
          <w:noProof/>
        </w:rPr>
      </w:pPr>
      <w:r w:rsidRPr="007E27EC">
        <w:rPr>
          <w:noProof/>
        </w:rPr>
        <w:t>Barnes, E. A., Barnes, N. W., and Polvani, L. M.: Delayed Southern Hemisphere Climate Change Induced by Stratospheric Ozone Recovery, as Projected by the CMIP5 Models, J. Clim., 27, 852-867, 10.1175/JCLI-D-13-00246.1, 2013.</w:t>
      </w:r>
    </w:p>
    <w:p w14:paraId="0EC06765" w14:textId="77777777" w:rsidR="00807991" w:rsidRPr="007E27EC" w:rsidRDefault="00807991" w:rsidP="00807991">
      <w:pPr>
        <w:pStyle w:val="EndNoteBibliography"/>
        <w:rPr>
          <w:noProof/>
        </w:rPr>
      </w:pPr>
      <w:r w:rsidRPr="007E27EC">
        <w:rPr>
          <w:noProof/>
        </w:rPr>
        <w:t>Bodeker, G. E., Shiona, H., and Eskes, H.: Indicators of Antarctic ozone depletion, Atmos. Chem. Phys., 5, 2603-2615, 10.5194/acp-5-2603-2005, 2005.</w:t>
      </w:r>
    </w:p>
    <w:p w14:paraId="064B37CE" w14:textId="77777777" w:rsidR="00807991" w:rsidRPr="007E27EC" w:rsidRDefault="00807991" w:rsidP="00807991">
      <w:pPr>
        <w:pStyle w:val="EndNoteBibliography"/>
        <w:rPr>
          <w:noProof/>
        </w:rPr>
      </w:pPr>
      <w:r w:rsidRPr="007E27EC">
        <w:rPr>
          <w:noProof/>
        </w:rPr>
        <w:t>Bodeker, G. E., Hassler, B., Young, P. J., and Portmann, R. W.: A vertically resolved, global, gap-free ozone database for assessing or constraining global climate model simulations, Earth Syst. Sci. Data, 5, 31-43, 10.5194/essd-5-31-2013, 2013.</w:t>
      </w:r>
    </w:p>
    <w:p w14:paraId="0EA89076" w14:textId="77777777" w:rsidR="00807991" w:rsidRPr="007E27EC" w:rsidRDefault="00807991" w:rsidP="00807991">
      <w:pPr>
        <w:pStyle w:val="EndNoteBibliography"/>
        <w:rPr>
          <w:noProof/>
        </w:rPr>
      </w:pPr>
      <w:r w:rsidRPr="007E27EC">
        <w:rPr>
          <w:noProof/>
        </w:rPr>
        <w:t>Bönisch, H., Engel, A., Birner, T., Hoor, P., Tarasick, D. W., and Ray, E. A.: On the structural changes in the Brewer-Dobson circulation after 2000, Atmos. Chem. Phys., 11, 3937-3948, 10.5194/acp-11-3937-2011, 2011.</w:t>
      </w:r>
    </w:p>
    <w:p w14:paraId="73BAC24D" w14:textId="77777777" w:rsidR="00807991" w:rsidRPr="007E27EC" w:rsidRDefault="00807991" w:rsidP="00807991">
      <w:pPr>
        <w:pStyle w:val="EndNoteBibliography"/>
        <w:rPr>
          <w:noProof/>
        </w:rPr>
      </w:pPr>
      <w:r w:rsidRPr="007E27EC">
        <w:rPr>
          <w:noProof/>
        </w:rPr>
        <w:t>Bowman, K. W., Shindell, D. T., Worden, H. M., Lamarque, J. F., Young, P. J., Stevenson, D. S., Qu, Z., de la Torre, M., Bergmann, D., Cameron-Smith, P. J., Collins, W. J., Doherty, R., Dals√∏ren, S. B., Faluvegi, G., Folberth, G., Horowitz, L. W., Josse, B. M., Lee, Y. H., MacKenzie, I. A., Myhre, G., Nagashima, T., Naik, V., Plummer, D. A., Rumbold, S. T., Skeie, R. B., Strode, S. A., Sudo, K., Szopa, S., Voulgarakis, A., Zeng, G., Kulawik, S. S., Aghedo, A. M., and Worden, J. R.: Evaluation of ACCMIP outgoing longwave radiation from tropospheric ozone using TES satellite observations, Atmos. Chem. Phys., 13, 4057-4072, 10.5194/acp-13-4057-2013, 2013.</w:t>
      </w:r>
    </w:p>
    <w:p w14:paraId="5EBCF018" w14:textId="77777777" w:rsidR="00807991" w:rsidRPr="007E27EC" w:rsidRDefault="00807991" w:rsidP="00807991">
      <w:pPr>
        <w:pStyle w:val="EndNoteBibliography"/>
        <w:rPr>
          <w:noProof/>
        </w:rPr>
      </w:pPr>
      <w:r w:rsidRPr="007E27EC">
        <w:rPr>
          <w:noProof/>
        </w:rPr>
        <w:t>Butchart, N., Scaife, A. A., Bourqui, M., de Grandpré, J., Hare, S. H. E., Kettleborough, J., Langematz, U., Manzini, E., Sassi, F., Shibata, K., Shindell, D., and Sigmond, M.: Simulations of anthropogenic change in the strength of the Brewer–Dobson circulation, Clim. Dynam., 27, 727-741, 10.1007/s00382-006-0162-4, 2006.</w:t>
      </w:r>
    </w:p>
    <w:p w14:paraId="1153A6C2" w14:textId="77777777" w:rsidR="00807991" w:rsidRPr="007E27EC" w:rsidRDefault="00807991" w:rsidP="00807991">
      <w:pPr>
        <w:pStyle w:val="EndNoteBibliography"/>
        <w:rPr>
          <w:noProof/>
        </w:rPr>
      </w:pPr>
      <w:r w:rsidRPr="007E27EC">
        <w:rPr>
          <w:noProof/>
        </w:rPr>
        <w:lastRenderedPageBreak/>
        <w:t>Butchart, N., Cionni, I., Eyring, V., Shepherd, T. G., Waugh, D. W., Akiyoshi, H., Austin, J., Brühl, C., Chipperfield, M. P., Cordero, E., Dameris, M., Deckert, R., Dhomse, S., Frith, S. M., Garcia, R. R., Gettelman, A., Giorgetta, M. A., Kinnison, D. E., Li, F., Mancini, E., McLandress, C., Pawson, S., Pitari, G., Plummer, D. A., Rozanov, E., Sassi, F., Scinocca, J. F., Shibata, K., Steil, B., and Tian, W.: Chemistry–Climate Model Simulations of Twenty-First Century Stratospheric Climate and Circulation Changes, J. Clim., 23, 5349-5374, 10.1175/2010JCLI3404.1, 2010.</w:t>
      </w:r>
    </w:p>
    <w:p w14:paraId="51311261" w14:textId="77777777" w:rsidR="00807991" w:rsidRPr="007E27EC" w:rsidRDefault="00807991" w:rsidP="00807991">
      <w:pPr>
        <w:pStyle w:val="EndNoteBibliography"/>
        <w:rPr>
          <w:noProof/>
        </w:rPr>
      </w:pPr>
      <w:r w:rsidRPr="007E27EC">
        <w:rPr>
          <w:noProof/>
        </w:rPr>
        <w:t>Butchart, N., Charlton-Perez, A. J., Cionni, I., Hardiman, S. C., Haynes, P. H., Krüger, K., Kushner, P. J., Newman, P. A., Osprey, S. M., Perlwitz, J., Sigmond, M., Wang, L., Akiyoshi, H., Austin, J., Bekki, S., Baumgaertner, A., Braesicke, P., Brühl, C., Chipperfield, M., Dameris, M., Dhomse, S., Eyring, V., Garcia, R., Garny, H., Jöckel, P., Lamarque, J. F., Marchand, M., Michou, M., Morgenstern, O., Nakamura, T., Pawson, S., Plummer, D., Pyle, J., Rozanov, E., Scinocca, J., Shepherd, T. G., Shibata, K., Smale, D., Teyssèdre, H., Tian, W., Waugh, D., and Yamashita, Y.: Multimodel climate and variability of the stratosphere, J. Geophys. Res., 116, D05102, 10.1029/2010JD014995, 2011.</w:t>
      </w:r>
    </w:p>
    <w:p w14:paraId="629AEC07" w14:textId="77777777" w:rsidR="00807991" w:rsidRPr="007E27EC" w:rsidRDefault="00807991" w:rsidP="00807991">
      <w:pPr>
        <w:pStyle w:val="EndNoteBibliography"/>
        <w:rPr>
          <w:noProof/>
        </w:rPr>
      </w:pPr>
      <w:r w:rsidRPr="007E27EC">
        <w:rPr>
          <w:noProof/>
        </w:rPr>
        <w:t>Butchart, N.: The Brewer-Dobson circulation, Rev. Geophys., 52, 157-184, 10.1002/2013RG000448, 2014.</w:t>
      </w:r>
    </w:p>
    <w:p w14:paraId="6C5DABBF" w14:textId="77777777" w:rsidR="00807991" w:rsidRPr="007E27EC" w:rsidRDefault="00807991" w:rsidP="00807991">
      <w:pPr>
        <w:pStyle w:val="EndNoteBibliography"/>
        <w:rPr>
          <w:noProof/>
        </w:rPr>
      </w:pPr>
      <w:r w:rsidRPr="007E27EC">
        <w:rPr>
          <w:noProof/>
        </w:rPr>
        <w:t>Calvo, N., Garcia, R. R., Marsh, D. R., Mills, M. J., Kinnison, D. E., and Young, P. J.: Reconciling modeled and observed temperature trends over Antarctica, Geophys. Res. Lett., 39, L16803, 10.1029/2012gl052526, 2012.</w:t>
      </w:r>
    </w:p>
    <w:p w14:paraId="6092AB1B" w14:textId="77777777" w:rsidR="00807991" w:rsidRPr="007E27EC" w:rsidRDefault="00807991" w:rsidP="00807991">
      <w:pPr>
        <w:pStyle w:val="EndNoteBibliography"/>
        <w:rPr>
          <w:noProof/>
        </w:rPr>
      </w:pPr>
      <w:r w:rsidRPr="007E27EC">
        <w:rPr>
          <w:noProof/>
        </w:rPr>
        <w:t>Charlton-Perez, A. J., Hawkins, E., Eyring, V., Cionni, I., Bodeker, G. E., Kinnison, D. E., Akiyoshi, H., Frith, S. M., Garcia, R., Gettelman, A., Lamarque, J. F., Nakamura, T., Pawson, S., Yamashita, Y., Bekki, S., Braesicke, P., Chipperfield, M. P., Dhomse, S., Marchand, M., Mancini, E., Morgenstern, O., Pitari, G., Plummer, D., Pyle, J. A., Rozanov, E., Scinocca, J., Shibata, K., Shepherd, T. G., Tian, W., and Waugh, D. W.: The potential to narrow uncertainty in projections of stratospheric ozone over the 21st century, Atmos. Chem. Phys., 10, 9473-9486, 10.5194/acp-10-9473-2010, 2010.</w:t>
      </w:r>
    </w:p>
    <w:p w14:paraId="75BB1A39" w14:textId="77777777" w:rsidR="00807991" w:rsidRPr="007E27EC" w:rsidRDefault="00807991" w:rsidP="00807991">
      <w:pPr>
        <w:pStyle w:val="EndNoteBibliography"/>
        <w:rPr>
          <w:noProof/>
        </w:rPr>
      </w:pPr>
      <w:r w:rsidRPr="007E27EC">
        <w:rPr>
          <w:noProof/>
        </w:rPr>
        <w:t>Charlton-Perez, A. J., Baldwin, M. P., Birner, T., Black, R. X., Butler, A. H., Calvo, N., Davis, N. A., Gerber, E. P., Gillett, N., Hardiman, S., Kim, J., Krüger, K., Lee, Y.-Y., Manzini, E., McDaniel, B. A., Polvani, L., Reichler, T., Shaw, T. A., Sigmond, M., Son, S.-W., Toohey, M., Wilcox, L., Yoden, S., Christiansen, B., Lott, F., Shindell, D., Yukimoto, S., and Watanabe, S.: On the lack of stratospheric dynamical variability in low-top versions of the CMIP5 models, J. Geophys. Res., 118, 2494-2505, 10.1002/jgrd.50125, 2013.</w:t>
      </w:r>
    </w:p>
    <w:p w14:paraId="25EA00BC" w14:textId="77777777" w:rsidR="00807991" w:rsidRPr="007E27EC" w:rsidRDefault="00807991" w:rsidP="00807991">
      <w:pPr>
        <w:pStyle w:val="EndNoteBibliography"/>
        <w:rPr>
          <w:noProof/>
        </w:rPr>
      </w:pPr>
      <w:r w:rsidRPr="007E27EC">
        <w:rPr>
          <w:noProof/>
        </w:rPr>
        <w:t>Christy, J. R., Spencer, R. W., Norris, W. B., Braswell, W. D., and Parker, D. E.: Error Estimates of Version 5.0 of MSU–AMSU Bulk Atmospheric Temperatures, J. Atmos. Ocean. Tech., 20, 613-629, 10.1175/1520-0426(2003)20&lt;613:EEOVOM&gt;2.0.CO;2, 2003.</w:t>
      </w:r>
    </w:p>
    <w:p w14:paraId="1D2AE1E0" w14:textId="77777777" w:rsidR="00807991" w:rsidRPr="007E27EC" w:rsidRDefault="00807991" w:rsidP="00807991">
      <w:pPr>
        <w:pStyle w:val="EndNoteBibliography"/>
        <w:rPr>
          <w:noProof/>
        </w:rPr>
      </w:pPr>
      <w:r w:rsidRPr="007E27EC">
        <w:rPr>
          <w:noProof/>
        </w:rPr>
        <w:t>Cionni, I., Eyring, V., Lamarque, J. F., Randel, W. J., Stevenson, D. S., Wu, F., Bodeker, G. E., Shepherd, T. G., Shindell, D. T., and Waugh, D. W.: Ozone database in support of CMIP5 simulations: results and corresponding radiative forcing, Atmos. Chem. Phys., 11, 11267-11292, 10.5194/acp-11-11267-2011, 2011.</w:t>
      </w:r>
    </w:p>
    <w:p w14:paraId="1127FCFC" w14:textId="77777777" w:rsidR="00807991" w:rsidRPr="007E27EC" w:rsidRDefault="00807991" w:rsidP="00807991">
      <w:pPr>
        <w:pStyle w:val="EndNoteBibliography"/>
        <w:rPr>
          <w:noProof/>
        </w:rPr>
      </w:pPr>
      <w:r w:rsidRPr="007E27EC">
        <w:rPr>
          <w:noProof/>
        </w:rPr>
        <w:lastRenderedPageBreak/>
        <w:t>Collins, W. J., Derwent, R. G., Garnier, B., Johnson, C. E., Sanderson, M. G., and Stevenson, D. S.: Effect of stratosphere-troposphere exchange on the future tropospheric ozone trend, J. Geophys. Res., 108, 8528, 10.1029/2002JD002617, 2003.</w:t>
      </w:r>
    </w:p>
    <w:p w14:paraId="46210246" w14:textId="77777777" w:rsidR="00807991" w:rsidRPr="007E27EC" w:rsidRDefault="00807991" w:rsidP="00807991">
      <w:pPr>
        <w:pStyle w:val="EndNoteBibliography"/>
        <w:rPr>
          <w:noProof/>
        </w:rPr>
      </w:pPr>
      <w:r w:rsidRPr="007E27EC">
        <w:rPr>
          <w:noProof/>
        </w:rPr>
        <w:t>Collins, W. J., Bellouin, N., Doutriaux-Boucher, M., Gedney, N., Halloran, P., Hinton, T., Hughes, J., Jones, C. D., Joshi, M., Liddicoat, S., Martin, G., O'Connor, F., Rae, J., Senior, C., Sitch, S., Totterdell, I., Wiltshire, A., and Woodward, S.: Development and evaluation of an Earth-System model – HadGEM2, Geosci. Model Dev., 4, 1051-1075, 10.5194/gmd-4-1051-2011, 2011.</w:t>
      </w:r>
    </w:p>
    <w:p w14:paraId="7B611024" w14:textId="77777777" w:rsidR="00807991" w:rsidRPr="007E27EC" w:rsidRDefault="00807991" w:rsidP="00807991">
      <w:pPr>
        <w:pStyle w:val="EndNoteBibliography"/>
        <w:rPr>
          <w:noProof/>
        </w:rPr>
      </w:pPr>
      <w:r w:rsidRPr="007E27EC">
        <w:rPr>
          <w:noProof/>
        </w:rPr>
        <w:t>Crook, J. A., Gillett, N. P., and Keeley, S. P. E.: Sensitivity of Southern Hemisphere climate to zonal asymmetry in ozone, Geophys. Res. Lett., 35, L07806, 10.1029/2007GL032698, 2008.</w:t>
      </w:r>
    </w:p>
    <w:p w14:paraId="55B537AD" w14:textId="77777777" w:rsidR="00807991" w:rsidRPr="007E27EC" w:rsidRDefault="00807991" w:rsidP="00807991">
      <w:pPr>
        <w:pStyle w:val="EndNoteBibliography"/>
        <w:rPr>
          <w:noProof/>
        </w:rPr>
      </w:pPr>
      <w:r w:rsidRPr="007E27EC">
        <w:rPr>
          <w:noProof/>
        </w:rPr>
        <w:t>Dietmüller, S., Ponater, M., and Sausen, R.: Interactive ozone induces a negative feedback in CO2-driven climate change simulations, J. Geophys. Res., 119, 1796-1805, 10.1002/2013JD020575, 2014.</w:t>
      </w:r>
    </w:p>
    <w:p w14:paraId="2425D8C4" w14:textId="77777777" w:rsidR="00807991" w:rsidRPr="007E27EC" w:rsidRDefault="00807991" w:rsidP="00807991">
      <w:pPr>
        <w:pStyle w:val="EndNoteBibliography"/>
        <w:rPr>
          <w:noProof/>
        </w:rPr>
      </w:pPr>
      <w:r w:rsidRPr="007E27EC">
        <w:rPr>
          <w:noProof/>
        </w:rPr>
        <w:t>Donner, L. J., Wyman, B. L., Hemler, R. S., Horowitz, L. W., Ming, Y., Zhao, M., Golaz, J.-C., Ginoux, P., Lin, S. J., Schwarzkopf, M. D., Austin, J., Alaka, G., Cooke, W. F., Delworth, T. L., Freidenreich, S. M., Gordon, C. T., Griffies, S. M., Held, I. M., Hurlin, W. J., Klein, S. A., Knutson, T. R., Langenhorst, A. R., Lee, H.-C., Lin, Y., Magi, B. I., Malyshev, S. L., Milly, P. C. D., Naik, V., Nath, M. J., Pincus, R., Ploshay, J. J., Ramaswamy, V., Seman, C. J., Shevliakova, E., Sirutis, J. J., Stern, W. F., Stouffer, R. J., Wilson, R. J., Winton, M., Wittenberg, A. T., and Zeng, F.: The Dynamical Core, Physical Parameterizations, and Basic Simulation Characteristics of the Atmospheric Component AM3 of the GFDL Global Coupled Model CM3, J. Clim., 24, 3484-3519, 10.1175/2011JCLI3955.1, 2011.</w:t>
      </w:r>
    </w:p>
    <w:p w14:paraId="5AF9A6C7" w14:textId="77777777" w:rsidR="00807991" w:rsidRPr="007E27EC" w:rsidRDefault="00807991" w:rsidP="00807991">
      <w:pPr>
        <w:pStyle w:val="EndNoteBibliography"/>
        <w:rPr>
          <w:noProof/>
        </w:rPr>
      </w:pPr>
      <w:r w:rsidRPr="007E27EC">
        <w:rPr>
          <w:noProof/>
        </w:rPr>
        <w:t>Dvortsov, V. L., and Solomon, S.: Response of the stratospheric temperatures and ozone to past and future increases in stratospheric humidity, J. Geophys. Res., 106, 7505-7514, 10.1029/2000JD900637, 2001.</w:t>
      </w:r>
    </w:p>
    <w:p w14:paraId="367FF663" w14:textId="50140DB1" w:rsidR="00807991" w:rsidRPr="007E27EC" w:rsidRDefault="00807991" w:rsidP="00807991">
      <w:pPr>
        <w:pStyle w:val="EndNoteBibliography"/>
        <w:rPr>
          <w:noProof/>
        </w:rPr>
      </w:pPr>
      <w:r w:rsidRPr="007E27EC">
        <w:rPr>
          <w:noProof/>
        </w:rPr>
        <w:t>Engel, A., Mobius, T., Bonisch, H., Schmidt, U., Heinz, R., Levin, I., Atlas, E., Aoki, S., Nakazawa, T., Sugawara, S., Moore, F., Hurst, D., Elkins, J., Schauffler, S., Andrews, A., and Boering, K.: Age of stratospheric air unchanged within uncertainties over the past 30 years, Nature Geosci., 2, 28-31, 10.1038/ngeo388, 2009.</w:t>
      </w:r>
    </w:p>
    <w:p w14:paraId="661C027D" w14:textId="77777777" w:rsidR="00807991" w:rsidRPr="007E27EC" w:rsidRDefault="00807991" w:rsidP="00807991">
      <w:pPr>
        <w:pStyle w:val="EndNoteBibliography"/>
        <w:rPr>
          <w:noProof/>
        </w:rPr>
      </w:pPr>
      <w:r w:rsidRPr="007E27EC">
        <w:rPr>
          <w:noProof/>
        </w:rPr>
        <w:t>Eyring, V., Butchart, N., Waugh, D. W., Akiyoshi, H., Austin, J., Bekki, S., Bodeker, G. E., Boville, B. A., Brühl, C., Chipperfield, M. P., Cordero, E., Dameris, M., Deushi, M., Fioletov, V. E., Frith, S. M., Garcia, R. R., Gettelman, A., Giorgetta, M. A., Grewe, V., Jourdain, L., Kinnison, D. E., Mancini, E., Manzini, E., Marchand, M., Marsh, D. R., Nagashima, T., Newman, P. A., Nielsen, J. E., Pawson, S., Pitari, G., Plummer, D. A., Rozanov, E., Schraner, M., Shepherd, T. G., Shibata, K., Stolarski, R. S., Struthers, H., Tian, W., and Yoshiki, M.: Assessment of temperature, trace species, and ozone in chemistry-climate model simulations of the recent past, J. Geophys. Res., 111, D22308, 10.1029/2006JD007327, 2006.</w:t>
      </w:r>
    </w:p>
    <w:p w14:paraId="5B985D09" w14:textId="77777777" w:rsidR="00807991" w:rsidRPr="007E27EC" w:rsidRDefault="00807991" w:rsidP="00807991">
      <w:pPr>
        <w:pStyle w:val="EndNoteBibliography"/>
        <w:rPr>
          <w:noProof/>
        </w:rPr>
      </w:pPr>
      <w:r w:rsidRPr="007E27EC">
        <w:rPr>
          <w:noProof/>
        </w:rPr>
        <w:t xml:space="preserve">Eyring, V., Waugh, D. W., Bodeker, G. E., Cordero, E., Akiyoshi, H., Austin, J., Beagley, S. R., Boville, B. A., Braesicke, P., Brühl, C., Butchart, N., Chipperfield, M. P., Dameris, M., Deckert, R., Deushi, M., Frith, S. M., Garcia, R. R., Gettelman, A., Giorgetta, M. A., Kinnison, D. E., Mancini, E., Manzini, E., Marsh, D. R., Matthes, S., Nagashima, T., Newman, P. A., Nielsen, J. E., Pawson, S., Pitari, G., Plummer, D. A., Rozanov, E., Schraner, M., Scinocca, J. F., Semeniuk, K., Shepherd, T. G., </w:t>
      </w:r>
      <w:r w:rsidRPr="007E27EC">
        <w:rPr>
          <w:noProof/>
        </w:rPr>
        <w:lastRenderedPageBreak/>
        <w:t>Shibata, K., Steil, B., Stolarski, R. S., Tian, W., and Yoshiki, M.: Multimodel projections of stratospheric ozone in the 21st century, J. Geophys. Res., 112, D16303, 10.1029/2006JD008332, 2007.</w:t>
      </w:r>
    </w:p>
    <w:p w14:paraId="7F36041F" w14:textId="77777777" w:rsidR="00807991" w:rsidRPr="007E27EC" w:rsidRDefault="00807991" w:rsidP="00807991">
      <w:pPr>
        <w:pStyle w:val="EndNoteBibliography"/>
        <w:rPr>
          <w:noProof/>
        </w:rPr>
      </w:pPr>
      <w:r w:rsidRPr="007E27EC">
        <w:rPr>
          <w:noProof/>
        </w:rPr>
        <w:t>Eyring, V., Cionni, I., Bodeker, G. E., Charlton-Perez, A. J., Kinnison, D. E., Scinocca, J. F., Waugh, D. W., Akiyoshi, H., Bekki, S., Chipperfield, M. P., Dameris, M., Dhomse, S., Frith, S. M., Garny, H., Gettelman, A., Kubin, A., Langematz, U., Mancini, E., Marchand, M., Nakamura, T., Oman, L. D., Pawson, S., Pitari, G., Plummer, D. A., Rozanov, E., Shepherd, T. G., Shibata, K., Tian, W., Braesicke, P., Hardiman, S. C., Lamarque, J. F., Morgenstern, O., Pyle, J. A., Smale, D., and Yamashita, Y.: Multi-model assessment of stratospheric ozone return dates and ozone recovery in CCMVal-2 models, Atmos. Chem. Phys., 10, 9451-9472, 10.5194/acp-10-9451-2010, 2010a.</w:t>
      </w:r>
    </w:p>
    <w:p w14:paraId="56492201" w14:textId="77777777" w:rsidR="00807991" w:rsidRPr="007E27EC" w:rsidRDefault="00807991" w:rsidP="00807991">
      <w:pPr>
        <w:pStyle w:val="EndNoteBibliography"/>
        <w:rPr>
          <w:noProof/>
        </w:rPr>
      </w:pPr>
      <w:r w:rsidRPr="007E27EC">
        <w:rPr>
          <w:noProof/>
        </w:rPr>
        <w:t>Eyring, V., Cionni, I., Lamarque, J. F., Akiyoshi, H., Bodeker, G. E., Charlton-Perez, A. J., Frith, S. M., Gettelman, A., Kinnison, D. E., Nakamura, T., Oman, L. D., Pawson, S., and Yamashita, Y.: Sensitivity of 21st century stratospheric ozone to greenhouse gas scenarios, Geophys. Res. Lett., 37, L16807, 10.1029/2010GL044443, 2010b.</w:t>
      </w:r>
    </w:p>
    <w:p w14:paraId="4EAA6D3C" w14:textId="77777777" w:rsidR="00807991" w:rsidRPr="007E27EC" w:rsidRDefault="00807991" w:rsidP="00807991">
      <w:pPr>
        <w:pStyle w:val="EndNoteBibliography"/>
        <w:rPr>
          <w:noProof/>
        </w:rPr>
      </w:pPr>
      <w:r w:rsidRPr="007E27EC">
        <w:rPr>
          <w:noProof/>
        </w:rPr>
        <w:t>Eyring, V., Arblaster, J. M., Cionni, I., Sedláček, J., Perlwitz, J., Young, P. J., Bekki, S., Bergmann, D., Cameron-Smith, P., Collins, W. J., Faluvegi, G., Gottschaldt, K. D., Horowitz, L. W., Kinnison, D. E., Lamarque, J. F., Marsh, D. R., Saint-Martin, D., Shindell, D. T., Sudo, K., Szopa, S., and Watanabe, S.: Long-term ozone changes and associated climate impacts in CMIP5 simulations, J. Geophys. Res., 118, 5029-5060, 10.1002/jgrd.50316, 2013.</w:t>
      </w:r>
    </w:p>
    <w:p w14:paraId="7B2D6DB6" w14:textId="77777777" w:rsidR="00807991" w:rsidRPr="007E27EC" w:rsidRDefault="00807991" w:rsidP="00807991">
      <w:pPr>
        <w:pStyle w:val="EndNoteBibliography"/>
        <w:rPr>
          <w:noProof/>
        </w:rPr>
      </w:pPr>
      <w:r w:rsidRPr="009D4DA5">
        <w:rPr>
          <w:noProof/>
        </w:rPr>
        <w:t>P.M. Forster, D.W.J. Thompson (Coordinating Lead Authors), M.P. Baldwin, M.P. Chipperfield, M. Dameris, J.D. Haigh, D.J. Karoly, P.J. Kushner, W.J. Randel, K.H. Rosenlof, D.J. Seidel, S. Solomon, G. Beig, P. Braesicke, N. Butchart, N.P. Gillett, K.M. Grise, D.R. Marsh, C. McLandress, T.N. Rao, S.-W. Son, G.L. Stenchikov, and S. Yoden: Stratospheric changes and climate, Chapter 4 in Scientific Assessment of Ozone Depletion: 2010, Global Ozone Research and Monitoring Project–Report No.52, 516pp., Geneva, Switzerland, World Meteorological Organization, 2011</w:t>
      </w:r>
      <w:r w:rsidRPr="007E27EC">
        <w:rPr>
          <w:noProof/>
        </w:rPr>
        <w:t>.</w:t>
      </w:r>
    </w:p>
    <w:p w14:paraId="18D6D3EF" w14:textId="77777777" w:rsidR="00807991" w:rsidRPr="007E27EC" w:rsidRDefault="00807991" w:rsidP="00807991">
      <w:pPr>
        <w:pStyle w:val="EndNoteBibliography"/>
        <w:rPr>
          <w:noProof/>
        </w:rPr>
      </w:pPr>
      <w:r w:rsidRPr="007E27EC">
        <w:rPr>
          <w:noProof/>
        </w:rPr>
        <w:t>Fu, Q., Solomon, S., and Lin, P.: On the seasonal dependence of tropical lower-stratospheric temperature trends, Atmos. Chem. Phys., 10, 2643-2653, 10.5194/acp-10-2643-2010, 2010.</w:t>
      </w:r>
    </w:p>
    <w:p w14:paraId="048D3233" w14:textId="77777777" w:rsidR="00807991" w:rsidRPr="007E27EC" w:rsidRDefault="00807991" w:rsidP="00807991">
      <w:pPr>
        <w:pStyle w:val="EndNoteBibliography"/>
        <w:rPr>
          <w:noProof/>
        </w:rPr>
      </w:pPr>
      <w:r w:rsidRPr="007E27EC">
        <w:rPr>
          <w:noProof/>
        </w:rPr>
        <w:t>Fyfe, J. C., Boer, G. J., and Flato, G. M.: The Arctic and Antarctic oscillations and their projected changes under global warming, Geophys. Res. Lett., 26, 1601-1604, 10.1029/1999GL900317, 1999.</w:t>
      </w:r>
    </w:p>
    <w:p w14:paraId="37CB6EBF" w14:textId="77777777" w:rsidR="00807991" w:rsidRPr="007E27EC" w:rsidRDefault="00807991" w:rsidP="00807991">
      <w:pPr>
        <w:pStyle w:val="EndNoteBibliography"/>
        <w:rPr>
          <w:noProof/>
        </w:rPr>
      </w:pPr>
      <w:r w:rsidRPr="007E27EC">
        <w:rPr>
          <w:noProof/>
        </w:rPr>
        <w:t>Garcia, R. R., and Randel, W. J.: Acceleration of the Brewer–Dobson Circulation due to Increases in Greenhouse Gases, J. Atmos. Sci., 65, 2731-2739, 10.1175/2008JAS2712.1, 2008.</w:t>
      </w:r>
    </w:p>
    <w:p w14:paraId="12647346" w14:textId="77777777" w:rsidR="00807991" w:rsidRPr="007E27EC" w:rsidRDefault="00807991" w:rsidP="00807991">
      <w:pPr>
        <w:pStyle w:val="EndNoteBibliography"/>
        <w:rPr>
          <w:noProof/>
        </w:rPr>
      </w:pPr>
      <w:r w:rsidRPr="007E27EC">
        <w:rPr>
          <w:noProof/>
        </w:rPr>
        <w:t>Gent, P., Yeager, S., Neale, R., Levis, S., and Bailey, D.: Improvements in a half degree atmosphere/land version of the CCSM, Clim. Dynam., 34, 819-833, 10.1007/s00382-009-0614-8, 2010.</w:t>
      </w:r>
    </w:p>
    <w:p w14:paraId="32A70EC2" w14:textId="77777777" w:rsidR="00807991" w:rsidRPr="007E27EC" w:rsidRDefault="00807991" w:rsidP="00807991">
      <w:pPr>
        <w:pStyle w:val="EndNoteBibliography"/>
        <w:rPr>
          <w:noProof/>
        </w:rPr>
      </w:pPr>
      <w:r w:rsidRPr="007E27EC">
        <w:rPr>
          <w:noProof/>
        </w:rPr>
        <w:t>Gillett, N. P., and Thompson, D. W. J.: Simulation of Recent Southern Hemisphere Climate Change, Science, 302, 273-275, 10.1126/science.1087440, 2003.</w:t>
      </w:r>
    </w:p>
    <w:p w14:paraId="4DEE0982" w14:textId="77777777" w:rsidR="00807991" w:rsidRPr="007E27EC" w:rsidRDefault="00807991" w:rsidP="00807991">
      <w:pPr>
        <w:pStyle w:val="EndNoteBibliography"/>
        <w:rPr>
          <w:noProof/>
        </w:rPr>
      </w:pPr>
      <w:r w:rsidRPr="007E27EC">
        <w:rPr>
          <w:noProof/>
        </w:rPr>
        <w:lastRenderedPageBreak/>
        <w:t>Gillett, N. P., Scinocca, J. F., Plummer, D. A., and Reader, M. C.: Sensitivity of climate to dynamically-consistent zonal asymmetries in ozone, Geophys. Res. Lett., 36, L10809, 10.1029/2009GL037246, 2009.</w:t>
      </w:r>
    </w:p>
    <w:p w14:paraId="3FEFA2AF" w14:textId="77777777" w:rsidR="00807991" w:rsidRPr="007E27EC" w:rsidRDefault="00807991" w:rsidP="00807991">
      <w:pPr>
        <w:pStyle w:val="EndNoteBibliography"/>
        <w:rPr>
          <w:noProof/>
        </w:rPr>
      </w:pPr>
      <w:r w:rsidRPr="007E27EC">
        <w:rPr>
          <w:noProof/>
        </w:rPr>
        <w:t>Gillett, N. P., Akiyoshi, H., Bekki, S., Braesicke, P., Eyring, V., Garcia, R., Karpechko, A. Y., McLinden, C. A., Morgenstern, O., Plummer, D. A., Pyle, J. A., Rozanov, E., Scinocca, J., and Shibata, K.: Attribution of observed changes in stratospheric ozone and temperature, Atmos. Chem. Phys., 11, 599-609, 10.5194/acp-11-599-2011, 2011.</w:t>
      </w:r>
    </w:p>
    <w:p w14:paraId="6740E0F9" w14:textId="77777777" w:rsidR="00807991" w:rsidRPr="007E27EC" w:rsidRDefault="00807991" w:rsidP="00807991">
      <w:pPr>
        <w:pStyle w:val="EndNoteBibliography"/>
        <w:rPr>
          <w:noProof/>
        </w:rPr>
      </w:pPr>
      <w:r w:rsidRPr="007E27EC">
        <w:rPr>
          <w:noProof/>
        </w:rPr>
        <w:t>Gillett, N. P., and Fyfe, J. C.: Annular mode changes in the CMIP5 simulations, Geophys. Res. Lett., 40, 1189-1193, 10.1002/grl.50249, 2013.</w:t>
      </w:r>
    </w:p>
    <w:p w14:paraId="3F03A2A6" w14:textId="77777777" w:rsidR="00807991" w:rsidRPr="007E27EC" w:rsidRDefault="00807991" w:rsidP="00807991">
      <w:pPr>
        <w:pStyle w:val="EndNoteBibliography"/>
        <w:rPr>
          <w:noProof/>
        </w:rPr>
      </w:pPr>
      <w:r w:rsidRPr="007E27EC">
        <w:rPr>
          <w:noProof/>
        </w:rPr>
        <w:t>Gong, D., and Wang, S.: Definition of Antarctic Oscillation index, Geophys. Res. Lett., 26, 459-462, 10.1029/1999GL900003, 1999.</w:t>
      </w:r>
    </w:p>
    <w:p w14:paraId="09838D41" w14:textId="74CBC81D" w:rsidR="00807991" w:rsidRPr="007E27EC" w:rsidRDefault="00807991" w:rsidP="00807991">
      <w:pPr>
        <w:pStyle w:val="EndNoteBibliography"/>
        <w:rPr>
          <w:noProof/>
        </w:rPr>
      </w:pPr>
      <w:r w:rsidRPr="007E27EC">
        <w:rPr>
          <w:noProof/>
        </w:rPr>
        <w:t>Gregg, J. W., Jones, C. G., and Dawson, T. E.: Urbanization effects on tree growth in the vicinity of New York City, Nature, 424, 183-187, 10.1038/nature01728, 2003.</w:t>
      </w:r>
    </w:p>
    <w:p w14:paraId="16CEAD04" w14:textId="77777777" w:rsidR="00807991" w:rsidRPr="007E27EC" w:rsidRDefault="00807991" w:rsidP="00807991">
      <w:pPr>
        <w:pStyle w:val="EndNoteBibliography"/>
        <w:rPr>
          <w:noProof/>
        </w:rPr>
      </w:pPr>
      <w:r w:rsidRPr="007E27EC">
        <w:rPr>
          <w:noProof/>
        </w:rPr>
        <w:t>Griffies, S. M., Winton, M., Donner, L. J., Horowitz, L. W., Downes, S. M., Farneti, R., Gnanadesikan, A., Hurlin, W. J., Lee, H.-C., Liang, Z., Palter, J. B., Samuels, B. L., Wittenberg, A. T., Wyman, B. L., Yin, J., and Zadeh, N.: The GFDL CM3 Coupled Climate Model: Characteristics of the Ocean and Sea Ice Simulations, J. Clim., 24, 3520-3544, 10.1175/2011JCLI3964.1, 2011.</w:t>
      </w:r>
    </w:p>
    <w:p w14:paraId="11D020FD" w14:textId="77777777" w:rsidR="00807991" w:rsidRPr="007E27EC" w:rsidRDefault="00807991" w:rsidP="00807991">
      <w:pPr>
        <w:pStyle w:val="EndNoteBibliography"/>
        <w:rPr>
          <w:noProof/>
        </w:rPr>
      </w:pPr>
      <w:r w:rsidRPr="007E27EC">
        <w:rPr>
          <w:noProof/>
        </w:rPr>
        <w:t>Grise, K. M., Thompson, D. W. J., and Forster, P. M.: On the Role of Radiative Processes in Stratosphere–Troposphere Coupling, J. Clim., 22, 4154-4161, 10.1175/2009JCLI2756.1, 2009.</w:t>
      </w:r>
    </w:p>
    <w:p w14:paraId="788E35AA" w14:textId="77777777" w:rsidR="00807991" w:rsidRPr="007E27EC" w:rsidRDefault="00807991" w:rsidP="00807991">
      <w:pPr>
        <w:pStyle w:val="EndNoteBibliography"/>
        <w:rPr>
          <w:noProof/>
        </w:rPr>
      </w:pPr>
      <w:r w:rsidRPr="007E27EC">
        <w:rPr>
          <w:noProof/>
        </w:rPr>
        <w:t>Grytsai, A. V., Evtushevsky, O. M., Agapitov, O. V., Klekociuk, A. R., and Milinevsky, G. P.: Structure and long-term change in the zonal asymmetry in Antarctic total ozone during spring, Ann. Geophys., 25, 361-374, 10.5194/angeo-25-361-2007, 2007.</w:t>
      </w:r>
    </w:p>
    <w:p w14:paraId="02ADBDF6" w14:textId="77777777" w:rsidR="00807991" w:rsidRPr="007E27EC" w:rsidRDefault="00807991" w:rsidP="00807991">
      <w:pPr>
        <w:pStyle w:val="EndNoteBibliography"/>
        <w:rPr>
          <w:noProof/>
        </w:rPr>
      </w:pPr>
      <w:r w:rsidRPr="007E27EC">
        <w:rPr>
          <w:noProof/>
        </w:rPr>
        <w:t>Haigh, J. D., and Pyle, J. A.: Ozone perturbation experiments in a two-dimensional circulation model, Quart. J. Roy. Meteor. Soc., 108, 551-574, 10.1002/qj.49710845705, 1982.</w:t>
      </w:r>
    </w:p>
    <w:p w14:paraId="5E5D3BF0" w14:textId="77777777" w:rsidR="00807991" w:rsidRPr="007E27EC" w:rsidRDefault="00807991" w:rsidP="00807991">
      <w:pPr>
        <w:pStyle w:val="EndNoteBibliography"/>
        <w:rPr>
          <w:noProof/>
        </w:rPr>
      </w:pPr>
      <w:r w:rsidRPr="007E27EC">
        <w:rPr>
          <w:noProof/>
        </w:rPr>
        <w:t>Haimberger, L., Tavolato, C., and Sperka, S.: Toward Elimination of the Warm Bias in Historic Radiosonde Temperature Records—Some New Results from a Comprehensive Intercomparison of Upper-Air Data, J. Clim., 21, 4587-4606, 10.1175/2008JCLI1929.1, 2008.</w:t>
      </w:r>
    </w:p>
    <w:p w14:paraId="39D16186" w14:textId="77777777" w:rsidR="00807991" w:rsidRPr="007E27EC" w:rsidRDefault="00807991" w:rsidP="00807991">
      <w:pPr>
        <w:pStyle w:val="EndNoteBibliography"/>
        <w:rPr>
          <w:noProof/>
        </w:rPr>
      </w:pPr>
      <w:r w:rsidRPr="007E27EC">
        <w:rPr>
          <w:noProof/>
        </w:rPr>
        <w:t>Haimberger, L., Tavolato, C., and Sperka, S.: Homogenization of the Global Radiosonde Temperature Dataset through Combined Comparison with Reanalysis Background Series and Neighboring Stations, J. Clim., 25, 8108-8131, 10.1175/JCLI-D-11-00668.1, 2012.</w:t>
      </w:r>
    </w:p>
    <w:p w14:paraId="30971B69" w14:textId="77777777" w:rsidR="00807991" w:rsidRPr="007E27EC" w:rsidRDefault="00807991" w:rsidP="00807991">
      <w:pPr>
        <w:pStyle w:val="EndNoteBibliography"/>
        <w:rPr>
          <w:noProof/>
        </w:rPr>
      </w:pPr>
      <w:r w:rsidRPr="007E27EC">
        <w:rPr>
          <w:noProof/>
        </w:rPr>
        <w:t>Hassler, B., Young, P. J., Portmann, R. W., Bodeker, G. E., Daniel, J. S., Rosenlof, K. H., and Solomon, S.: Comparison of three vertically resolved ozone data sets: climatology, trends and radiative forcings, Atmos. Chem. Phys., 13, 5533-5550, 10.5194/acp-13-5533-2013, 2013.</w:t>
      </w:r>
    </w:p>
    <w:p w14:paraId="30035ACB" w14:textId="77777777" w:rsidR="00807991" w:rsidRPr="007E27EC" w:rsidRDefault="00807991" w:rsidP="00807991">
      <w:pPr>
        <w:pStyle w:val="EndNoteBibliography"/>
        <w:rPr>
          <w:noProof/>
        </w:rPr>
      </w:pPr>
      <w:r w:rsidRPr="007E27EC">
        <w:rPr>
          <w:noProof/>
        </w:rPr>
        <w:t>Holton, J. R., Haynes, P. H., McIntyre, M. E., Douglass, A. R., Rood, R. B., and Pfister, L.: Stratosphere-troposphere exchange, Rev. Geophys., 33, 403-439, 10.1029/95RG02097, 1995.</w:t>
      </w:r>
    </w:p>
    <w:p w14:paraId="0BBEFAD0" w14:textId="77777777" w:rsidR="00807991" w:rsidRPr="007E27EC" w:rsidRDefault="00807991" w:rsidP="00807991">
      <w:pPr>
        <w:pStyle w:val="EndNoteBibliography"/>
        <w:rPr>
          <w:noProof/>
        </w:rPr>
      </w:pPr>
      <w:r w:rsidRPr="007E27EC">
        <w:rPr>
          <w:noProof/>
        </w:rPr>
        <w:lastRenderedPageBreak/>
        <w:t>Hsu, J., and Prather, M. J.: Stratospheric variability and tropospheric ozone, J. Geophys. Res., 114, D06102, 10.1029/2008JD010942, 2009.</w:t>
      </w:r>
    </w:p>
    <w:p w14:paraId="38A8A19B" w14:textId="77777777" w:rsidR="00807991" w:rsidRPr="007E27EC" w:rsidRDefault="00807991" w:rsidP="00807991">
      <w:pPr>
        <w:pStyle w:val="EndNoteBibliography"/>
        <w:rPr>
          <w:noProof/>
        </w:rPr>
      </w:pPr>
      <w:r w:rsidRPr="007E27EC">
        <w:rPr>
          <w:noProof/>
        </w:rPr>
        <w:t>IPCC: Climate Change 2013: The Physical Science Basis. Contribution of Working Group I to the Fifth Assessment Report of the Intergovernmental Panel on Climate Change, Cambridge University Press, Cambridge, United Kingdom and New York, NY, USA, 1535 pp., 2013.</w:t>
      </w:r>
    </w:p>
    <w:p w14:paraId="384C78F2" w14:textId="2BBE382E" w:rsidR="00807991" w:rsidRPr="007E27EC" w:rsidRDefault="00807991" w:rsidP="00807991">
      <w:pPr>
        <w:pStyle w:val="EndNoteBibliography"/>
        <w:rPr>
          <w:noProof/>
        </w:rPr>
      </w:pPr>
      <w:r w:rsidRPr="007E27EC">
        <w:rPr>
          <w:noProof/>
        </w:rPr>
        <w:t xml:space="preserve">Isaksen, I. S. A., Granier, C., Myhre, G., Berntsen, T. K., Dalsøren, S. B., Gauss, M., Klimont, Z., Benestad, R., Bousquet, P., Collins, W., Cox, T., Eyring, V., Fowler, D., Fuzzi, S., Jöckel, P., Laj, P., Lohmann, U., Maione, M., Monks, P., Prevot, A. S. H., Raes, F., Richter, A., Rognerud, B., Schulz, M., Shindell, D., Stevenson, D. S., Storelvmo, T., Wang, W. C., van Weele, M., Wild, M., and Wuebbles, D.: Atmospheric composition change: Climate–Chemistry interactions, Atmos. Environ., 43, 5138-5192, </w:t>
      </w:r>
      <w:r w:rsidRPr="009B6E69">
        <w:t>10.1016/j.atmosenv.2009.08.003</w:t>
      </w:r>
      <w:r w:rsidRPr="007E27EC">
        <w:rPr>
          <w:noProof/>
        </w:rPr>
        <w:t>, 2009.</w:t>
      </w:r>
    </w:p>
    <w:p w14:paraId="68C8BA3F" w14:textId="1CC1F2AE" w:rsidR="00807991" w:rsidRPr="007E27EC" w:rsidRDefault="00807991" w:rsidP="00807991">
      <w:pPr>
        <w:pStyle w:val="EndNoteBibliography"/>
        <w:rPr>
          <w:noProof/>
        </w:rPr>
      </w:pPr>
      <w:r w:rsidRPr="007E27EC">
        <w:rPr>
          <w:noProof/>
        </w:rPr>
        <w:t xml:space="preserve">Jacob, D. J., and Winner, D. A.: Effect of climate change on air quality, Atmos. Environ., 43, 51-63, </w:t>
      </w:r>
      <w:r w:rsidRPr="0052219E">
        <w:t>10.1016/j.atmosenv.2008.09.051</w:t>
      </w:r>
      <w:r w:rsidRPr="007E27EC">
        <w:rPr>
          <w:noProof/>
        </w:rPr>
        <w:t>, 2009.</w:t>
      </w:r>
    </w:p>
    <w:p w14:paraId="779DF706" w14:textId="77777777" w:rsidR="00807991" w:rsidRPr="007E27EC" w:rsidRDefault="00807991" w:rsidP="00807991">
      <w:pPr>
        <w:pStyle w:val="EndNoteBibliography"/>
        <w:rPr>
          <w:noProof/>
        </w:rPr>
      </w:pPr>
      <w:r w:rsidRPr="007E27EC">
        <w:rPr>
          <w:noProof/>
        </w:rPr>
        <w:t>Jerrett, M., Burnett, R. T., Pope, C. A., Ito, K., Thurston, G., Krewski, D., Shi, Y., Calle, E., and Thun, M.: Long-Term Ozone Exposure and Mortality, New Engl. J. Med., 360, 1085-1095, 10.1056/NEJMoa0803894, 2009.</w:t>
      </w:r>
    </w:p>
    <w:p w14:paraId="021A8FDA" w14:textId="77777777" w:rsidR="00807991" w:rsidRPr="007E27EC" w:rsidRDefault="00807991" w:rsidP="00807991">
      <w:pPr>
        <w:pStyle w:val="EndNoteBibliography"/>
        <w:rPr>
          <w:noProof/>
        </w:rPr>
      </w:pPr>
      <w:r w:rsidRPr="007E27EC">
        <w:rPr>
          <w:noProof/>
        </w:rPr>
        <w:t>Keeble, J., Braesicke, P., Abraham, N. L., Roscoe, H. K., and Pyle, J. A.: The impact of polar stratospheric ozone loss on Southern Hemisphere stratospheric circulation and climate, Atmos. Chem. Phys., 14, 13705-13717, 10.5194/acp-14-13705-2014, 2014.</w:t>
      </w:r>
    </w:p>
    <w:p w14:paraId="500D5C9C" w14:textId="77777777" w:rsidR="00807991" w:rsidRPr="007E27EC" w:rsidRDefault="00807991" w:rsidP="00807991">
      <w:pPr>
        <w:pStyle w:val="EndNoteBibliography"/>
        <w:rPr>
          <w:noProof/>
        </w:rPr>
      </w:pPr>
      <w:r w:rsidRPr="007E27EC">
        <w:rPr>
          <w:noProof/>
        </w:rPr>
        <w:t>Koch, D., Schmidt, G. A., and Field, C. V.: Sulfur, sea salt, and radionuclide aerosols in GISS ModelE, J. Geophys. Res., 111, D06206, 10.1029/2004JD005550, 2006.</w:t>
      </w:r>
    </w:p>
    <w:p w14:paraId="2BA6B247" w14:textId="77777777" w:rsidR="00807991" w:rsidRPr="007E27EC" w:rsidRDefault="00807991" w:rsidP="00807991">
      <w:pPr>
        <w:pStyle w:val="EndNoteBibliography"/>
        <w:rPr>
          <w:noProof/>
        </w:rPr>
      </w:pPr>
      <w:r w:rsidRPr="007E27EC">
        <w:rPr>
          <w:noProof/>
        </w:rPr>
        <w:t>Lamarque, J.-F., and Solomon, S.: Impact of Changes in Climate and Halocarbons on Recent Lower Stratosphere Ozone and Temperature Trends, J. Clim., 23, 2599-2611, 10.1175/2010JCLI3179.1, 2010.</w:t>
      </w:r>
    </w:p>
    <w:p w14:paraId="351223F6" w14:textId="77777777" w:rsidR="00807991" w:rsidRPr="007E27EC" w:rsidRDefault="00807991" w:rsidP="00807991">
      <w:pPr>
        <w:pStyle w:val="EndNoteBibliography"/>
        <w:rPr>
          <w:noProof/>
        </w:rPr>
      </w:pPr>
      <w:r w:rsidRPr="007E27EC">
        <w:rPr>
          <w:noProof/>
        </w:rPr>
        <w:t>Lamarque, J.-F., Kyle, G. P., Meinshausen, M., Riahi, K., Smith, S., van Vuuren, D., Conley, A., and Vitt, F.: Global and regional evolution of short-lived radiatively-active gases and aerosols in the Representative Concentration Pathways, Clim. Change, 109, 191-212, 10.1007/s10584-011-0155-0, 2011.</w:t>
      </w:r>
    </w:p>
    <w:p w14:paraId="13FA69DD" w14:textId="77777777" w:rsidR="00807991" w:rsidRPr="007E27EC" w:rsidRDefault="00807991" w:rsidP="00807991">
      <w:pPr>
        <w:pStyle w:val="EndNoteBibliography"/>
        <w:rPr>
          <w:noProof/>
        </w:rPr>
      </w:pPr>
      <w:r w:rsidRPr="007E27EC">
        <w:rPr>
          <w:noProof/>
        </w:rPr>
        <w:t>Lamarque, J. F., Emmons, L. K., Hess, P. G., Kinnison, D. E., Tilmes, S., Vitt, F., Heald, C. L., Holland, E. A., Lauritzen, P. H., Neu, J., Orlando, J. J., Rasch, P. J., and Tyndall, G. K.: CAM-chem: description and evaluation of interactive atmospheric chemistry in the Community Earth System Model, Geosci. Model Dev., 5, 369-411, 10.5194/gmd-5-369-2012, 2012.</w:t>
      </w:r>
    </w:p>
    <w:p w14:paraId="08BC006E" w14:textId="77777777" w:rsidR="00807991" w:rsidRPr="007E27EC" w:rsidRDefault="00807991" w:rsidP="00807991">
      <w:pPr>
        <w:pStyle w:val="EndNoteBibliography"/>
        <w:rPr>
          <w:noProof/>
        </w:rPr>
      </w:pPr>
      <w:r w:rsidRPr="007E27EC">
        <w:rPr>
          <w:noProof/>
        </w:rPr>
        <w:t>Lamarque, J. F., Dentener, F., McConnell, J., Ro, C. U., Shaw, M., Vet, R., Bergmann, D., Cameron-Smith, P., Dalsoren, S., Doherty, R., Faluvegi, G., Ghan, S. J., Josse, B., Lee, Y. H., MacKenzie, I. A., Plummer, D., Shindell, D. T., Skeie, R. B., Stevenson, D. S., Strode, S., Zeng, G., Curran, M., Dahl-Jensen, D., Das, S., Fritzsche, D., and Nolan, M.: Multi-model mean nitrogen and sulfur deposition from the Atmospheric Chemistry and Climate Model Intercomparison Project (ACCMIP): evaluation of historical and projected future changes, Atmos. Chem. Phys., 13, 7997-8018, 10.5194/acp-13-7997-2013, 2013a.</w:t>
      </w:r>
    </w:p>
    <w:p w14:paraId="2F6937D4" w14:textId="77777777" w:rsidR="00807991" w:rsidRPr="007E27EC" w:rsidRDefault="00807991" w:rsidP="00807991">
      <w:pPr>
        <w:pStyle w:val="EndNoteBibliography"/>
        <w:rPr>
          <w:noProof/>
        </w:rPr>
      </w:pPr>
      <w:r w:rsidRPr="007E27EC">
        <w:rPr>
          <w:noProof/>
        </w:rPr>
        <w:lastRenderedPageBreak/>
        <w:t>Lamarque, J. F., Shindell, D. T., Josse, B., Young, P. J., Cionni, I., Eyring, V., Bergmann, D., Cameron-Smith, P., Collins, W. J., Doherty, R., Dalsoren, S., Faluvegi, G., Folberth, G., Ghan, S. J., Horowitz, L. W., Lee, Y. H., MacKenzie, I. A., Nagashima, T., Naik, V., Plummer, D., Righi, M., Rumbold, S. T., Schulz, M., Skeie, R. B., Stevenson, D. S., Strode, S., Sudo, K., Szopa, S., Voulgarakis, A., and Zeng, G.: The Atmospheric Chemistry and Climate Model Intercomparison Project (ACCMIP): overview and description of models, simulations and climate diagnostics, Geosci. Model Dev., 6, 179-206, 10.5194/gmd-6-179-2013, 2013b.</w:t>
      </w:r>
    </w:p>
    <w:p w14:paraId="728F9EDF" w14:textId="77777777" w:rsidR="00807991" w:rsidRPr="007E27EC" w:rsidRDefault="00807991" w:rsidP="00807991">
      <w:pPr>
        <w:pStyle w:val="EndNoteBibliography"/>
        <w:rPr>
          <w:noProof/>
        </w:rPr>
      </w:pPr>
      <w:r w:rsidRPr="007E27EC">
        <w:rPr>
          <w:noProof/>
        </w:rPr>
        <w:t>Lary, D. J.: Catalytic destruction of stratospheric ozone, J. Geophys. Res., 102, 21515-21526, 1997.</w:t>
      </w:r>
    </w:p>
    <w:p w14:paraId="0ACECF92" w14:textId="77777777" w:rsidR="00807991" w:rsidRPr="007E27EC" w:rsidRDefault="00807991" w:rsidP="00807991">
      <w:pPr>
        <w:pStyle w:val="EndNoteBibliography"/>
        <w:rPr>
          <w:noProof/>
        </w:rPr>
      </w:pPr>
      <w:r w:rsidRPr="007E27EC">
        <w:rPr>
          <w:noProof/>
        </w:rPr>
        <w:t>Lee, Y. H., Lamarque, J. F., Flanner, M. G., Jiao, C., Shindell, D. T., Berntsen, T., Bisiaux, M. M., Cao, J., Collins, W. J., Curran, M., Edwards, R., Faluvegi, G., Ghan, S., Horowitz, L. W., McConnell, J. R., Ming, J., Myhre, G., Nagashima, T., Naik, V., Rumbold, S. T., Skeie, R. B., Sudo, K., Takemura, T., Thevenon, F., Xu, B., and Yoon, J. H.: Evaluation of preindustrial to present-day black carbon and its albedo forcing from Atmospheric Chemistry and Climate Model Intercomparison Project (ACCMIP), Atmos. Chem. Phys., 13, 2607-2634, 10.5194/acp-13-2607-2013, 2013.</w:t>
      </w:r>
    </w:p>
    <w:p w14:paraId="3AFDBF93" w14:textId="77777777" w:rsidR="00807991" w:rsidRPr="007E27EC" w:rsidRDefault="00807991" w:rsidP="00807991">
      <w:pPr>
        <w:pStyle w:val="EndNoteBibliography"/>
        <w:rPr>
          <w:noProof/>
        </w:rPr>
      </w:pPr>
      <w:r w:rsidRPr="007E27EC">
        <w:rPr>
          <w:noProof/>
        </w:rPr>
        <w:t>Lelieveld, J., and Dentener, F. J.: What controls tropospheric ozone?, J. Geophys. Res., 105, 3531-3551, 10.1029/1999JD901011, 2000.</w:t>
      </w:r>
    </w:p>
    <w:p w14:paraId="33AB3256" w14:textId="77777777" w:rsidR="00807991" w:rsidRPr="007E27EC" w:rsidRDefault="00807991" w:rsidP="00807991">
      <w:pPr>
        <w:pStyle w:val="EndNoteBibliography"/>
        <w:rPr>
          <w:noProof/>
        </w:rPr>
      </w:pPr>
      <w:r w:rsidRPr="007E27EC">
        <w:rPr>
          <w:noProof/>
        </w:rPr>
        <w:t>Marshall, G. J.: Trends in the Southern Annular Mode from Observations and Reanalyses, J. Clim., 16, 4134-4143, 10.1175/1520-0442(2003)016&lt;4134:TITSAM&gt;2.0.CO;2, 2003.</w:t>
      </w:r>
    </w:p>
    <w:p w14:paraId="49B6CF1B" w14:textId="77777777" w:rsidR="00807991" w:rsidRPr="007E27EC" w:rsidRDefault="00807991" w:rsidP="00807991">
      <w:pPr>
        <w:pStyle w:val="EndNoteBibliography"/>
        <w:rPr>
          <w:noProof/>
        </w:rPr>
      </w:pPr>
      <w:r w:rsidRPr="007E27EC">
        <w:rPr>
          <w:noProof/>
        </w:rPr>
        <w:t>Marshall, G. J., Stott, P. A., Turner, J., Connolley, W. M., King, J. C., and Lachlan-Cope, T. A.: Causes of exceptional atmospheric circulation changes in the Southern Hemisphere, Geophys. Res. Lett., 31, L14205, 10.1029/2004GL019952, 2004.</w:t>
      </w:r>
    </w:p>
    <w:p w14:paraId="05340BB0" w14:textId="77777777" w:rsidR="00807991" w:rsidRPr="007E27EC" w:rsidRDefault="00807991" w:rsidP="00807991">
      <w:pPr>
        <w:pStyle w:val="EndNoteBibliography"/>
        <w:rPr>
          <w:noProof/>
        </w:rPr>
      </w:pPr>
      <w:r w:rsidRPr="007E27EC">
        <w:rPr>
          <w:noProof/>
        </w:rPr>
        <w:t>Marshall, G. J.: Half-century seasonal relationships between the Southern Annular mode and Antarctic temperatures, Int. J. Climatol., 27, 373-383, 10.1002/joc.1407, 2007.</w:t>
      </w:r>
    </w:p>
    <w:p w14:paraId="38B1205A" w14:textId="77777777" w:rsidR="00807991" w:rsidRPr="007E27EC" w:rsidRDefault="00807991" w:rsidP="00807991">
      <w:pPr>
        <w:pStyle w:val="EndNoteBibliography"/>
        <w:rPr>
          <w:noProof/>
        </w:rPr>
      </w:pPr>
      <w:r w:rsidRPr="007E27EC">
        <w:rPr>
          <w:noProof/>
        </w:rPr>
        <w:t>Martin, G. M., Bellouin, N., Collins, W. J., Culverwell, I. D., Halloran, P. R., Hardiman, S. C., Hinton, T. J., Jones, C. D., McDonald, R. E., McLaren, A. J., O'Connor, F. M., Roberts, M. J., Rodriguez, J. M., Woodward, S., Best, M. J., Brooks, M. E., Brown, A. R., Butchart, N., Dearden, C., Derbyshire, S. H., Dharssi, I., Doutriaux-Boucher, M., Edwards, J. M., Falloon, P. D., Gedney, N., Gray, L. J., Hewitt, H. T., Hobson, M., Huddleston, M. R., Hughes, J., Ineson, S., Ingram, W. J., James, P. M., Johns, T. C., Johnson, C. E., Jones, A., Jones, C. P., Joshi, M. M., Keen, A. B., Liddicoat, S., Lock, A. P., Maidens, A. V., Manners, J. C., Milton, S. F., Rae, J. G. L., Ridley, J. K., Sellar, A., Senior, C. A., Totterdell, I. J., Verhoef, A., Vidale, P. L., and Wiltshire, A.: The HadGEM2 family of Met Office Unified Model climate configurations, Geosci. Model Dev., 4, 723-757, 10.5194/gmd-4-723-2011, 2011.</w:t>
      </w:r>
    </w:p>
    <w:p w14:paraId="7E32E61F" w14:textId="77777777" w:rsidR="00807991" w:rsidRPr="007E27EC" w:rsidRDefault="00807991" w:rsidP="00807991">
      <w:pPr>
        <w:pStyle w:val="EndNoteBibliography"/>
        <w:rPr>
          <w:noProof/>
        </w:rPr>
      </w:pPr>
      <w:r w:rsidRPr="007E27EC">
        <w:rPr>
          <w:noProof/>
        </w:rPr>
        <w:t>McLandress, C., Shepherd, T. G., Scinocca, J. F., Plummer, D. A., Sigmond, M., Jonsson, A. I., and Reader, M. C.: Separating the Dynamical Effects of Climate Change and Ozone Depletion. Part II: Southern Hemisphere Troposphere, J. Clim., 24, 1850-1868, 10.1175/2010JCLI3958.1, 2011.</w:t>
      </w:r>
    </w:p>
    <w:p w14:paraId="01B333C5" w14:textId="77777777" w:rsidR="00807991" w:rsidRPr="007E27EC" w:rsidRDefault="00807991" w:rsidP="00807991">
      <w:pPr>
        <w:pStyle w:val="EndNoteBibliography"/>
        <w:rPr>
          <w:noProof/>
        </w:rPr>
      </w:pPr>
      <w:r w:rsidRPr="007E27EC">
        <w:rPr>
          <w:noProof/>
        </w:rPr>
        <w:t>McLinden, C. A., Olsen, S. C., Hannegan, B., Wild, O., Prather, M. J., and Sundet, J.: Stratospheric ozone in 3-D models: A simple chemistry and the cross-tropopause flux, J. Geophys. Res., 105, 14653-14665, 10.1029/2000JD900124, 2000.</w:t>
      </w:r>
    </w:p>
    <w:p w14:paraId="52D5AD76" w14:textId="77777777" w:rsidR="00807991" w:rsidRPr="007E27EC" w:rsidRDefault="00807991" w:rsidP="00807991">
      <w:pPr>
        <w:pStyle w:val="EndNoteBibliography"/>
        <w:rPr>
          <w:noProof/>
        </w:rPr>
      </w:pPr>
      <w:r w:rsidRPr="007E27EC">
        <w:rPr>
          <w:noProof/>
        </w:rPr>
        <w:lastRenderedPageBreak/>
        <w:t>McPeters, R. D., Bhartia, P. K., Haffner, D., Labow, G. J., and Flynn, L.: The version 8.6 SBUV ozone data record: An overview, J. Geophys. Res., 118, 8032-8039, 10.1002/jgrd.50597, 2013.</w:t>
      </w:r>
    </w:p>
    <w:p w14:paraId="6A6C57BE" w14:textId="2229ED9D" w:rsidR="00807991" w:rsidRPr="007E27EC" w:rsidRDefault="00807991" w:rsidP="00807991">
      <w:pPr>
        <w:pStyle w:val="EndNoteBibliography"/>
        <w:rPr>
          <w:noProof/>
        </w:rPr>
      </w:pPr>
      <w:r w:rsidRPr="007E27EC">
        <w:rPr>
          <w:noProof/>
        </w:rPr>
        <w:t>Mears, C. A., Wentz, F. J., Thorne, P., and Bernie, D.: Assessing uncertainty in estimates of atmospheric temperature changes from MSU and AMSU using a Monte</w:t>
      </w:r>
      <w:r w:rsidRPr="007E27EC">
        <w:rPr>
          <w:rFonts w:ascii="Adobe Arabic" w:hAnsi="Adobe Arabic" w:cs="Adobe Arabic"/>
          <w:noProof/>
        </w:rPr>
        <w:t>‐</w:t>
      </w:r>
      <w:r w:rsidRPr="007E27EC">
        <w:rPr>
          <w:noProof/>
        </w:rPr>
        <w:t>Carlo estimation technique, J. Geophys. Res., 116, 10.1029/2010JD014954, 2011.</w:t>
      </w:r>
    </w:p>
    <w:p w14:paraId="596EF6A1" w14:textId="77777777" w:rsidR="00807991" w:rsidRPr="007E27EC" w:rsidRDefault="00807991" w:rsidP="00807991">
      <w:pPr>
        <w:pStyle w:val="EndNoteBibliography"/>
        <w:rPr>
          <w:noProof/>
        </w:rPr>
      </w:pPr>
      <w:r w:rsidRPr="007E27EC">
        <w:rPr>
          <w:noProof/>
        </w:rPr>
        <w:t>Meinshausen, M., Smith, S. J., Calvin, K., Daniel, J. S., Kainuma, M. L. T., Lamarque, J. F., Matsumoto, K., Montzka, S. A., Raper, S. C. B., Riahi, K., Thomson, A., Velders, G. J. M., and Vuuren, D. P. P.: The RCP greenhouse gas concentrations and their extensions from 1765 to 2300, Clim. Change, 109, 213-241, 10.1007/s10584-011-0156-z, 2011.</w:t>
      </w:r>
    </w:p>
    <w:p w14:paraId="10F859D4" w14:textId="77777777" w:rsidR="00807991" w:rsidRPr="007E27EC" w:rsidRDefault="00807991" w:rsidP="00807991">
      <w:pPr>
        <w:pStyle w:val="EndNoteBibliography"/>
        <w:rPr>
          <w:noProof/>
        </w:rPr>
      </w:pPr>
      <w:r w:rsidRPr="007E27EC">
        <w:rPr>
          <w:noProof/>
        </w:rPr>
        <w:t>Meul, S., Langematz, U., Oberländer, S., Garny, H., and Jöckel, P.: Chemical contribution to future tropical ozone change in the lower stratosphere, Atmos. Chem. Phys., 14, 2959-2971, 10.5194/acp-14-2959-2014, 2014.</w:t>
      </w:r>
    </w:p>
    <w:p w14:paraId="229ADD9A" w14:textId="77777777" w:rsidR="00807991" w:rsidRPr="007E27EC" w:rsidRDefault="00807991" w:rsidP="00807991">
      <w:pPr>
        <w:pStyle w:val="EndNoteBibliography"/>
        <w:rPr>
          <w:noProof/>
        </w:rPr>
      </w:pPr>
      <w:r w:rsidRPr="007E27EC">
        <w:rPr>
          <w:noProof/>
        </w:rPr>
        <w:t>Morgenstern, O., Akiyoshi, H., Bekki, S., Braesicke, P., Butchart, N., Chipperfield, M. P., Cugnet, D., Deushi, M., Dhomse, S. S., Garcia, R. R., Gettelman, A., Gillett, N. P., Hardiman, S. C., Jumelet, J., Kinnison, D. E., Lamarque, J. F., Lott, F., Marchand, M., Michou, M., Nakamura, T., Olivié, D., Peter, T., Plummer, D., Pyle, J. A., Rozanov, E., Saint-Martin, D., Scinocca, J. F., Shibata, K., Sigmond, M., Smale, D., Teyssèdre, H., Tian, W., Voldoire, A., and Yamashita, Y.: Anthropogenic forcing of the Northern Annular Mode in CCMVal-2 models, J. Geophys. Res., 115, D00M03, 10.1029/2009JD013347, 2010a.</w:t>
      </w:r>
    </w:p>
    <w:p w14:paraId="2A3430A4" w14:textId="77777777" w:rsidR="00807991" w:rsidRPr="007E27EC" w:rsidRDefault="00807991" w:rsidP="00807991">
      <w:pPr>
        <w:pStyle w:val="EndNoteBibliography"/>
        <w:rPr>
          <w:noProof/>
        </w:rPr>
      </w:pPr>
      <w:r w:rsidRPr="007E27EC">
        <w:rPr>
          <w:noProof/>
        </w:rPr>
        <w:t>Morgenstern, O., Giorgetta, M. A., Shibata, K., Eyring, V., Waugh, D. W., Shepherd, T. G., Akiyoshi, H., Austin, J., Baumgaertner, A. J. G., Bekki, S., Braesicke, P., Brühl, C., Chipperfield, M. P., Cugnet, D., Dameris, M., Dhomse, S., Frith, S. M., Garny, H., Gettelman, A., Hardiman, S. C., Hegglin, M. I., Jöckel, P., Kinnison, D. E., Lamarque, J. F., Mancini, E., Manzini, E., Marchand, M., Michou, M., Nakamura, T., Nielsen, J. E., Olivié, D., Pitari, G., Plummer, D. A., Rozanov, E., Scinocca, J. F., Smale, D., Teyssèdre, H., Toohey, M., Tian, W., and Yamashita, Y.: Review of the formulation of present-generation stratospheric chemistry-climate models and associated external forcings, J. Geophys. Res., 115, D00M02, 10.1029/2009JD013728, 2010b.</w:t>
      </w:r>
    </w:p>
    <w:p w14:paraId="2F3AD94C" w14:textId="77777777" w:rsidR="00807991" w:rsidRPr="007E27EC" w:rsidRDefault="00807991" w:rsidP="00807991">
      <w:pPr>
        <w:pStyle w:val="EndNoteBibliography"/>
        <w:rPr>
          <w:noProof/>
        </w:rPr>
      </w:pPr>
      <w:r w:rsidRPr="007E27EC">
        <w:rPr>
          <w:noProof/>
        </w:rPr>
        <w:t>Myhre, G., Shindell, D., Bréon, F.-M., Collins, W., Fuglestvedt, J., Huang, J., Koch, D., Lamarque, J.-F., Lee, D., Mendoza, B., Nakajima, T., Robock, A., Stephens, G., Takemura, T., and Zhang, H.: Anthropogenic and Natural Radiative Forcing, in: Climate Change 2013: The Physical Science Basis. Contribution of Working Group I to the Fifth Assessment Report of the Intergovernmental Panel on Climate Change, edited by: Stocker, T. F., D. Qin, G.-K. Plattner, M. Tignor, S.K. Allen, J. Boschung, A. Nauels, Y. Xia, V. Bex and P.M. Midgley, Cambridge University Press, Cambridge, United Kingdom and New York, NY, USA, 659–740, 2013.</w:t>
      </w:r>
    </w:p>
    <w:p w14:paraId="7FAF0AA7" w14:textId="77777777" w:rsidR="00807991" w:rsidRPr="007E27EC" w:rsidRDefault="00807991" w:rsidP="00807991">
      <w:pPr>
        <w:pStyle w:val="EndNoteBibliography"/>
        <w:rPr>
          <w:noProof/>
        </w:rPr>
      </w:pPr>
      <w:r w:rsidRPr="007E27EC">
        <w:rPr>
          <w:noProof/>
        </w:rPr>
        <w:t>Naik, V., Horowitz, L. W., Fiore, A. M., Ginoux, P., Mao, J., Aghedo, A. M., and Levy, H.: Impact of preindustrial to present-day changes in short-lived pollutant emissions on atmospheric composition and climate forcing, J. Geophys. Res., 118, 8086-8110, 10.1002/jgrd.50608, 2013a.</w:t>
      </w:r>
    </w:p>
    <w:p w14:paraId="7938A4E5" w14:textId="77777777" w:rsidR="00807991" w:rsidRPr="007E27EC" w:rsidRDefault="00807991" w:rsidP="00807991">
      <w:pPr>
        <w:pStyle w:val="EndNoteBibliography"/>
        <w:rPr>
          <w:noProof/>
        </w:rPr>
      </w:pPr>
      <w:r w:rsidRPr="007E27EC">
        <w:rPr>
          <w:noProof/>
        </w:rPr>
        <w:t xml:space="preserve">Naik, V., Voulgarakis, A., Fiore, A. M., Horowitz, L. W., Lamarque, J. F., Lin, M., Prather, M. J., Young, P. J., Bergmann, D., Cameron-Smith, P. J., Cionni, I., Collins, </w:t>
      </w:r>
      <w:r w:rsidRPr="007E27EC">
        <w:rPr>
          <w:noProof/>
        </w:rPr>
        <w:lastRenderedPageBreak/>
        <w:t>W. J., Dalsören, S. B., Doherty, R., Eyring, V., Faluvegi, G., Folberth, G. A., Josse, B., Lee, Y. H., MacKenzie, I. A., Nagashima, T., van Noije, T. P. C., Plummer, D. A., Righi, M., Rumbold, S. T., Skeie, R., Shindell, D. T., Stevenson, D. S., Strode, S., Sudo, K., Szopa, S., and Zeng, G.: Preindustrial to present-day changes in tropospheric hydroxyl radical and methane lifetime from the Atmospheric Chemistry and Climate Model Intercomparison Project (ACCMIP), Atmos. Chem. Phys., 13, 5277-5298, 10.5194/acp-13-5277-2013, 2013b.</w:t>
      </w:r>
    </w:p>
    <w:p w14:paraId="0D1AEBB1" w14:textId="77777777" w:rsidR="00807991" w:rsidRPr="007E27EC" w:rsidRDefault="00807991" w:rsidP="00807991">
      <w:pPr>
        <w:pStyle w:val="EndNoteBibliography"/>
        <w:rPr>
          <w:noProof/>
        </w:rPr>
      </w:pPr>
      <w:r w:rsidRPr="007E27EC">
        <w:rPr>
          <w:noProof/>
        </w:rPr>
        <w:t>Newman, P. A., Nash, E. R., and Rosenfield, J. E.: What controls the temperature of the Arctic stratosphere during the spring?, J. Geophys. Res., 106, 19999-20010, 10.1029/2000JD000061, 2001.</w:t>
      </w:r>
    </w:p>
    <w:p w14:paraId="5CD09A93" w14:textId="23A57424" w:rsidR="00807991" w:rsidRPr="007E27EC" w:rsidRDefault="00807991" w:rsidP="00807991">
      <w:pPr>
        <w:pStyle w:val="EndNoteBibliography"/>
        <w:rPr>
          <w:noProof/>
        </w:rPr>
      </w:pPr>
      <w:r w:rsidRPr="007E27EC">
        <w:rPr>
          <w:noProof/>
        </w:rPr>
        <w:t>Nowack, P. J., Luke Abraham, N., Maycock, A. C., Braesicke, P., Gregory, J. M., Joshi, M. M., Osprey, A., and Pyle, J. A.: A large ozone-circulation feedback and its implications for global warming assessments,</w:t>
      </w:r>
      <w:r w:rsidR="00745412">
        <w:rPr>
          <w:noProof/>
        </w:rPr>
        <w:t xml:space="preserve"> Nature Clim. Change, 5, 41-45, </w:t>
      </w:r>
      <w:r w:rsidRPr="007E27EC">
        <w:rPr>
          <w:noProof/>
        </w:rPr>
        <w:t>10.1038/nclimate2451, 2015.</w:t>
      </w:r>
    </w:p>
    <w:p w14:paraId="49C6D8DC" w14:textId="77777777" w:rsidR="00807991" w:rsidRPr="007E27EC" w:rsidRDefault="00807991" w:rsidP="00807991">
      <w:pPr>
        <w:pStyle w:val="EndNoteBibliography"/>
        <w:rPr>
          <w:noProof/>
        </w:rPr>
      </w:pPr>
      <w:r w:rsidRPr="007E27EC">
        <w:rPr>
          <w:noProof/>
        </w:rPr>
        <w:t>Parrish, D. D., Lamarque, J. F., Naik, V., Horowitz, L., Shindell, D. T., Staehelin, J., Derwent, R., Cooper, O. R., Tanimoto, H., Volz-Thomas, A., Gilge, S., Scheel, H. E., Steinbacher, M., and Fröhlich, M.: Long-term changes in lower tropospheric baseline ozone concentrations: Comparing chemistry-climate models and observations at northern midlatitudes, J. Geophys. Res., 5719–5736, 10.1002/2013JD021435, 2014.</w:t>
      </w:r>
    </w:p>
    <w:p w14:paraId="6C7A597E" w14:textId="77777777" w:rsidR="00807991" w:rsidRPr="007E27EC" w:rsidRDefault="00807991" w:rsidP="00807991">
      <w:pPr>
        <w:pStyle w:val="EndNoteBibliography"/>
        <w:rPr>
          <w:noProof/>
        </w:rPr>
      </w:pPr>
      <w:r w:rsidRPr="007E27EC">
        <w:rPr>
          <w:noProof/>
        </w:rPr>
        <w:t>Perlwitz, J., Pawson, S., Fogt, R. L., Nielsen, J. E., and Neff, W. D.: Impact of stratospheric ozone hole recovery on Antarctic climate, Geophys. Res. Lett., 35, L08714, 10.1029/2008GL033317, 2008.</w:t>
      </w:r>
    </w:p>
    <w:p w14:paraId="2CC8345B" w14:textId="73EE598C" w:rsidR="00807991" w:rsidRPr="007E27EC" w:rsidRDefault="00807991" w:rsidP="00807991">
      <w:pPr>
        <w:pStyle w:val="EndNoteBibliography"/>
        <w:rPr>
          <w:noProof/>
        </w:rPr>
      </w:pPr>
      <w:r w:rsidRPr="007E27EC">
        <w:rPr>
          <w:noProof/>
        </w:rPr>
        <w:t>Perlwitz, J.: Atmospheric science: Tug of war on the jet stream,</w:t>
      </w:r>
      <w:r w:rsidR="005E0D51">
        <w:rPr>
          <w:noProof/>
        </w:rPr>
        <w:t xml:space="preserve"> Nature Clim. Change, 1, 29-31, </w:t>
      </w:r>
      <w:r w:rsidRPr="007E27EC">
        <w:rPr>
          <w:noProof/>
        </w:rPr>
        <w:t>10.1038/nclimate1065, 2011.</w:t>
      </w:r>
    </w:p>
    <w:p w14:paraId="178D4B05" w14:textId="77777777" w:rsidR="00807991" w:rsidRPr="007E27EC" w:rsidRDefault="00807991" w:rsidP="00807991">
      <w:pPr>
        <w:pStyle w:val="EndNoteBibliography"/>
        <w:rPr>
          <w:noProof/>
        </w:rPr>
      </w:pPr>
      <w:r w:rsidRPr="007E27EC">
        <w:rPr>
          <w:noProof/>
        </w:rPr>
        <w:t>Polvani, L. M., Waugh, D. W., Correa, G. J. P., and Son, S.-W.: Stratospheric Ozone Depletion: The Main Driver of Twentieth-Century Atmospheric Circulation Changes in the Southern Hemisphere, J. Clim., 24, 795-812, 10.1175/2010JCLI3772.1, 2010.</w:t>
      </w:r>
    </w:p>
    <w:p w14:paraId="2283CEFE" w14:textId="77777777" w:rsidR="00807991" w:rsidRPr="007E27EC" w:rsidRDefault="00807991" w:rsidP="00807991">
      <w:pPr>
        <w:pStyle w:val="EndNoteBibliography"/>
        <w:rPr>
          <w:noProof/>
        </w:rPr>
      </w:pPr>
      <w:r w:rsidRPr="007E27EC">
        <w:rPr>
          <w:noProof/>
        </w:rPr>
        <w:t>Polvani, L. M., Previdi, M., and Deser, C.: Large cancellation, due to ozone recovery, of future Southern Hemisphere atmospheric circulation trends, Geophys. Res. Lett., 38, L04707, 10.1029/2011GL046712, 2011.</w:t>
      </w:r>
    </w:p>
    <w:p w14:paraId="35A8A763" w14:textId="77777777" w:rsidR="00807991" w:rsidRPr="007E27EC" w:rsidRDefault="00807991" w:rsidP="00807991">
      <w:pPr>
        <w:pStyle w:val="EndNoteBibliography"/>
        <w:rPr>
          <w:noProof/>
        </w:rPr>
      </w:pPr>
      <w:r w:rsidRPr="007E27EC">
        <w:rPr>
          <w:noProof/>
        </w:rPr>
        <w:t>Polvani, L. M., and Solomon, S.: The signature of ozone depletion on tropical temperature trends, as revealed by their seasonal cycle in model integrations with single forcings, J. Geophys. Res., 117, D17102, 10.1029/2012JD017719, 2012.</w:t>
      </w:r>
    </w:p>
    <w:p w14:paraId="222A54E3" w14:textId="77777777" w:rsidR="00807991" w:rsidRPr="007E27EC" w:rsidRDefault="00807991" w:rsidP="00807991">
      <w:pPr>
        <w:pStyle w:val="EndNoteBibliography"/>
        <w:rPr>
          <w:noProof/>
        </w:rPr>
      </w:pPr>
      <w:r w:rsidRPr="007E27EC">
        <w:rPr>
          <w:noProof/>
        </w:rPr>
        <w:t>Portmann, R. W., and Solomon, S.: Indirect radiative forcing of the ozone layer during the 21st century, Geophys. Res. Lett., 34, L02813, 10.1029/2006GL028252, 2007.</w:t>
      </w:r>
    </w:p>
    <w:p w14:paraId="4D074CB9" w14:textId="77777777" w:rsidR="00807991" w:rsidRPr="007E27EC" w:rsidRDefault="00807991" w:rsidP="00807991">
      <w:pPr>
        <w:pStyle w:val="EndNoteBibliography"/>
        <w:rPr>
          <w:noProof/>
        </w:rPr>
      </w:pPr>
      <w:r w:rsidRPr="007E27EC">
        <w:rPr>
          <w:noProof/>
        </w:rPr>
        <w:t>Portmann, R. W., Daniel, J. S., and Ravishankara, A. R.: Stratospheric ozone depletion due to nitrous oxide: influences of other gases, Philos. T. Roy. Soc. B, 367, 1256-1264, 10.1098/rstb.2011.0377, 2012.</w:t>
      </w:r>
    </w:p>
    <w:p w14:paraId="2C174141" w14:textId="77777777" w:rsidR="00807991" w:rsidRPr="007E27EC" w:rsidRDefault="00807991" w:rsidP="00807991">
      <w:pPr>
        <w:pStyle w:val="EndNoteBibliography"/>
        <w:rPr>
          <w:noProof/>
        </w:rPr>
      </w:pPr>
      <w:r w:rsidRPr="00547276">
        <w:rPr>
          <w:noProof/>
        </w:rPr>
        <w:t>Prather, M. J., Ehhalt, D., edited by: J. T. Houghton, Ding, Y., and Griggs, D. J.: Atmospheric Chemistry and Greenhouse Gases, in Climate Change 2001: The Scientific Basis, Cambridge University Press, Cambridge, UK, pp. 239–287, 2001.</w:t>
      </w:r>
    </w:p>
    <w:p w14:paraId="132F319C" w14:textId="77777777" w:rsidR="00807991" w:rsidRPr="007E27EC" w:rsidRDefault="00807991" w:rsidP="00807991">
      <w:pPr>
        <w:pStyle w:val="EndNoteBibliography"/>
        <w:rPr>
          <w:noProof/>
        </w:rPr>
      </w:pPr>
      <w:r w:rsidRPr="007E27EC">
        <w:rPr>
          <w:noProof/>
        </w:rPr>
        <w:t>Previdi, M., and Polvani, L. M.: Climate system response to stratospheric ozone depletion and recovery, Quart. J. Roy. Meteor. Soc., 140, 2401–2419, 10.1002/qj.2330, 2014.</w:t>
      </w:r>
    </w:p>
    <w:p w14:paraId="148EDCBB" w14:textId="77777777" w:rsidR="00807991" w:rsidRPr="007E27EC" w:rsidRDefault="00807991" w:rsidP="00807991">
      <w:pPr>
        <w:pStyle w:val="EndNoteBibliography"/>
        <w:rPr>
          <w:noProof/>
        </w:rPr>
      </w:pPr>
      <w:r w:rsidRPr="007E27EC">
        <w:rPr>
          <w:noProof/>
        </w:rPr>
        <w:lastRenderedPageBreak/>
        <w:t>Ramaswamy, V., Schwarzkopf, M. D., Randel, W. J., Santer, B. D., Soden, B. J., and Stenchikov, G. L.: Anthropogenic and Natural Influences in the Evolution of Lower Stratospheric Cooling, Science, 311, 1138-1141, 10.1126/science.1122587, 2006.</w:t>
      </w:r>
    </w:p>
    <w:p w14:paraId="47B6A81B" w14:textId="77777777" w:rsidR="00807991" w:rsidRPr="007E27EC" w:rsidRDefault="00807991" w:rsidP="00807991">
      <w:pPr>
        <w:pStyle w:val="EndNoteBibliography"/>
        <w:rPr>
          <w:noProof/>
        </w:rPr>
      </w:pPr>
      <w:r w:rsidRPr="007E27EC">
        <w:rPr>
          <w:noProof/>
        </w:rPr>
        <w:t>Randel, W. J., and Wu, F.: Cooling of the Arctic and Antarctic Polar Stratospheres due to Ozone Depletion, J. Clim., 12, 1467-1479, 10.1175/1520-0442(1999)012&lt;1467:COTAAA&gt;2.0.CO;2, 1999.</w:t>
      </w:r>
    </w:p>
    <w:p w14:paraId="455BFA29" w14:textId="77777777" w:rsidR="00807991" w:rsidRPr="007E27EC" w:rsidRDefault="00807991" w:rsidP="00807991">
      <w:pPr>
        <w:pStyle w:val="EndNoteBibliography"/>
        <w:rPr>
          <w:noProof/>
        </w:rPr>
      </w:pPr>
      <w:r w:rsidRPr="007E27EC">
        <w:rPr>
          <w:noProof/>
        </w:rPr>
        <w:t>Randel, W. J., Park, M., Wu, F., and Livesey, N.: A Large Annual Cycle in Ozone above the Tropical Tropopause Linked to the Brewer–Dobson Circulation, J. Atmos. Sci., 64, 4479-4488, 10.1175/2007JAS2409.1, 2007.</w:t>
      </w:r>
    </w:p>
    <w:p w14:paraId="7498D560" w14:textId="77777777" w:rsidR="00807991" w:rsidRPr="007E27EC" w:rsidRDefault="00807991" w:rsidP="00807991">
      <w:pPr>
        <w:pStyle w:val="EndNoteBibliography"/>
        <w:rPr>
          <w:noProof/>
        </w:rPr>
      </w:pPr>
      <w:r w:rsidRPr="007E27EC">
        <w:rPr>
          <w:noProof/>
        </w:rPr>
        <w:t>Randel, W. J., Shine, K. P., Austin, J., Barnett, J., Claud, C., Gillett, N. P., Keckhut, P., Langematz, U., Lin, R., Long, C., Mears, C., Miller, A., Nash, J., Seidel, D. J., Thompson, D. W. J., Wu, F., and Yoden, S.: An update of observed stratospheric temperature trends, J. Geophys. Res., 114, D02107, 10.1029/2008JD010421, 2009.</w:t>
      </w:r>
    </w:p>
    <w:p w14:paraId="263EC5F4" w14:textId="77777777" w:rsidR="00807991" w:rsidRPr="007E27EC" w:rsidRDefault="00807991" w:rsidP="00807991">
      <w:pPr>
        <w:pStyle w:val="EndNoteBibliography"/>
        <w:rPr>
          <w:noProof/>
        </w:rPr>
      </w:pPr>
      <w:r w:rsidRPr="007E27EC">
        <w:rPr>
          <w:noProof/>
        </w:rPr>
        <w:t>Randeniya, L. K., Vohralik, P. F., and Plumb, I. C.: Stratospheric ozone depletion at northern mid latitudes in the 21st century: The importance of future concentrations of greenhouse gases nitrous oxide and methane, Geophys. Res. Lett., 29, 10-11-10-14, 10.1029/2001GL014295, 2002.</w:t>
      </w:r>
    </w:p>
    <w:p w14:paraId="513CE1B4" w14:textId="77777777" w:rsidR="00807991" w:rsidRPr="007E27EC" w:rsidRDefault="00807991" w:rsidP="00807991">
      <w:pPr>
        <w:pStyle w:val="EndNoteBibliography"/>
        <w:rPr>
          <w:noProof/>
        </w:rPr>
      </w:pPr>
      <w:r w:rsidRPr="007E27EC">
        <w:rPr>
          <w:noProof/>
        </w:rPr>
        <w:t>Ravishankara, A. R., Daniel, J. S., and Portmann, R. W.: Nitrous Oxide (N2O): The Dominant Ozone-Depleting Substance Emitted in the 21st Century, Science, 326, 123-125, 10.1126/science.1176985, 2009.</w:t>
      </w:r>
    </w:p>
    <w:p w14:paraId="27AB9BD8" w14:textId="77777777" w:rsidR="00807991" w:rsidRPr="007E27EC" w:rsidRDefault="00807991" w:rsidP="00807991">
      <w:pPr>
        <w:pStyle w:val="EndNoteBibliography"/>
        <w:rPr>
          <w:noProof/>
        </w:rPr>
      </w:pPr>
      <w:r w:rsidRPr="007E27EC">
        <w:rPr>
          <w:noProof/>
        </w:rPr>
        <w:t>Reader, M. C., Plummer, D. A., Scinocca, J. F., and Shepherd, T. G.: Contributions to twentieth century total column ozone change from halocarbons, tropospheric ozone precursors, and climate change, Geophys. Res. Lett., 40, 6276-6281, 10.1002/2013GL057776, 2013.</w:t>
      </w:r>
    </w:p>
    <w:p w14:paraId="7D86850E" w14:textId="77777777" w:rsidR="00807991" w:rsidRPr="007E27EC" w:rsidRDefault="00807991" w:rsidP="00807991">
      <w:pPr>
        <w:pStyle w:val="EndNoteBibliography"/>
        <w:rPr>
          <w:noProof/>
        </w:rPr>
      </w:pPr>
      <w:r w:rsidRPr="007E27EC">
        <w:rPr>
          <w:noProof/>
        </w:rPr>
        <w:t>Revell, L. E., Bodeker, G. E., Smale, D., Lehmann, R., Huck, P. E., Williamson, B. E., Rozanov, E., and Struthers, H.: The effectiveness of N2O in depleting stratospheric ozone, Geophys. Res. Lett., 39, L15806, 10.1029/2012GL052143, 2012.</w:t>
      </w:r>
    </w:p>
    <w:p w14:paraId="2CAB7741" w14:textId="77777777" w:rsidR="00807991" w:rsidRPr="007E27EC" w:rsidRDefault="00807991" w:rsidP="00807991">
      <w:pPr>
        <w:pStyle w:val="EndNoteBibliography"/>
        <w:rPr>
          <w:noProof/>
        </w:rPr>
      </w:pPr>
      <w:r w:rsidRPr="007E27EC">
        <w:rPr>
          <w:noProof/>
        </w:rPr>
        <w:t>Rosenfield, J. E., Douglass, A. R., and Considine, D. B.: The impact of increasing carbon dioxide on ozone recovery, J. Geophys. Res., 107, ACH 7-1-ACH 7-9, 10.1029/2001JD000824, 2002.</w:t>
      </w:r>
    </w:p>
    <w:p w14:paraId="490AB42E" w14:textId="77777777" w:rsidR="00807991" w:rsidRPr="007E27EC" w:rsidRDefault="00807991" w:rsidP="00807991">
      <w:pPr>
        <w:pStyle w:val="EndNoteBibliography"/>
        <w:rPr>
          <w:noProof/>
        </w:rPr>
      </w:pPr>
      <w:r w:rsidRPr="007E27EC">
        <w:rPr>
          <w:noProof/>
        </w:rPr>
        <w:t>Santer, B. D., Wigley, T. M. L., Boyle, J. S., Gaffen, D. J., Hnilo, J. J., Nychka, D., Parker, D. E., and Taylor, K. E.: Statistical significance of trends and trend differences in layer-average atmospheric temperature time series, J. Geophys. Res., 105, 7337-7356, 10.1029/1999JD901105, 2000.</w:t>
      </w:r>
    </w:p>
    <w:p w14:paraId="3AAF3210" w14:textId="77777777" w:rsidR="00807991" w:rsidRPr="007E27EC" w:rsidRDefault="00807991" w:rsidP="00807991">
      <w:pPr>
        <w:pStyle w:val="EndNoteBibliography"/>
        <w:rPr>
          <w:noProof/>
        </w:rPr>
      </w:pPr>
      <w:r w:rsidRPr="007E27EC">
        <w:rPr>
          <w:noProof/>
        </w:rPr>
        <w:t>Santer, B. D., Sausen, R., Wigley, T. M. L., Boyle, J. S., AchutaRao, K., Doutriaux, C., Hansen, J. E., Meehl, G. A., Roeckner, E., Ruedy, R., Schmidt, G., and Taylor, K. E.: Behavior of tropopause height and atmospheric temperature in models, reanalyses, and observations: Decadal changes, J. Geophys. Res., 108, 4002, 10.1029/2002JD002258, 2003a.</w:t>
      </w:r>
    </w:p>
    <w:p w14:paraId="6E20521F" w14:textId="77777777" w:rsidR="00807991" w:rsidRPr="007E27EC" w:rsidRDefault="00807991" w:rsidP="00807991">
      <w:pPr>
        <w:pStyle w:val="EndNoteBibliography"/>
        <w:rPr>
          <w:noProof/>
        </w:rPr>
      </w:pPr>
      <w:r w:rsidRPr="007E27EC">
        <w:rPr>
          <w:noProof/>
        </w:rPr>
        <w:t>Santer, B. D., Wehner, M. F., Wigley, T. M. L., Sausen, R., Meehl, G. A., Taylor, K. E., Ammann, C., Arblaster, J., Washington, W. M., Boyle, J. S., and Brüggemann, W.: Contributions of Anthropogenic and Natural Forcing to Recent Tropopause Height Changes, Science, 301, 479-483, 10.1126/science.1084123, 2003b.</w:t>
      </w:r>
    </w:p>
    <w:p w14:paraId="68FB65F2" w14:textId="77777777" w:rsidR="00807991" w:rsidRPr="007E27EC" w:rsidRDefault="00807991" w:rsidP="00807991">
      <w:pPr>
        <w:pStyle w:val="EndNoteBibliography"/>
        <w:rPr>
          <w:noProof/>
        </w:rPr>
      </w:pPr>
      <w:r w:rsidRPr="007E27EC">
        <w:rPr>
          <w:noProof/>
        </w:rPr>
        <w:t xml:space="preserve">Schmidt, G. A., Ruedy, R., Hansen, J. E., Aleinov, I., Bell, N., Bauer, M., Bauer, S., Cairns, B., Canuto, V., Cheng, Y., Del Genio, A., Faluvegi, G., Friend, A. D., Hall, T. </w:t>
      </w:r>
      <w:r w:rsidRPr="007E27EC">
        <w:rPr>
          <w:noProof/>
        </w:rPr>
        <w:lastRenderedPageBreak/>
        <w:t>M., Hu, Y., Kelley, M., Kiang, N. Y., Koch, D., Lacis, A. A., Lerner, J., Lo, K. K., Miller, R. L., Nazarenko, L., Oinas, V., Perlwitz, J., Perlwitz, J., Rind, D., Romanou, A., Russell, G. L., Sato, M., Shindell, D. T., Stone, P. H., Sun, S., Tausnev, N., Thresher, D., and Yao, M.-S.: Present-Day Atmospheric Simulations Using GISS ModelE: Comparison to In Situ, Satellite, and Reanalysis Data, J. Clim., 19, 153-192, 10.1175/JCLI3612.1, 2006.</w:t>
      </w:r>
    </w:p>
    <w:p w14:paraId="0F82EA54" w14:textId="77777777" w:rsidR="00807991" w:rsidRPr="007E27EC" w:rsidRDefault="00807991" w:rsidP="00807991">
      <w:pPr>
        <w:pStyle w:val="EndNoteBibliography"/>
        <w:rPr>
          <w:noProof/>
        </w:rPr>
      </w:pPr>
      <w:r w:rsidRPr="007E27EC">
        <w:rPr>
          <w:noProof/>
        </w:rPr>
        <w:t>Scinocca, J. F., McFarlane, N. A., Lazare, M., Li, J., and Plummer, D.: Technical Note: The CCCma third generation AGCM and its extension into the middle atmosphere, Atmos. Chem. Phys., 8, 7055-7074, 10.5194/acp-8-7055-2008, 2008.</w:t>
      </w:r>
    </w:p>
    <w:p w14:paraId="2C646432" w14:textId="77777777" w:rsidR="00807991" w:rsidRPr="007E27EC" w:rsidRDefault="00807991" w:rsidP="00807991">
      <w:pPr>
        <w:pStyle w:val="EndNoteBibliography"/>
        <w:rPr>
          <w:noProof/>
        </w:rPr>
      </w:pPr>
      <w:r w:rsidRPr="007E27EC">
        <w:rPr>
          <w:noProof/>
        </w:rPr>
        <w:t>Sexton, D. M. H.: The effect of stratospheric ozone depletion on the phase of the Antarctic Oscillation, Geophys. Res. Lett., 28, 3697-3700, 10.1029/2001GL013376, 2001.</w:t>
      </w:r>
    </w:p>
    <w:p w14:paraId="2264972D" w14:textId="3751C8B7" w:rsidR="00807991" w:rsidRPr="007E27EC" w:rsidRDefault="00807991" w:rsidP="00807991">
      <w:pPr>
        <w:pStyle w:val="EndNoteBibliography"/>
        <w:rPr>
          <w:noProof/>
        </w:rPr>
      </w:pPr>
      <w:r w:rsidRPr="007E27EC">
        <w:rPr>
          <w:noProof/>
        </w:rPr>
        <w:t>Shepherd, T. G.: Dynamics, stratospheric ozone, and climate change, Atmos.-Ocean, 46, 117-138, 10.3137/ao.460106, 2008.</w:t>
      </w:r>
    </w:p>
    <w:p w14:paraId="080857FE" w14:textId="77777777" w:rsidR="00807991" w:rsidRPr="007E27EC" w:rsidRDefault="00807991" w:rsidP="00807991">
      <w:pPr>
        <w:pStyle w:val="EndNoteBibliography"/>
        <w:rPr>
          <w:noProof/>
        </w:rPr>
      </w:pPr>
      <w:r w:rsidRPr="007E27EC">
        <w:rPr>
          <w:noProof/>
        </w:rPr>
        <w:t>Shepherd, T. G., Plummer, D. A., Scinocca, J. F., Hegglin, M. I., Fioletov, V. E., Reader, M. C., Remsberg, E., von Clarmann, T., and Wang, H. J.: Reconciliation of halogen-induced ozone loss with the total-column ozone record, Nature Geosci., 7, 443-449, 10.1038/ngeo2155, 2014.</w:t>
      </w:r>
    </w:p>
    <w:p w14:paraId="4324590E" w14:textId="77777777" w:rsidR="00807991" w:rsidRPr="007E27EC" w:rsidRDefault="00807991" w:rsidP="00807991">
      <w:pPr>
        <w:pStyle w:val="EndNoteBibliography"/>
        <w:rPr>
          <w:noProof/>
        </w:rPr>
      </w:pPr>
      <w:r w:rsidRPr="007E27EC">
        <w:rPr>
          <w:noProof/>
        </w:rPr>
        <w:t>Sherwood, S. C., Meyer, C. L., Allen, R. J., and Titchner, H. A.: Robust Tropospheric Warming Revealed by Iteratively Homogenized Radiosonde Data, J. Clim., 21, 5336-5352, 10.1175/2008JCLI2320.1, 2008.</w:t>
      </w:r>
    </w:p>
    <w:p w14:paraId="64794740" w14:textId="77777777" w:rsidR="00807991" w:rsidRPr="007E27EC" w:rsidRDefault="00807991" w:rsidP="00807991">
      <w:pPr>
        <w:pStyle w:val="EndNoteBibliography"/>
        <w:rPr>
          <w:noProof/>
        </w:rPr>
      </w:pPr>
      <w:r w:rsidRPr="007E27EC">
        <w:rPr>
          <w:noProof/>
        </w:rPr>
        <w:t>Shindell, D. T., and Schmidt, G. A.: Southern Hemisphere climate response to ozone changes and greenhouse gas increases, Geophys. Res. Lett., 31, L18209, 10.1029/2004GL020724, 2004.</w:t>
      </w:r>
    </w:p>
    <w:p w14:paraId="1BAF41F0" w14:textId="77777777" w:rsidR="00807991" w:rsidRPr="007E27EC" w:rsidRDefault="00807991" w:rsidP="00807991">
      <w:pPr>
        <w:pStyle w:val="EndNoteBibliography"/>
        <w:rPr>
          <w:noProof/>
        </w:rPr>
      </w:pPr>
      <w:r w:rsidRPr="007E27EC">
        <w:rPr>
          <w:noProof/>
        </w:rPr>
        <w:t>Shindell, D. T., Faluvegi, G., Stevenson, D. S., Krol, M. C., Emmons, L. K., Lamarque, J. F., Pétron, G., Dentener, F. J., Ellingsen, K., Schultz, M. G., Wild, O., Amann, M., Atherton, C. S., Bergmann, D. J., Bey, I., Butler, T., Cofala, J., Collins, W. J., Derwent, R. G., Doherty, R. M., Drevet, J., Eskes, H. J., Fiore, A. M., Gauss, M., Hauglustaine, D. A., Horowitz, L. W., Isaksen, I. S. A., Lawrence, M. G., Montanaro, V., Müller, J. F., Pitari, G., Prather, M. J., Pyle, J. A., Rast, S., Rodriguez, J. M., Sanderson, M. G., Savage, N. H., Strahan, S. E., Sudo, K., Szopa, S., Unger, N., van Noije, T. P. C., and Zeng, G.: Multimodel simulations of carbon monoxide: Comparison with observations and projected near-future changes, J. Geophys. Res., 111, D19306, 10.1029/2006JD007100, 2006.</w:t>
      </w:r>
    </w:p>
    <w:p w14:paraId="2D8145F1" w14:textId="77777777" w:rsidR="00807991" w:rsidRPr="007E27EC" w:rsidRDefault="00807991" w:rsidP="00807991">
      <w:pPr>
        <w:pStyle w:val="EndNoteBibliography"/>
        <w:rPr>
          <w:noProof/>
        </w:rPr>
      </w:pPr>
      <w:r w:rsidRPr="007E27EC">
        <w:rPr>
          <w:noProof/>
        </w:rPr>
        <w:t>Shindell, D. T., Lamarque, J. F., Schulz, M., Flanner, M., Jiao, C., Chin, M., Young, P. J., Lee, Y. H., Rotstayn, L., Mahowald, N., Milly, G., Faluvegi, G., Balkanski, Y., Collins, W. J., Conley, A. J., Dals</w:t>
      </w:r>
      <w:r w:rsidRPr="00E97AB2">
        <w:rPr>
          <w:noProof/>
        </w:rPr>
        <w:t>ö</w:t>
      </w:r>
      <w:r w:rsidRPr="007E27EC">
        <w:rPr>
          <w:noProof/>
        </w:rPr>
        <w:t>ren, S., Easter, R., Ghan, S., Horowitz, L., Liu, X., Myhre, G., Nagashima, T., Naik, V., Rumbold, S. T., Skeie, R., Sudo, K., Szopa, S., Takemura, T., Voulgarakis, A., Yoon, J. H., and Lo, F.: Radiative forcing in the ACCMIP historical and future climate simulations, Atmos. Chem. Phys., 13, 2939-2974, 10.5194/acp-13-2939-2013, 2013a.</w:t>
      </w:r>
    </w:p>
    <w:p w14:paraId="5364F967" w14:textId="77777777" w:rsidR="00807991" w:rsidRPr="007E27EC" w:rsidRDefault="00807991" w:rsidP="00807991">
      <w:pPr>
        <w:pStyle w:val="EndNoteBibliography"/>
        <w:rPr>
          <w:noProof/>
        </w:rPr>
      </w:pPr>
      <w:r w:rsidRPr="007E27EC">
        <w:rPr>
          <w:noProof/>
        </w:rPr>
        <w:t>Shindell, D. T., Pechony, O., Voulgarakis, A., Faluvegi, G., Nazarenko, L., Lamarque, J. F., Bowman, K., Milly, G., Kovari, B., Ruedy, R., and Schmidt, G. A.: Interactive ozone and methane chemistry in GISS-E2 historical and future climate simulations, Atmos. Chem. Phys., 13, 2653-2689, 10.5194/acp-13-2653-2013, 2013b.</w:t>
      </w:r>
    </w:p>
    <w:p w14:paraId="63C0CFDD" w14:textId="77777777" w:rsidR="00807991" w:rsidRPr="007E27EC" w:rsidRDefault="00807991" w:rsidP="00807991">
      <w:pPr>
        <w:pStyle w:val="EndNoteBibliography"/>
        <w:rPr>
          <w:noProof/>
        </w:rPr>
      </w:pPr>
      <w:r w:rsidRPr="007E27EC">
        <w:rPr>
          <w:noProof/>
        </w:rPr>
        <w:lastRenderedPageBreak/>
        <w:t>Solomon, S., Young, P. J., and Hassler, B.: Uncertainties in the evolution of stratospheric ozone and implications for recent temperature changes in the tropical lower stratosphere, Geophys. Res. Lett., 39, L17706, 10.1029/2012gl052723, 2012.</w:t>
      </w:r>
    </w:p>
    <w:p w14:paraId="76F33D41" w14:textId="77777777" w:rsidR="00807991" w:rsidRPr="007E27EC" w:rsidRDefault="00807991" w:rsidP="00807991">
      <w:pPr>
        <w:pStyle w:val="EndNoteBibliography"/>
        <w:rPr>
          <w:noProof/>
        </w:rPr>
      </w:pPr>
      <w:r w:rsidRPr="007E27EC">
        <w:rPr>
          <w:noProof/>
        </w:rPr>
        <w:t>Son, S.-W., Tandon, N. F., Polvani, L. M., and Waugh, D. W.: Ozone hole and Southern Hemisphere climate change, Geophys. Res. Lett., 36, L15705, 10.1029/2009GL038671, 2009.</w:t>
      </w:r>
    </w:p>
    <w:p w14:paraId="6C81DCFF" w14:textId="77777777" w:rsidR="00807991" w:rsidRPr="007E27EC" w:rsidRDefault="00807991" w:rsidP="00807991">
      <w:pPr>
        <w:pStyle w:val="EndNoteBibliography"/>
        <w:rPr>
          <w:noProof/>
        </w:rPr>
      </w:pPr>
      <w:r w:rsidRPr="007E27EC">
        <w:rPr>
          <w:noProof/>
        </w:rPr>
        <w:t>Son, S. W., Polvani, L. M., Waugh, D. W., Akiyoshi, H., Garcia, R., Kinnison, D., Pawson, S., Rozanov, E., Shepherd, T. G., and Shibata, K.: The Impact of Stratospheric Ozone Recovery on the Southern Hemisphere Westerly Jet, Science, 320, 1486-1489, 10.1126/science.1155939, 2008.</w:t>
      </w:r>
    </w:p>
    <w:p w14:paraId="4D08228A" w14:textId="77777777" w:rsidR="00807991" w:rsidRPr="007E27EC" w:rsidRDefault="00807991" w:rsidP="00807991">
      <w:pPr>
        <w:pStyle w:val="EndNoteBibliography"/>
        <w:rPr>
          <w:noProof/>
        </w:rPr>
      </w:pPr>
      <w:r w:rsidRPr="007E27EC">
        <w:rPr>
          <w:noProof/>
        </w:rPr>
        <w:t>Son, S. W., Gerber, E. P., Perlwitz, J., Polvani, L. M., Gillett, N. P., Seo, K. H., Eyring, V., Shepherd, T. G., Waugh, D., Akiyoshi, H., Austin, J., Baumgaertner, A., Bekki, S., Braesicke, P., Brühl, C., Butchart, N., Chipperfield, M. P., Cugnet, D., Dameris, M., Dhomse, S., Frith, S., Garny, H., Garcia, R., Hardiman, S. C., Jöckel, P., Lamarque, J. F., Mancini, E., Marchand, M., Michou, M., Nakamura, T., Morgenstern, O., Pitari, G., Plummer, D. A., Pyle, J., Rozanov, E., Scinocca, J. F., Shibata, K., Smale, D., Teyssèdre, H., Tian, W., and Yamashita, Y.: Impact of stratospheric ozone on Southern Hemisphere circulation change: A multimodel assessment, J. Geophys. Res., 115, D00M07, 10.1029/2010JD014271, 2010.</w:t>
      </w:r>
    </w:p>
    <w:p w14:paraId="4C21E45E" w14:textId="77777777" w:rsidR="00807991" w:rsidRPr="007E27EC" w:rsidRDefault="00807991" w:rsidP="00807991">
      <w:pPr>
        <w:pStyle w:val="EndNoteBibliography"/>
        <w:rPr>
          <w:noProof/>
        </w:rPr>
      </w:pPr>
      <w:r w:rsidRPr="00AF22BF">
        <w:rPr>
          <w:noProof/>
        </w:rPr>
        <w:t>SPARC CCMVal, SPARC CCMVal Report on the Evaluation of Chemistry-Climate Models, edited by: Eyring, V., Shepherd, T. G., Waugh, D. W., SPARC Report No. 5, WCRP-132, WMO/TD-No. 1526, 2010</w:t>
      </w:r>
      <w:r w:rsidRPr="007E27EC">
        <w:rPr>
          <w:noProof/>
        </w:rPr>
        <w:t>.</w:t>
      </w:r>
    </w:p>
    <w:p w14:paraId="4B42DAFD" w14:textId="77777777" w:rsidR="00807991" w:rsidRPr="007E27EC" w:rsidRDefault="00807991" w:rsidP="00807991">
      <w:pPr>
        <w:pStyle w:val="EndNoteBibliography"/>
        <w:rPr>
          <w:noProof/>
        </w:rPr>
      </w:pPr>
      <w:r w:rsidRPr="007E27EC">
        <w:rPr>
          <w:noProof/>
        </w:rPr>
        <w:t>Stevenson, D. S., Dentener, F. J., Schultz, M. G., Ellingsen, K., van Noije, T. P. C., Wild, O., Zeng, G., Amann, M., Atherton, C. S., Bell, N., Bergmann, D. J., Bey, I., Butler, T., Cofala, J., Collins, W. J., Derwent, R. G., Doherty, R. M., Drevet, J., Eskes, H. J., Fiore, A. M., Gauss, M., Hauglustaine, D. A., Horowitz, L. W., Isaksen, I. S. A., Krol, M. C., Lamarque, J. F., Lawrence, M. G., Montanaro, V., Müller, J. F., Pitari, G., Prather, M. J., Pyle, J. A., Rast, S., Rodriguez, J. M., Sanderson, M. G., Savage, N. H., Shindell, D. T., Strahan, S. E., Sudo, K., and Szopa, S.: Multimodel ensemble simulations of present-day and near-future tropospheric ozone, J. Geophys. Res., 111, D08301, 10.1029/2005JD006338, 2006.</w:t>
      </w:r>
    </w:p>
    <w:p w14:paraId="5ED80AE1" w14:textId="77777777" w:rsidR="00807991" w:rsidRPr="007E27EC" w:rsidRDefault="00807991" w:rsidP="00807991">
      <w:pPr>
        <w:pStyle w:val="EndNoteBibliography"/>
        <w:rPr>
          <w:noProof/>
        </w:rPr>
      </w:pPr>
      <w:r w:rsidRPr="007E27EC">
        <w:rPr>
          <w:noProof/>
        </w:rPr>
        <w:t>Stevenson, D. S., Young, P. J., Naik, V., Lamarque, J. F., Shindell, D. T., Voulgarakis, A., Skeie, R. B., Dalsoren, S. B., Myhre, G., Berntsen, T. K., Folberth, G. A., Rumbold, S. T., Collins, W. J., MacKenzie, I. A., Doherty, R. M., Zeng, G., van Noije, T. P. C., Strunk, A., Bergmann, D., Cameron-Smith, P., Plummer, D. A., Strode, S. A., Horowitz, L., Lee, Y. H., Szopa, S., Sudo, K., Nagashima, T., Josse, B., Cionni, I., Righi, M., Eyring, V., Conley, A., Bowman, K. W., Wild, O., and Archibald, A.: Tropospheric ozone changes, radiative forcing and attribution to emissions in the Atmospheric Chemistry and Climate Model Intercomparison Project (ACCMIP), Atmos. Chem. Phys., 13, 3063-3085, 10.5194/acp-13-3063-2013, 2013.</w:t>
      </w:r>
    </w:p>
    <w:p w14:paraId="212633F4" w14:textId="77777777" w:rsidR="00807991" w:rsidRPr="007E27EC" w:rsidRDefault="00807991" w:rsidP="00807991">
      <w:pPr>
        <w:pStyle w:val="EndNoteBibliography"/>
        <w:rPr>
          <w:noProof/>
        </w:rPr>
      </w:pPr>
      <w:r w:rsidRPr="007E27EC">
        <w:rPr>
          <w:noProof/>
        </w:rPr>
        <w:t>Stevenson, D. S.: Atmospheric chemistry: Climate's chemical sensitivity, Nature Clim. Change, 5, 21-22, 10.1038/nclimate2477, 2015.</w:t>
      </w:r>
    </w:p>
    <w:p w14:paraId="51A3E5CA" w14:textId="77777777" w:rsidR="00807991" w:rsidRPr="007E27EC" w:rsidRDefault="00807991" w:rsidP="00807991">
      <w:pPr>
        <w:pStyle w:val="EndNoteBibliography"/>
        <w:rPr>
          <w:noProof/>
        </w:rPr>
      </w:pPr>
      <w:r w:rsidRPr="007E27EC">
        <w:rPr>
          <w:noProof/>
        </w:rPr>
        <w:t>Stiller, G. P., von Clarmann, T., Haenel, F., Funke, B., Glatthor, N., Grabowski, U., Kellmann, S., Kiefer, M., Linden, A., Lossow, S., and López-Puertas, M.: Observed temporal evolution of global mean age of stratospheric air for the 2002 to 2010 period, Atmos. Chem. Phys., 12, 3311-3331, 10.5194/acp-12-3311-2012, 2012.</w:t>
      </w:r>
    </w:p>
    <w:p w14:paraId="17B36188" w14:textId="77777777" w:rsidR="00807991" w:rsidRPr="007E27EC" w:rsidRDefault="00807991" w:rsidP="00807991">
      <w:pPr>
        <w:pStyle w:val="EndNoteBibliography"/>
        <w:rPr>
          <w:noProof/>
        </w:rPr>
      </w:pPr>
      <w:r w:rsidRPr="007E27EC">
        <w:rPr>
          <w:noProof/>
        </w:rPr>
        <w:lastRenderedPageBreak/>
        <w:t>Struthers, H., Bodeker, G. E., Austin, J., Bekki, S., Cionni, I., Dameris, M., Giorgetta, M. A., Grewe, V., Lefèvre, F., Lott, F., Manzini, E., Peter, T., Rozanov, E., and Schraner, M.: The simulation of the Antarctic ozone hole by chemistry-climate models, Atmos. Chem. Phys., 9, 6363-6376, 10.5194/acp-9-6363-2009, 2009.</w:t>
      </w:r>
    </w:p>
    <w:p w14:paraId="57B16E81" w14:textId="77777777" w:rsidR="00807991" w:rsidRPr="007E27EC" w:rsidRDefault="00807991" w:rsidP="00807991">
      <w:pPr>
        <w:pStyle w:val="EndNoteBibliography"/>
        <w:rPr>
          <w:noProof/>
        </w:rPr>
      </w:pPr>
      <w:r w:rsidRPr="007E27EC">
        <w:rPr>
          <w:noProof/>
        </w:rPr>
        <w:t>Sudo, K., Takahashi, M., and Akimoto, H.: Future changes in stratosphere-troposphere exchange and their impacts on future tropospheric ozone simulations, Geophys. Res. Lett., 30, 2256, 10.1029/2003GL018526, 2003.</w:t>
      </w:r>
    </w:p>
    <w:p w14:paraId="4CE92B5F" w14:textId="20D4180A" w:rsidR="00807991" w:rsidRPr="007E27EC" w:rsidRDefault="00807991" w:rsidP="00807991">
      <w:pPr>
        <w:pStyle w:val="EndNoteBibliography"/>
        <w:rPr>
          <w:noProof/>
        </w:rPr>
      </w:pPr>
      <w:r w:rsidRPr="007E27EC">
        <w:rPr>
          <w:noProof/>
        </w:rPr>
        <w:t>Taylor, K. E., Stouffer, R. J., and Meehl, G. A.: An Overview of CMIP5 and the Experiment Design, Bull. Am. Meteorol. Soc., 93, 10.1175/BAMS-D-11-00094.1, 2012.</w:t>
      </w:r>
    </w:p>
    <w:p w14:paraId="2831B38E" w14:textId="77777777" w:rsidR="00807991" w:rsidRPr="007E27EC" w:rsidRDefault="00807991" w:rsidP="00807991">
      <w:pPr>
        <w:pStyle w:val="EndNoteBibliography"/>
        <w:rPr>
          <w:noProof/>
        </w:rPr>
      </w:pPr>
      <w:r w:rsidRPr="007E27EC">
        <w:rPr>
          <w:noProof/>
        </w:rPr>
        <w:t>Thompson, D. W. J., and Wallace, J. M.: Annular Modes in the Extratropical Circulation. Part I: Month-to-Month Variability*, J. Clim., 13, 1000-1016, 10.1175/1520-0442(2000)013&lt;1000:AMITEC&gt;2.0.CO;2, 2000.</w:t>
      </w:r>
    </w:p>
    <w:p w14:paraId="15C21279" w14:textId="77777777" w:rsidR="00807991" w:rsidRPr="007E27EC" w:rsidRDefault="00807991" w:rsidP="00807991">
      <w:pPr>
        <w:pStyle w:val="EndNoteBibliography"/>
        <w:rPr>
          <w:noProof/>
        </w:rPr>
      </w:pPr>
      <w:r w:rsidRPr="007E27EC">
        <w:rPr>
          <w:noProof/>
        </w:rPr>
        <w:t>Thompson, D. W. J., and Solomon, S.: Interpretation of Recent Southern Hemisphere Climate Change, Science, 296, 895-899, 10.1126/science.1069270, 2002.</w:t>
      </w:r>
    </w:p>
    <w:p w14:paraId="514B7529" w14:textId="65DB277B" w:rsidR="00807991" w:rsidRPr="007E27EC" w:rsidRDefault="00807991" w:rsidP="00807991">
      <w:pPr>
        <w:pStyle w:val="EndNoteBibliography"/>
        <w:rPr>
          <w:noProof/>
        </w:rPr>
      </w:pPr>
      <w:r w:rsidRPr="007E27EC">
        <w:rPr>
          <w:noProof/>
        </w:rPr>
        <w:t>Thompson, D. W. J., Solomon, S., Kushner, P. J., England, M. H., Grise, K. M., and Karoly, D. J.: Signatures of the Antarctic ozone hole in Southern Hemisphere surface climate change, Nature Geosci., 4, 741-749, 10.1038/ngeo1296, 2011.</w:t>
      </w:r>
    </w:p>
    <w:p w14:paraId="56DA917E" w14:textId="77777777" w:rsidR="00807991" w:rsidRPr="007E27EC" w:rsidRDefault="00807991" w:rsidP="00807991">
      <w:pPr>
        <w:pStyle w:val="EndNoteBibliography"/>
        <w:rPr>
          <w:noProof/>
        </w:rPr>
      </w:pPr>
      <w:r w:rsidRPr="007E27EC">
        <w:rPr>
          <w:noProof/>
        </w:rPr>
        <w:t>Thorne, P. W., Parker, D. E., Tett, S. F. B., Jones, P. D., McCarthy, M., Coleman, H., and Brohan, P.: Revisiting radiosonde upper air temperatures from 1958 to 2002, J. Geophys. Res., 110, D18105, 10.1029/2004JD005753, 2005.</w:t>
      </w:r>
    </w:p>
    <w:p w14:paraId="1A0C6252" w14:textId="77777777" w:rsidR="00807991" w:rsidRPr="007E27EC" w:rsidRDefault="00807991" w:rsidP="00807991">
      <w:pPr>
        <w:pStyle w:val="EndNoteBibliography"/>
        <w:rPr>
          <w:noProof/>
        </w:rPr>
      </w:pPr>
      <w:r w:rsidRPr="007E27EC">
        <w:rPr>
          <w:noProof/>
        </w:rPr>
        <w:t>UNEP: Environmental effects of ozone depletion and its interaction with climate change: 2015 assessment, United Nations Environment Programme (UNEP), Nairobi, 2015.</w:t>
      </w:r>
    </w:p>
    <w:p w14:paraId="6824AB91" w14:textId="77777777" w:rsidR="00807991" w:rsidRPr="007E27EC" w:rsidRDefault="00807991" w:rsidP="00807991">
      <w:pPr>
        <w:pStyle w:val="EndNoteBibliography"/>
        <w:rPr>
          <w:noProof/>
        </w:rPr>
      </w:pPr>
      <w:r w:rsidRPr="007E27EC">
        <w:rPr>
          <w:noProof/>
        </w:rPr>
        <w:t>van Vuuren, Detlef, P., Edmonds, J., Kainuma, M., Riahi, K., Thomson, A., Hibbard, K., Hurtt, G., Kram, T., Krey, V., Lamarque, J.-F., Masui, T., Meinshausen, M., Nakicenovic, N., Smith, S., and Rose, S.: The representative concentration pathways: an overview, Clim. Change, 109, 5-31, 10.1007/s10584-011-0148-z, 2011.</w:t>
      </w:r>
    </w:p>
    <w:p w14:paraId="61D6DA53" w14:textId="77777777" w:rsidR="00807991" w:rsidRPr="007E27EC" w:rsidRDefault="00807991" w:rsidP="00807991">
      <w:pPr>
        <w:pStyle w:val="EndNoteBibliography"/>
        <w:rPr>
          <w:noProof/>
        </w:rPr>
      </w:pPr>
      <w:r w:rsidRPr="007E27EC">
        <w:rPr>
          <w:noProof/>
        </w:rPr>
        <w:t>Voulgarakis, A., Naik, V., Lamarque, J. F., Shindell, D. T., Young, P. J., Prather, M. J., Wild, O., Field, R. D., Bergmann, D., Cameron-Smith, P., Cionni, I., Collins, W. J., Dals</w:t>
      </w:r>
      <w:r w:rsidRPr="00E97AB2">
        <w:rPr>
          <w:noProof/>
        </w:rPr>
        <w:t>ö</w:t>
      </w:r>
      <w:r w:rsidRPr="007E27EC">
        <w:rPr>
          <w:noProof/>
        </w:rPr>
        <w:t>ren, S. B., Doherty, R. M., Eyring, V., Faluvegi, G., Folberth, G. A., Horowitz, L. W., Josse, B., MacKenzie, I. A., Nagashima, T., Plummer, D. A., Righi, M., Rumbold, S. T., Stevenson, D. S., Strode, S. A., Sudo, K., Szopa, S., and Zeng, G.: Analysis of present day and future OH and methane lifetime in the ACCMIP simulations, Atmos. Chem. Phys., 13, 2563-2587, 10.5194/acp-13-2563-2013, 2013.</w:t>
      </w:r>
    </w:p>
    <w:p w14:paraId="0A829DA3" w14:textId="77777777" w:rsidR="00807991" w:rsidRPr="007E27EC" w:rsidRDefault="00807991" w:rsidP="00807991">
      <w:pPr>
        <w:pStyle w:val="EndNoteBibliography"/>
        <w:rPr>
          <w:noProof/>
        </w:rPr>
      </w:pPr>
      <w:r w:rsidRPr="007E27EC">
        <w:rPr>
          <w:noProof/>
        </w:rPr>
        <w:t>Watanabe, S., Hajima, T., Sudo, K., Nagashima, T., Takemura, T., Okajima, H., Nozawa, T., Kawase, H., Abe, M., Yokohata, T., Ise, T., Sato, H., Kato, E., Takata, K., Emori, S., and Kawamiya, M.: MIROC-ESM 2010: model description and basic results of CMIP5-20c3m experiments, Geosci. Model Dev., 4, 845-872, 10.5194/gmd-4-845-2011, 2011.</w:t>
      </w:r>
    </w:p>
    <w:p w14:paraId="4FE636E1" w14:textId="77777777" w:rsidR="00807991" w:rsidRPr="007E27EC" w:rsidRDefault="00807991" w:rsidP="00807991">
      <w:pPr>
        <w:pStyle w:val="EndNoteBibliography"/>
        <w:rPr>
          <w:noProof/>
        </w:rPr>
      </w:pPr>
      <w:r w:rsidRPr="007E27EC">
        <w:rPr>
          <w:noProof/>
        </w:rPr>
        <w:t>Waugh, D. W., Oman, L., Kawa, S. R., Stolarski, R. S., Pawson, S., Douglass, A. R., Newman, P. A., and Nielsen, J. E.: Impacts of climate change on stratospheric ozone recovery, Geophys. Res. Lett., 36, L03805, 10.1029/2008GL036223, 2009a.</w:t>
      </w:r>
    </w:p>
    <w:p w14:paraId="4DD42636" w14:textId="77777777" w:rsidR="00807991" w:rsidRPr="007E27EC" w:rsidRDefault="00807991" w:rsidP="00807991">
      <w:pPr>
        <w:pStyle w:val="EndNoteBibliography"/>
        <w:rPr>
          <w:noProof/>
        </w:rPr>
      </w:pPr>
      <w:r w:rsidRPr="007E27EC">
        <w:rPr>
          <w:noProof/>
        </w:rPr>
        <w:t xml:space="preserve">Waugh, D. W., Oman, L., Newman, P. A., Stolarski, R. S., Pawson, S., Nielsen, J. E., and Perlwitz, J.: Effect of zonal asymmetries in stratospheric ozone on simulated </w:t>
      </w:r>
      <w:r w:rsidRPr="007E27EC">
        <w:rPr>
          <w:noProof/>
        </w:rPr>
        <w:lastRenderedPageBreak/>
        <w:t>Southern Hemisphere climate trends, Geophys. Res. Lett., 36, L18701, 10.1029/2009GL040419, 2009b.</w:t>
      </w:r>
    </w:p>
    <w:p w14:paraId="5ECAC29A" w14:textId="77777777" w:rsidR="00807991" w:rsidRPr="007E27EC" w:rsidRDefault="00807991" w:rsidP="00807991">
      <w:pPr>
        <w:pStyle w:val="EndNoteBibliography"/>
        <w:rPr>
          <w:noProof/>
        </w:rPr>
      </w:pPr>
      <w:r w:rsidRPr="007E27EC">
        <w:rPr>
          <w:noProof/>
        </w:rPr>
        <w:t>Wilcox, L. J., Charlton-Perez, A. J., and Gray, L. J.: Trends in Austral jet position in ensembles of high- and low-top CMIP5 models, J. Geophys. Res., 117, D13115, 10.1029/2012JD017597, 2012.</w:t>
      </w:r>
    </w:p>
    <w:p w14:paraId="239877BF" w14:textId="77777777" w:rsidR="00807991" w:rsidRPr="007E27EC" w:rsidRDefault="00807991" w:rsidP="00807991">
      <w:pPr>
        <w:pStyle w:val="EndNoteBibliography"/>
        <w:rPr>
          <w:noProof/>
        </w:rPr>
      </w:pPr>
      <w:r w:rsidRPr="007E27EC">
        <w:rPr>
          <w:noProof/>
        </w:rPr>
        <w:t>Wild, O.: Modelling the global tropospheric ozone budget: exploring the variability in current models, Atmos. Chem. Phys., 7, 2643-2660, 10.5194/acp-7-2643-2007, 2007.</w:t>
      </w:r>
    </w:p>
    <w:p w14:paraId="2B36A026" w14:textId="77777777" w:rsidR="00807991" w:rsidRPr="007E27EC" w:rsidRDefault="00807991" w:rsidP="00807991">
      <w:pPr>
        <w:pStyle w:val="EndNoteBibliography"/>
        <w:rPr>
          <w:noProof/>
        </w:rPr>
      </w:pPr>
      <w:r w:rsidRPr="007E27EC">
        <w:rPr>
          <w:noProof/>
        </w:rPr>
        <w:t>WMO: Scientific Assessment of Ozone Depletion: 2006, World Meteorological Organization, Geneva, Switzerland, 572pp., 2007.</w:t>
      </w:r>
    </w:p>
    <w:p w14:paraId="69AA8966" w14:textId="77777777" w:rsidR="00807991" w:rsidRPr="007E27EC" w:rsidRDefault="00807991" w:rsidP="00807991">
      <w:pPr>
        <w:pStyle w:val="EndNoteBibliography"/>
        <w:rPr>
          <w:noProof/>
        </w:rPr>
      </w:pPr>
      <w:r w:rsidRPr="007E27EC">
        <w:rPr>
          <w:noProof/>
        </w:rPr>
        <w:t>WMO: Scientific Assessment of Ozone Depletion: 2010, World Meteorological Organization, Geneva, Switzerland, 516 pp., 2011.</w:t>
      </w:r>
    </w:p>
    <w:p w14:paraId="4E6605B7" w14:textId="77777777" w:rsidR="00807991" w:rsidRPr="007E27EC" w:rsidRDefault="00807991" w:rsidP="00807991">
      <w:pPr>
        <w:pStyle w:val="EndNoteBibliography"/>
        <w:rPr>
          <w:noProof/>
        </w:rPr>
      </w:pPr>
      <w:r w:rsidRPr="007E27EC">
        <w:rPr>
          <w:noProof/>
        </w:rPr>
        <w:t>WMO: Scientific Assessment of Ozone Depletion: 2014, World Meteorological Organization, Global Ozone Research and Monitoring Project, Geneva, Switzerland, 2014.</w:t>
      </w:r>
    </w:p>
    <w:p w14:paraId="3AF61A64" w14:textId="77777777" w:rsidR="00807991" w:rsidRPr="007E27EC" w:rsidRDefault="00807991" w:rsidP="00807991">
      <w:pPr>
        <w:pStyle w:val="EndNoteBibliography"/>
        <w:rPr>
          <w:noProof/>
        </w:rPr>
      </w:pPr>
      <w:r w:rsidRPr="007E27EC">
        <w:rPr>
          <w:noProof/>
        </w:rPr>
        <w:t>Young, P. J., Rosenlof, K. H., Solomon, S., Sherwood, S. C., Fu, Q., and Lamarque, J. F.: Changes in Stratospheric Temperatures and Their Implications for Changes in the Brewer-Dobson Circulation, 1979-2005, J. Clim., 25, 1759-1772, 10.1175/2011jcli4048.1, 2011.</w:t>
      </w:r>
    </w:p>
    <w:p w14:paraId="0E5F5129" w14:textId="77777777" w:rsidR="00807991" w:rsidRPr="007E27EC" w:rsidRDefault="00807991" w:rsidP="00807991">
      <w:pPr>
        <w:pStyle w:val="EndNoteBibliography"/>
        <w:rPr>
          <w:noProof/>
        </w:rPr>
      </w:pPr>
      <w:r w:rsidRPr="007E27EC">
        <w:rPr>
          <w:noProof/>
        </w:rPr>
        <w:t>Young, P. J., Archibald, A. T., Bowman, K. W., Lamarque, J. F., Naik, V., Stevenson, D. S., Tilmes, S., Voulgarakis, A., Wild, O., Bergmann, D., Cameron-Smith, P., Cionni, I., Collins, W. J., Dalsoren, S. B., Doherty, R. M., Eyring, V., Faluvegi, G., Horowitz, L. W., Josse, B., Lee, Y. H., MacKenzie, I. A., Nagashima, T., Plummer, D. A., Righi, M., Rumbold, S. T., Skeie, R. B., Shindell, D. T., Strode, S. A., Sudo, K., Szopa, S., and Zeng, G.: Pre-industrial to end 21st century projections of tropospheric ozone from the Atmospheric Chemistry and Climate Model Intercomparison Project (ACCMIP), Atmos. Chem. Phys., 13, 2063-2090, 10.5194/acp-13-2063-2013, 2013a.</w:t>
      </w:r>
    </w:p>
    <w:p w14:paraId="79B95BC5" w14:textId="77777777" w:rsidR="00807991" w:rsidRPr="007E27EC" w:rsidRDefault="00807991" w:rsidP="00807991">
      <w:pPr>
        <w:pStyle w:val="EndNoteBibliography"/>
        <w:rPr>
          <w:noProof/>
        </w:rPr>
      </w:pPr>
      <w:r w:rsidRPr="007E27EC">
        <w:rPr>
          <w:noProof/>
        </w:rPr>
        <w:t>Young, P. J., Butler, A. H., Calvo, N., Haimberger, L., Kushner, P. J., Marsh, D. R., Randel, W. J., and Rosenlof, K. H.: Agreement in late twentieth century Southern Hemisphere stratospheric temperature trends in observations and CCMVal-2, CMIP3, and CMIP5 models, J. Geophys. Res., 118, 605-613, 10.1002/jgrd.50126, 2013b.</w:t>
      </w:r>
    </w:p>
    <w:p w14:paraId="57029884" w14:textId="4E841EDB" w:rsidR="00807991" w:rsidRPr="007E27EC" w:rsidRDefault="00807991" w:rsidP="00807991">
      <w:pPr>
        <w:pStyle w:val="EndNoteBibliography"/>
        <w:rPr>
          <w:noProof/>
        </w:rPr>
      </w:pPr>
      <w:r w:rsidRPr="007E27EC">
        <w:rPr>
          <w:noProof/>
        </w:rPr>
        <w:t>Young, P. J., Davis, S. M., Hassler, B., Solomon, S., and Rosenlof, K. H.: Modeling the climate impact of Southern Hemisphere ozone depletion: The importance of the ozone data set, Geophys. Res. Lett., 41(24), 9033-9039, 10.1002/2014GL061738, 2014.</w:t>
      </w:r>
    </w:p>
    <w:p w14:paraId="19A1D4D9" w14:textId="77777777" w:rsidR="00807991" w:rsidRPr="007E27EC" w:rsidRDefault="00807991" w:rsidP="00807991">
      <w:pPr>
        <w:pStyle w:val="EndNoteBibliography"/>
        <w:rPr>
          <w:noProof/>
        </w:rPr>
      </w:pPr>
      <w:r w:rsidRPr="007E27EC">
        <w:rPr>
          <w:noProof/>
        </w:rPr>
        <w:t>Zeng, G., and Pyle, J. A.: Changes in tropospheric ozone between 2000 and 2100 modeled in a chemistry-climate model, Geophys. Res. Lett., 30, 1392, 10.1029/2002GL016708, 2003.</w:t>
      </w:r>
    </w:p>
    <w:p w14:paraId="706F5AF3" w14:textId="77777777" w:rsidR="00807991" w:rsidRPr="007E27EC" w:rsidRDefault="00807991" w:rsidP="00807991">
      <w:pPr>
        <w:pStyle w:val="EndNoteBibliography"/>
        <w:rPr>
          <w:noProof/>
        </w:rPr>
      </w:pPr>
      <w:r w:rsidRPr="007E27EC">
        <w:rPr>
          <w:noProof/>
        </w:rPr>
        <w:t>Zeng, G., Pyle, J. A., and Young, P. J.: Impact of climate change on tropospheric ozone and its global budgets, Atmos. Chem. Phys., 8, 369-387, 10.5194/acp-8-369-2008, 2008.</w:t>
      </w:r>
    </w:p>
    <w:p w14:paraId="7B011F79" w14:textId="77777777" w:rsidR="00807991" w:rsidRPr="007E27EC" w:rsidRDefault="00807991" w:rsidP="00807991">
      <w:pPr>
        <w:pStyle w:val="EndNoteBibliography"/>
        <w:rPr>
          <w:noProof/>
        </w:rPr>
      </w:pPr>
      <w:r w:rsidRPr="007E27EC">
        <w:rPr>
          <w:noProof/>
        </w:rPr>
        <w:t>Zeng, G., Morgenstern, O., Braesicke, P., and Pyle, J. A.: Impact of stratospheric ozone recovery on tropospheric ozone and its budget, Geophys. Res. Lett., 37, L09805, 10.1029/2010GL042812, 2010.</w:t>
      </w:r>
    </w:p>
    <w:p w14:paraId="75216741" w14:textId="77777777" w:rsidR="00807991" w:rsidRPr="007E27EC" w:rsidRDefault="00807991" w:rsidP="00807991">
      <w:pPr>
        <w:pStyle w:val="EndNoteBibliography"/>
        <w:rPr>
          <w:noProof/>
        </w:rPr>
      </w:pPr>
      <w:r w:rsidRPr="007E27EC">
        <w:rPr>
          <w:noProof/>
        </w:rPr>
        <w:lastRenderedPageBreak/>
        <w:t>Zou, C.-Z., Goldberg, M. D., Cheng, Z., Grody, N. C., Sullivan, J. T., Cao, C., and Tarpley, D.: Recalibration of microwave sounding unit for climate studies using simultaneous nadir overpasses, J. Geophys. Res., 111, D19114, 10.1029/2005JD006798, 2006.</w:t>
      </w:r>
    </w:p>
    <w:p w14:paraId="3C1BDA45" w14:textId="1D832406" w:rsidR="0058610B" w:rsidRPr="0058610B" w:rsidRDefault="00807991" w:rsidP="00807991">
      <w:pPr>
        <w:pStyle w:val="EndNoteBibliography"/>
        <w:rPr>
          <w:noProof/>
        </w:rPr>
      </w:pPr>
      <w:r w:rsidRPr="007E27EC">
        <w:rPr>
          <w:noProof/>
        </w:rPr>
        <w:t>Zou, C.-Z., Gao, M., and Goldberg, M. D.: Error Structure and Atmospheric Temperature Trends in Observations from the Microwave Sounding Unit, J. Clim., 22, 1661-1681, 10.1175/2008JCLI2233.1, 2009.</w:t>
      </w:r>
    </w:p>
    <w:p w14:paraId="7F532589" w14:textId="07D2C6A8" w:rsidR="00496FF3" w:rsidRDefault="005B62F2" w:rsidP="008C5AF0">
      <w:r>
        <w:fldChar w:fldCharType="end"/>
      </w:r>
    </w:p>
    <w:p w14:paraId="54B825CA" w14:textId="77777777" w:rsidR="00496FF3" w:rsidRDefault="00496FF3">
      <w:pPr>
        <w:spacing w:before="0" w:line="240" w:lineRule="auto"/>
        <w:jc w:val="left"/>
      </w:pPr>
      <w:r>
        <w:br w:type="page"/>
      </w:r>
    </w:p>
    <w:p w14:paraId="3BCDAF48" w14:textId="35BD9627" w:rsidR="00A85D1C" w:rsidRDefault="00496FF3" w:rsidP="008C5AF0">
      <w:r>
        <w:lastRenderedPageBreak/>
        <w:t xml:space="preserve">Table 1 </w:t>
      </w:r>
      <w:r w:rsidR="00CE7DCD">
        <w:t xml:space="preserve">Summary of the </w:t>
      </w:r>
      <w:r w:rsidR="00B330F9">
        <w:t xml:space="preserve">ACCMIP models </w:t>
      </w:r>
      <w:r w:rsidR="00CE7DCD">
        <w:t>used here</w:t>
      </w:r>
    </w:p>
    <w:tbl>
      <w:tblPr>
        <w:tblW w:w="7387" w:type="dxa"/>
        <w:tblInd w:w="93" w:type="dxa"/>
        <w:tblLook w:val="04A0" w:firstRow="1" w:lastRow="0" w:firstColumn="1" w:lastColumn="0" w:noHBand="0" w:noVBand="1"/>
      </w:tblPr>
      <w:tblGrid>
        <w:gridCol w:w="1486"/>
        <w:gridCol w:w="1408"/>
        <w:gridCol w:w="1457"/>
        <w:gridCol w:w="1282"/>
        <w:gridCol w:w="1754"/>
      </w:tblGrid>
      <w:tr w:rsidR="00401F0D" w:rsidRPr="00401F0D" w14:paraId="0B370DA3" w14:textId="77777777" w:rsidTr="00401F0D">
        <w:trPr>
          <w:trHeight w:val="425"/>
        </w:trPr>
        <w:tc>
          <w:tcPr>
            <w:tcW w:w="1486" w:type="dxa"/>
            <w:tcBorders>
              <w:top w:val="single" w:sz="4" w:space="0" w:color="000000"/>
              <w:left w:val="nil"/>
              <w:bottom w:val="single" w:sz="4" w:space="0" w:color="000000"/>
              <w:right w:val="nil"/>
            </w:tcBorders>
            <w:shd w:val="clear" w:color="auto" w:fill="auto"/>
            <w:hideMark/>
          </w:tcPr>
          <w:p w14:paraId="5525C7BF" w14:textId="77777777" w:rsidR="00401F0D" w:rsidRPr="00401F0D" w:rsidRDefault="00401F0D" w:rsidP="00401F0D">
            <w:pPr>
              <w:spacing w:before="0" w:line="240" w:lineRule="auto"/>
              <w:jc w:val="left"/>
              <w:rPr>
                <w:sz w:val="20"/>
                <w:lang w:eastAsia="en-US"/>
              </w:rPr>
            </w:pPr>
            <w:r w:rsidRPr="00401F0D">
              <w:rPr>
                <w:sz w:val="20"/>
                <w:lang w:eastAsia="en-US"/>
              </w:rPr>
              <w:t>Model</w:t>
            </w:r>
          </w:p>
        </w:tc>
        <w:tc>
          <w:tcPr>
            <w:tcW w:w="1408" w:type="dxa"/>
            <w:tcBorders>
              <w:top w:val="single" w:sz="4" w:space="0" w:color="000000"/>
              <w:left w:val="nil"/>
              <w:bottom w:val="single" w:sz="4" w:space="0" w:color="000000"/>
              <w:right w:val="nil"/>
            </w:tcBorders>
            <w:shd w:val="clear" w:color="auto" w:fill="auto"/>
            <w:hideMark/>
          </w:tcPr>
          <w:p w14:paraId="256CD2C4" w14:textId="77777777" w:rsidR="00401F0D" w:rsidRPr="00401F0D" w:rsidRDefault="00401F0D" w:rsidP="00401F0D">
            <w:pPr>
              <w:spacing w:before="0" w:line="240" w:lineRule="auto"/>
              <w:jc w:val="left"/>
              <w:rPr>
                <w:sz w:val="20"/>
                <w:lang w:eastAsia="en-US"/>
              </w:rPr>
            </w:pPr>
            <w:r w:rsidRPr="00401F0D">
              <w:rPr>
                <w:sz w:val="20"/>
                <w:lang w:eastAsia="en-US"/>
              </w:rPr>
              <w:t>Stratospheric ozone</w:t>
            </w:r>
          </w:p>
        </w:tc>
        <w:tc>
          <w:tcPr>
            <w:tcW w:w="1457" w:type="dxa"/>
            <w:tcBorders>
              <w:top w:val="single" w:sz="4" w:space="0" w:color="000000"/>
              <w:left w:val="nil"/>
              <w:bottom w:val="single" w:sz="4" w:space="0" w:color="000000"/>
              <w:right w:val="nil"/>
            </w:tcBorders>
            <w:shd w:val="clear" w:color="auto" w:fill="auto"/>
            <w:hideMark/>
          </w:tcPr>
          <w:p w14:paraId="5ADE5DA7" w14:textId="77777777" w:rsidR="00401F0D" w:rsidRPr="00401F0D" w:rsidRDefault="00401F0D" w:rsidP="00401F0D">
            <w:pPr>
              <w:spacing w:before="0" w:line="240" w:lineRule="auto"/>
              <w:jc w:val="left"/>
              <w:rPr>
                <w:sz w:val="20"/>
                <w:lang w:eastAsia="en-US"/>
              </w:rPr>
            </w:pPr>
            <w:r w:rsidRPr="00401F0D">
              <w:rPr>
                <w:sz w:val="20"/>
                <w:lang w:eastAsia="en-US"/>
              </w:rPr>
              <w:t>Composition-radiation coupling</w:t>
            </w:r>
          </w:p>
        </w:tc>
        <w:tc>
          <w:tcPr>
            <w:tcW w:w="1282" w:type="dxa"/>
            <w:tcBorders>
              <w:top w:val="single" w:sz="4" w:space="0" w:color="000000"/>
              <w:left w:val="nil"/>
              <w:bottom w:val="single" w:sz="4" w:space="0" w:color="000000"/>
              <w:right w:val="nil"/>
            </w:tcBorders>
            <w:shd w:val="clear" w:color="auto" w:fill="auto"/>
            <w:hideMark/>
          </w:tcPr>
          <w:p w14:paraId="1FBBAF34" w14:textId="77777777" w:rsidR="00401F0D" w:rsidRPr="00401F0D" w:rsidRDefault="00401F0D" w:rsidP="00401F0D">
            <w:pPr>
              <w:spacing w:before="0" w:line="240" w:lineRule="auto"/>
              <w:jc w:val="left"/>
              <w:rPr>
                <w:sz w:val="20"/>
                <w:lang w:eastAsia="en-US"/>
              </w:rPr>
            </w:pPr>
            <w:r w:rsidRPr="00401F0D">
              <w:rPr>
                <w:sz w:val="20"/>
                <w:lang w:eastAsia="en-US"/>
              </w:rPr>
              <w:t>Photolysis scheme</w:t>
            </w:r>
          </w:p>
        </w:tc>
        <w:tc>
          <w:tcPr>
            <w:tcW w:w="1754" w:type="dxa"/>
            <w:tcBorders>
              <w:top w:val="single" w:sz="4" w:space="0" w:color="000000"/>
              <w:left w:val="nil"/>
              <w:bottom w:val="single" w:sz="4" w:space="0" w:color="000000"/>
              <w:right w:val="nil"/>
            </w:tcBorders>
            <w:shd w:val="clear" w:color="auto" w:fill="auto"/>
            <w:hideMark/>
          </w:tcPr>
          <w:p w14:paraId="7E3D2811" w14:textId="77777777" w:rsidR="00401F0D" w:rsidRPr="00401F0D" w:rsidRDefault="00401F0D" w:rsidP="00401F0D">
            <w:pPr>
              <w:spacing w:before="0" w:line="240" w:lineRule="auto"/>
              <w:jc w:val="left"/>
              <w:rPr>
                <w:sz w:val="20"/>
                <w:lang w:eastAsia="en-US"/>
              </w:rPr>
            </w:pPr>
            <w:r w:rsidRPr="00401F0D">
              <w:rPr>
                <w:sz w:val="20"/>
                <w:lang w:eastAsia="en-US"/>
              </w:rPr>
              <w:t>Reference</w:t>
            </w:r>
          </w:p>
        </w:tc>
      </w:tr>
      <w:tr w:rsidR="00401F0D" w:rsidRPr="00401F0D" w14:paraId="6A428ACC" w14:textId="77777777" w:rsidTr="00401F0D">
        <w:trPr>
          <w:trHeight w:val="417"/>
        </w:trPr>
        <w:tc>
          <w:tcPr>
            <w:tcW w:w="1486" w:type="dxa"/>
            <w:tcBorders>
              <w:top w:val="nil"/>
              <w:left w:val="nil"/>
              <w:bottom w:val="nil"/>
              <w:right w:val="nil"/>
            </w:tcBorders>
            <w:shd w:val="clear" w:color="auto" w:fill="auto"/>
            <w:hideMark/>
          </w:tcPr>
          <w:p w14:paraId="5A12EAA0" w14:textId="77777777" w:rsidR="00401F0D" w:rsidRPr="00401F0D" w:rsidRDefault="00401F0D" w:rsidP="00401F0D">
            <w:pPr>
              <w:spacing w:before="0" w:line="240" w:lineRule="auto"/>
              <w:jc w:val="left"/>
              <w:rPr>
                <w:sz w:val="20"/>
                <w:lang w:eastAsia="en-US"/>
              </w:rPr>
            </w:pPr>
            <w:r w:rsidRPr="00401F0D">
              <w:rPr>
                <w:sz w:val="20"/>
                <w:lang w:eastAsia="en-US"/>
              </w:rPr>
              <w:t>CESM-CAM-superfast</w:t>
            </w:r>
          </w:p>
        </w:tc>
        <w:tc>
          <w:tcPr>
            <w:tcW w:w="1408" w:type="dxa"/>
            <w:tcBorders>
              <w:top w:val="nil"/>
              <w:left w:val="nil"/>
              <w:bottom w:val="nil"/>
              <w:right w:val="nil"/>
            </w:tcBorders>
            <w:shd w:val="clear" w:color="auto" w:fill="auto"/>
            <w:hideMark/>
          </w:tcPr>
          <w:p w14:paraId="22BFCFBF"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3391A123"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74DF91E1" w14:textId="77777777" w:rsidR="00401F0D" w:rsidRPr="00401F0D" w:rsidRDefault="00401F0D" w:rsidP="00401F0D">
            <w:pPr>
              <w:spacing w:before="0" w:line="240" w:lineRule="auto"/>
              <w:jc w:val="left"/>
              <w:rPr>
                <w:sz w:val="20"/>
                <w:lang w:eastAsia="en-US"/>
              </w:rPr>
            </w:pPr>
            <w:r w:rsidRPr="00401F0D">
              <w:rPr>
                <w:sz w:val="20"/>
                <w:lang w:eastAsia="en-US"/>
              </w:rPr>
              <w:t>Adjusted look-up table</w:t>
            </w:r>
          </w:p>
        </w:tc>
        <w:tc>
          <w:tcPr>
            <w:tcW w:w="1754" w:type="dxa"/>
            <w:tcBorders>
              <w:top w:val="nil"/>
              <w:left w:val="nil"/>
              <w:bottom w:val="nil"/>
              <w:right w:val="nil"/>
            </w:tcBorders>
            <w:shd w:val="clear" w:color="auto" w:fill="auto"/>
            <w:hideMark/>
          </w:tcPr>
          <w:p w14:paraId="3FEC6098" w14:textId="2143A10D" w:rsidR="00401F0D" w:rsidRPr="00401F0D" w:rsidRDefault="00644FF8" w:rsidP="00D41A41">
            <w:pPr>
              <w:spacing w:before="0" w:line="240" w:lineRule="auto"/>
              <w:jc w:val="left"/>
              <w:rPr>
                <w:sz w:val="20"/>
                <w:lang w:eastAsia="en-US"/>
              </w:rPr>
            </w:pPr>
            <w:proofErr w:type="spellStart"/>
            <w:r>
              <w:rPr>
                <w:sz w:val="20"/>
                <w:lang w:eastAsia="en-US"/>
              </w:rPr>
              <w:t>Lamarque</w:t>
            </w:r>
            <w:proofErr w:type="spellEnd"/>
            <w:r>
              <w:rPr>
                <w:sz w:val="20"/>
                <w:lang w:eastAsia="en-US"/>
              </w:rPr>
              <w:t xml:space="preserve"> et al. </w:t>
            </w:r>
            <w:r w:rsidR="00FF7E91">
              <w:rPr>
                <w:sz w:val="20"/>
                <w:lang w:eastAsia="en-US"/>
              </w:rPr>
              <w:fldChar w:fldCharType="begin"/>
            </w:r>
            <w:r w:rsidR="00D41A41">
              <w:rPr>
                <w:sz w:val="20"/>
                <w:lang w:eastAsia="en-US"/>
              </w:rPr>
              <w:instrText xml:space="preserve"> ADDIN EN.CITE &lt;EndNote&gt;&lt;Cite ExcludeAuth="1"&gt;&lt;Author&gt;Lamarque&lt;/Author&gt;&lt;Year&gt;2012&lt;/Year&gt;&lt;RecNum&gt;82&lt;/RecNum&gt;&lt;DisplayText&gt;(2012)&lt;/DisplayText&gt;&lt;record&gt;&lt;rec-number&gt;82&lt;/rec-number&gt;&lt;foreign-keys&gt;&lt;key app="EN" db-id="0f90pdefssr5fteptv5xp0v4vdz95v0zsa5s" timestamp="1401204559"&gt;82&lt;/key&gt;&lt;/foreign-keys&gt;&lt;ref-type name="Journal Article"&gt;17&lt;/ref-type&gt;&lt;contributors&gt;&lt;authors&gt;&lt;author&gt;Lamarque, J. F.&lt;/author&gt;&lt;author&gt;Emmons, L. K.&lt;/author&gt;&lt;author&gt;Hess, P. G.&lt;/author&gt;&lt;author&gt;Kinnison, D. E.&lt;/author&gt;&lt;author&gt;Tilmes, S.&lt;/author&gt;&lt;author&gt;Vitt, F.&lt;/author&gt;&lt;author&gt;Heald, C. L.&lt;/author&gt;&lt;author&gt;Holland, E. A.&lt;/author&gt;&lt;author&gt;Lauritzen, P. H.&lt;/author&gt;&lt;author&gt;Neu, J.&lt;/author&gt;&lt;author&gt;Orlando, J. J.&lt;/author&gt;&lt;author&gt;Rasch, P. J.&lt;/author&gt;&lt;author&gt;Tyndall, G. K.&lt;/author&gt;&lt;/authors&gt;&lt;/contributors&gt;&lt;titles&gt;&lt;title&gt;CAM-chem: description and evaluation of interactive atmospheric chemistry in the Community Earth System Model&lt;/title&gt;&lt;secondary-title&gt;Geosci. Model Dev.&lt;/secondary-title&gt;&lt;/titles&gt;&lt;pages&gt;369-411&lt;/pages&gt;&lt;volume&gt;5&lt;/volume&gt;&lt;number&gt;2&lt;/number&gt;&lt;dates&gt;&lt;year&gt;2012&lt;/year&gt;&lt;/dates&gt;&lt;publisher&gt;Copernicus Publications&lt;/publisher&gt;&lt;isbn&gt;1991-9603&lt;/isbn&gt;&lt;urls&gt;&lt;related-urls&gt;&lt;url&gt;http://www.geosci-model-dev.net/5/369/2012/&lt;/url&gt;&lt;/related-urls&gt;&lt;/urls&gt;&lt;electronic-resource-num&gt;10.5194/gmd-5-369-2012&lt;/electronic-resource-num&gt;&lt;/record&gt;&lt;/Cite&gt;&lt;/EndNote&gt;</w:instrText>
            </w:r>
            <w:r w:rsidR="00FF7E91">
              <w:rPr>
                <w:sz w:val="20"/>
                <w:lang w:eastAsia="en-US"/>
              </w:rPr>
              <w:fldChar w:fldCharType="separate"/>
            </w:r>
            <w:r>
              <w:rPr>
                <w:noProof/>
                <w:sz w:val="20"/>
                <w:lang w:eastAsia="en-US"/>
              </w:rPr>
              <w:t>(2012)</w:t>
            </w:r>
            <w:r w:rsidR="00FF7E91">
              <w:rPr>
                <w:sz w:val="20"/>
                <w:lang w:eastAsia="en-US"/>
              </w:rPr>
              <w:fldChar w:fldCharType="end"/>
            </w:r>
          </w:p>
        </w:tc>
      </w:tr>
      <w:tr w:rsidR="00401F0D" w:rsidRPr="00401F0D" w14:paraId="730F3A92" w14:textId="77777777" w:rsidTr="00401F0D">
        <w:trPr>
          <w:trHeight w:val="406"/>
        </w:trPr>
        <w:tc>
          <w:tcPr>
            <w:tcW w:w="1486" w:type="dxa"/>
            <w:tcBorders>
              <w:top w:val="nil"/>
              <w:left w:val="nil"/>
              <w:bottom w:val="nil"/>
              <w:right w:val="nil"/>
            </w:tcBorders>
            <w:shd w:val="clear" w:color="auto" w:fill="auto"/>
            <w:hideMark/>
          </w:tcPr>
          <w:p w14:paraId="15D39D50" w14:textId="77777777" w:rsidR="00401F0D" w:rsidRPr="00401F0D" w:rsidRDefault="00401F0D" w:rsidP="00401F0D">
            <w:pPr>
              <w:spacing w:before="0" w:line="240" w:lineRule="auto"/>
              <w:jc w:val="left"/>
              <w:rPr>
                <w:sz w:val="20"/>
                <w:lang w:eastAsia="en-US"/>
              </w:rPr>
            </w:pPr>
            <w:r w:rsidRPr="00401F0D">
              <w:rPr>
                <w:sz w:val="20"/>
                <w:lang w:eastAsia="en-US"/>
              </w:rPr>
              <w:t>CMAM</w:t>
            </w:r>
          </w:p>
        </w:tc>
        <w:tc>
          <w:tcPr>
            <w:tcW w:w="1408" w:type="dxa"/>
            <w:tcBorders>
              <w:top w:val="nil"/>
              <w:left w:val="nil"/>
              <w:bottom w:val="nil"/>
              <w:right w:val="nil"/>
            </w:tcBorders>
            <w:shd w:val="clear" w:color="auto" w:fill="auto"/>
            <w:hideMark/>
          </w:tcPr>
          <w:p w14:paraId="7246BA6F"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1E6B3341"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119A1311" w14:textId="77777777" w:rsidR="00401F0D" w:rsidRPr="00401F0D" w:rsidRDefault="00401F0D" w:rsidP="00401F0D">
            <w:pPr>
              <w:spacing w:before="0" w:line="240" w:lineRule="auto"/>
              <w:jc w:val="left"/>
              <w:rPr>
                <w:sz w:val="20"/>
                <w:lang w:eastAsia="en-US"/>
              </w:rPr>
            </w:pPr>
            <w:r w:rsidRPr="00401F0D">
              <w:rPr>
                <w:sz w:val="20"/>
                <w:lang w:eastAsia="en-US"/>
              </w:rPr>
              <w:t>Adjusted look-up table</w:t>
            </w:r>
          </w:p>
        </w:tc>
        <w:tc>
          <w:tcPr>
            <w:tcW w:w="1754" w:type="dxa"/>
            <w:tcBorders>
              <w:top w:val="nil"/>
              <w:left w:val="nil"/>
              <w:bottom w:val="nil"/>
              <w:right w:val="nil"/>
            </w:tcBorders>
            <w:shd w:val="clear" w:color="auto" w:fill="auto"/>
            <w:hideMark/>
          </w:tcPr>
          <w:p w14:paraId="5EDA2D78" w14:textId="07DDFB63" w:rsidR="00401F0D" w:rsidRPr="00401F0D" w:rsidRDefault="00644FF8" w:rsidP="00806D90">
            <w:pPr>
              <w:spacing w:before="0" w:line="240" w:lineRule="auto"/>
              <w:jc w:val="left"/>
              <w:rPr>
                <w:sz w:val="20"/>
                <w:lang w:eastAsia="en-US"/>
              </w:rPr>
            </w:pPr>
            <w:proofErr w:type="spellStart"/>
            <w:r>
              <w:rPr>
                <w:sz w:val="20"/>
                <w:lang w:eastAsia="en-US"/>
              </w:rPr>
              <w:t>Scinocca</w:t>
            </w:r>
            <w:proofErr w:type="spellEnd"/>
            <w:r>
              <w:rPr>
                <w:sz w:val="20"/>
                <w:lang w:eastAsia="en-US"/>
              </w:rPr>
              <w:t xml:space="preserve"> et al. </w:t>
            </w:r>
            <w:r>
              <w:rPr>
                <w:sz w:val="20"/>
                <w:lang w:eastAsia="en-US"/>
              </w:rPr>
              <w:fldChar w:fldCharType="begin"/>
            </w:r>
            <w:r w:rsidR="00806D90">
              <w:rPr>
                <w:sz w:val="20"/>
                <w:lang w:eastAsia="en-US"/>
              </w:rPr>
              <w:instrText xml:space="preserve"> ADDIN EN.CITE &lt;EndNote&gt;&lt;Cite ExcludeAuth="1"&gt;&lt;Author&gt;Scinocca&lt;/Author&gt;&lt;Year&gt;2008&lt;/Year&gt;&lt;RecNum&gt;295&lt;/RecNum&gt;&lt;DisplayText&gt;(2008)&lt;/DisplayText&gt;&lt;record&gt;&lt;rec-number&gt;295&lt;/rec-number&gt;&lt;foreign-keys&gt;&lt;key app="EN" db-id="0f90pdefssr5fteptv5xp0v4vdz95v0zsa5s" timestamp="1429542368"&gt;295&lt;/key&gt;&lt;/foreign-keys&gt;&lt;ref-type name="Journal Article"&gt;17&lt;/ref-type&gt;&lt;contributors&gt;&lt;authors&gt;&lt;author&gt;Scinocca, J. F.&lt;/author&gt;&lt;author&gt;McFarlane, N. A.&lt;/author&gt;&lt;author&gt;Lazare, M.&lt;/author&gt;&lt;author&gt;Li, J.&lt;/author&gt;&lt;author&gt;Plummer, D.&lt;/author&gt;&lt;/authors&gt;&lt;/contributors&gt;&lt;titles&gt;&lt;title&gt;Technical Note: The CCCma third generation AGCM and its extension into the middle atmosphere&lt;/title&gt;&lt;secondary-title&gt;Atmos. Chem. Phys.&lt;/secondary-title&gt;&lt;/titles&gt;&lt;periodical&gt;&lt;full-title&gt;Atmos. Chem. Phys.&lt;/full-title&gt;&lt;/periodical&gt;&lt;pages&gt;7055-7074&lt;/pages&gt;&lt;volume&gt;8&lt;/volume&gt;&lt;number&gt;23&lt;/number&gt;&lt;dates&gt;&lt;year&gt;2008&lt;/year&gt;&lt;/dates&gt;&lt;publisher&gt;Copernicus Publications&lt;/publisher&gt;&lt;isbn&gt;1680-7324&lt;/isbn&gt;&lt;urls&gt;&lt;related-urls&gt;&lt;url&gt;http://www.atmos-chem-phys.net/8/7055/2008/&lt;/url&gt;&lt;/related-urls&gt;&lt;/urls&gt;&lt;electronic-resource-num&gt;10.5194/acp-8-7055-2008&lt;/electronic-resource-num&gt;&lt;/record&gt;&lt;/Cite&gt;&lt;/EndNote&gt;</w:instrText>
            </w:r>
            <w:r>
              <w:rPr>
                <w:sz w:val="20"/>
                <w:lang w:eastAsia="en-US"/>
              </w:rPr>
              <w:fldChar w:fldCharType="separate"/>
            </w:r>
            <w:r>
              <w:rPr>
                <w:noProof/>
                <w:sz w:val="20"/>
                <w:lang w:eastAsia="en-US"/>
              </w:rPr>
              <w:t>(2008)</w:t>
            </w:r>
            <w:r>
              <w:rPr>
                <w:sz w:val="20"/>
                <w:lang w:eastAsia="en-US"/>
              </w:rPr>
              <w:fldChar w:fldCharType="end"/>
            </w:r>
          </w:p>
        </w:tc>
      </w:tr>
      <w:tr w:rsidR="00401F0D" w:rsidRPr="00401F0D" w14:paraId="1162395B" w14:textId="77777777" w:rsidTr="00401F0D">
        <w:trPr>
          <w:trHeight w:val="440"/>
        </w:trPr>
        <w:tc>
          <w:tcPr>
            <w:tcW w:w="1486" w:type="dxa"/>
            <w:tcBorders>
              <w:top w:val="nil"/>
              <w:left w:val="nil"/>
              <w:bottom w:val="nil"/>
              <w:right w:val="nil"/>
            </w:tcBorders>
            <w:shd w:val="clear" w:color="auto" w:fill="auto"/>
            <w:hideMark/>
          </w:tcPr>
          <w:p w14:paraId="2A46D50C" w14:textId="77777777" w:rsidR="00401F0D" w:rsidRPr="00401F0D" w:rsidRDefault="00401F0D" w:rsidP="00401F0D">
            <w:pPr>
              <w:spacing w:before="0" w:line="240" w:lineRule="auto"/>
              <w:jc w:val="left"/>
              <w:rPr>
                <w:sz w:val="20"/>
                <w:lang w:eastAsia="en-US"/>
              </w:rPr>
            </w:pPr>
            <w:r w:rsidRPr="00401F0D">
              <w:rPr>
                <w:sz w:val="20"/>
                <w:lang w:eastAsia="en-US"/>
              </w:rPr>
              <w:t>GFDL-AM3</w:t>
            </w:r>
          </w:p>
        </w:tc>
        <w:tc>
          <w:tcPr>
            <w:tcW w:w="1408" w:type="dxa"/>
            <w:tcBorders>
              <w:top w:val="nil"/>
              <w:left w:val="nil"/>
              <w:bottom w:val="nil"/>
              <w:right w:val="nil"/>
            </w:tcBorders>
            <w:shd w:val="clear" w:color="auto" w:fill="auto"/>
            <w:hideMark/>
          </w:tcPr>
          <w:p w14:paraId="7A67F74F"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01879C9F"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4A902A3F" w14:textId="77777777" w:rsidR="00401F0D" w:rsidRPr="00401F0D" w:rsidRDefault="00401F0D" w:rsidP="00401F0D">
            <w:pPr>
              <w:spacing w:before="0" w:line="240" w:lineRule="auto"/>
              <w:jc w:val="left"/>
              <w:rPr>
                <w:sz w:val="20"/>
                <w:lang w:eastAsia="en-US"/>
              </w:rPr>
            </w:pPr>
            <w:r w:rsidRPr="00401F0D">
              <w:rPr>
                <w:sz w:val="20"/>
                <w:lang w:eastAsia="en-US"/>
              </w:rPr>
              <w:t>Adjusted look-up table</w:t>
            </w:r>
          </w:p>
        </w:tc>
        <w:tc>
          <w:tcPr>
            <w:tcW w:w="1754" w:type="dxa"/>
            <w:tcBorders>
              <w:top w:val="nil"/>
              <w:left w:val="nil"/>
              <w:bottom w:val="nil"/>
              <w:right w:val="nil"/>
            </w:tcBorders>
            <w:shd w:val="clear" w:color="auto" w:fill="auto"/>
            <w:hideMark/>
          </w:tcPr>
          <w:p w14:paraId="17B18C5B" w14:textId="5FEF4A3F" w:rsidR="00401F0D" w:rsidRPr="00401F0D" w:rsidRDefault="00401F0D" w:rsidP="005F6ED5">
            <w:pPr>
              <w:spacing w:before="0" w:line="240" w:lineRule="auto"/>
              <w:jc w:val="left"/>
              <w:rPr>
                <w:sz w:val="20"/>
                <w:lang w:eastAsia="en-US"/>
              </w:rPr>
            </w:pPr>
            <w:r w:rsidRPr="00401F0D">
              <w:rPr>
                <w:sz w:val="20"/>
                <w:lang w:eastAsia="en-US"/>
              </w:rPr>
              <w:t>Donner et al.</w:t>
            </w:r>
            <w:r w:rsidR="007416B0">
              <w:rPr>
                <w:sz w:val="20"/>
                <w:lang w:eastAsia="en-US"/>
              </w:rPr>
              <w:t xml:space="preserve"> </w:t>
            </w:r>
            <w:r w:rsidR="007416B0">
              <w:rPr>
                <w:sz w:val="20"/>
                <w:lang w:eastAsia="en-US"/>
              </w:rPr>
              <w:fldChar w:fldCharType="begin">
                <w:fldData xml:space="preserve">PEVuZE5vdGU+PENpdGUgRXhjbHVkZUF1dGg9IjEiPjxBdXRob3I+RG9ubmVyPC9BdXRob3I+PFll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</w:fldData>
              </w:fldChar>
            </w:r>
            <w:r w:rsidR="00D41A41">
              <w:rPr>
                <w:sz w:val="20"/>
                <w:lang w:eastAsia="en-US"/>
              </w:rPr>
              <w:instrText xml:space="preserve"> ADDIN EN.CITE </w:instrText>
            </w:r>
            <w:r w:rsidR="00D41A41">
              <w:rPr>
                <w:sz w:val="20"/>
                <w:lang w:eastAsia="en-US"/>
              </w:rPr>
              <w:fldChar w:fldCharType="begin">
                <w:fldData xml:space="preserve">PEVuZE5vdGU+PENpdGUgRXhjbHVkZUF1dGg9IjEiPjxBdXRob3I+RG9ubmVyPC9BdXRob3I+PFll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</w:fldData>
              </w:fldChar>
            </w:r>
            <w:r w:rsidR="00D41A41">
              <w:rPr>
                <w:sz w:val="20"/>
                <w:lang w:eastAsia="en-US"/>
              </w:rPr>
              <w:instrText xml:space="preserve"> ADDIN EN.CITE.DATA </w:instrText>
            </w:r>
            <w:r w:rsidR="00D41A41">
              <w:rPr>
                <w:sz w:val="20"/>
                <w:lang w:eastAsia="en-US"/>
              </w:rPr>
            </w:r>
            <w:r w:rsidR="00D41A41">
              <w:rPr>
                <w:sz w:val="20"/>
                <w:lang w:eastAsia="en-US"/>
              </w:rPr>
              <w:fldChar w:fldCharType="end"/>
            </w:r>
            <w:r w:rsidR="007416B0">
              <w:rPr>
                <w:sz w:val="20"/>
                <w:lang w:eastAsia="en-US"/>
              </w:rPr>
            </w:r>
            <w:r w:rsidR="007416B0">
              <w:rPr>
                <w:sz w:val="20"/>
                <w:lang w:eastAsia="en-US"/>
              </w:rPr>
              <w:fldChar w:fldCharType="separate"/>
            </w:r>
            <w:r w:rsidR="007416B0">
              <w:rPr>
                <w:noProof/>
                <w:sz w:val="20"/>
                <w:lang w:eastAsia="en-US"/>
              </w:rPr>
              <w:t>(2011)</w:t>
            </w:r>
            <w:r w:rsidR="007416B0">
              <w:rPr>
                <w:sz w:val="20"/>
                <w:lang w:eastAsia="en-US"/>
              </w:rPr>
              <w:fldChar w:fldCharType="end"/>
            </w:r>
            <w:r w:rsidRPr="00401F0D">
              <w:rPr>
                <w:sz w:val="20"/>
                <w:lang w:eastAsia="en-US"/>
              </w:rPr>
              <w:t xml:space="preserve">; </w:t>
            </w:r>
            <w:proofErr w:type="spellStart"/>
            <w:r w:rsidRPr="00401F0D">
              <w:rPr>
                <w:sz w:val="20"/>
                <w:lang w:eastAsia="en-US"/>
              </w:rPr>
              <w:t>Naik</w:t>
            </w:r>
            <w:proofErr w:type="spellEnd"/>
            <w:r w:rsidRPr="00401F0D">
              <w:rPr>
                <w:sz w:val="20"/>
                <w:lang w:eastAsia="en-US"/>
              </w:rPr>
              <w:t xml:space="preserve"> et al. </w:t>
            </w:r>
            <w:r w:rsidR="00907C85">
              <w:rPr>
                <w:sz w:val="20"/>
                <w:lang w:eastAsia="en-US"/>
              </w:rPr>
              <w:fldChar w:fldCharType="begin"/>
            </w:r>
            <w:r w:rsidR="005F6ED5">
              <w:rPr>
                <w:sz w:val="20"/>
                <w:lang w:eastAsia="en-US"/>
              </w:rPr>
              <w:instrText xml:space="preserve"> ADDIN EN.CITE &lt;EndNote&gt;&lt;Cite ExcludeAuth="1"&gt;&lt;Author&gt;Naik&lt;/Author&gt;&lt;Year&gt;2013&lt;/Year&gt;&lt;RecNum&gt;297&lt;/RecNum&gt;&lt;DisplayText&gt;(2013a)&lt;/DisplayText&gt;&lt;record&gt;&lt;rec-number&gt;297&lt;/rec-number&gt;&lt;foreign-keys&gt;&lt;key app="EN" db-id="0f90pdefssr5fteptv5xp0v4vdz95v0zsa5s" timestamp="1429542765"&gt;297&lt;/key&gt;&lt;/foreign-keys&gt;&lt;ref-type name="Journal Article"&gt;17&lt;/ref-type&gt;&lt;contributors&gt;&lt;authors&gt;&lt;author&gt;Naik, Vaishali&lt;/author&gt;&lt;author&gt;Horowitz, Larry W.&lt;/author&gt;&lt;author&gt;Fiore, Arlene M.&lt;/author&gt;&lt;author&gt;Ginoux, Paul&lt;/author&gt;&lt;author&gt;Mao, Jingqiu&lt;/author&gt;&lt;author&gt;Aghedo, Adetutu M.&lt;/author&gt;&lt;author&gt;Levy, Hiram&lt;/author&gt;&lt;/authors&gt;&lt;/contributors&gt;&lt;titles&gt;&lt;title&gt;Impact of preindustrial to present-day changes in short-lived pollutant emissions on atmospheric composition and climate forcing&lt;/title&gt;&lt;secondary-title&gt;Journal of Geophysical Research: Atmospheres&lt;/secondary-title&gt;&lt;/titles&gt;&lt;periodical&gt;&lt;full-title&gt;Journal of Geophysical Research: Atmospheres&lt;/full-title&gt;&lt;abbr-1&gt;J. Geophys. Res.&lt;/abbr-1&gt;&lt;abbr-2&gt;J. Geophys. Res.&lt;/abbr-2&gt;&lt;/periodical&gt;&lt;pages&gt;8086-8110&lt;/pages&gt;&lt;volume&gt;118&lt;/volume&gt;&lt;number&gt;14&lt;/number&gt;&lt;keywords&gt;&lt;keyword&gt;short-lived pollutants&lt;/keyword&gt;&lt;keyword&gt;preindustrial&lt;/keyword&gt;&lt;keyword&gt;present day&lt;/keyword&gt;&lt;keyword&gt;radiative forcing perturbation&lt;/keyword&gt;&lt;keyword&gt;atmospheric composition&lt;/keyword&gt;&lt;keyword&gt;0365 Troposphere: composition and chemistry&lt;/keyword&gt;&lt;keyword&gt;0305 Aerosols and particles&lt;/keyword&gt;&lt;keyword&gt;1627 Coupled models of the climate system&lt;/keyword&gt;&lt;/keywords&gt;&lt;dates&gt;&lt;year&gt;2013&lt;/year&gt;&lt;/dates&gt;&lt;isbn&gt;2169-8996&lt;/isbn&gt;&lt;urls&gt;&lt;related-urls&gt;&lt;url&gt;http://dx.doi.org/10.1002/jgrd.50608&lt;/url&gt;&lt;/related-urls&gt;&lt;/urls&gt;&lt;electronic-resource-num&gt;10.1002/jgrd.50608&lt;/electronic-resource-num&gt;&lt;/record&gt;&lt;/Cite&gt;&lt;/EndNote&gt;</w:instrText>
            </w:r>
            <w:r w:rsidR="00907C85">
              <w:rPr>
                <w:sz w:val="20"/>
                <w:lang w:eastAsia="en-US"/>
              </w:rPr>
              <w:fldChar w:fldCharType="separate"/>
            </w:r>
            <w:r w:rsidR="00907C85">
              <w:rPr>
                <w:noProof/>
                <w:sz w:val="20"/>
                <w:lang w:eastAsia="en-US"/>
              </w:rPr>
              <w:t>(2013a)</w:t>
            </w:r>
            <w:r w:rsidR="00907C85">
              <w:rPr>
                <w:sz w:val="20"/>
                <w:lang w:eastAsia="en-US"/>
              </w:rPr>
              <w:fldChar w:fldCharType="end"/>
            </w:r>
          </w:p>
        </w:tc>
      </w:tr>
      <w:tr w:rsidR="00401F0D" w:rsidRPr="00401F0D" w14:paraId="6E451E2E" w14:textId="77777777" w:rsidTr="00401F0D">
        <w:trPr>
          <w:trHeight w:val="440"/>
        </w:trPr>
        <w:tc>
          <w:tcPr>
            <w:tcW w:w="1486" w:type="dxa"/>
            <w:tcBorders>
              <w:top w:val="nil"/>
              <w:left w:val="nil"/>
              <w:bottom w:val="nil"/>
              <w:right w:val="nil"/>
            </w:tcBorders>
            <w:shd w:val="clear" w:color="auto" w:fill="auto"/>
            <w:hideMark/>
          </w:tcPr>
          <w:p w14:paraId="003F17AD" w14:textId="77777777" w:rsidR="00401F0D" w:rsidRPr="00401F0D" w:rsidRDefault="00401F0D" w:rsidP="00401F0D">
            <w:pPr>
              <w:spacing w:before="0" w:line="240" w:lineRule="auto"/>
              <w:jc w:val="left"/>
              <w:rPr>
                <w:sz w:val="20"/>
                <w:lang w:eastAsia="en-US"/>
              </w:rPr>
            </w:pPr>
            <w:r w:rsidRPr="00401F0D">
              <w:rPr>
                <w:sz w:val="20"/>
                <w:lang w:eastAsia="en-US"/>
              </w:rPr>
              <w:t>GISS-E2-R</w:t>
            </w:r>
          </w:p>
        </w:tc>
        <w:tc>
          <w:tcPr>
            <w:tcW w:w="1408" w:type="dxa"/>
            <w:tcBorders>
              <w:top w:val="nil"/>
              <w:left w:val="nil"/>
              <w:bottom w:val="nil"/>
              <w:right w:val="nil"/>
            </w:tcBorders>
            <w:shd w:val="clear" w:color="auto" w:fill="auto"/>
            <w:hideMark/>
          </w:tcPr>
          <w:p w14:paraId="0F7C037E"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239EC2BB"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1CA14C7E" w14:textId="77777777" w:rsidR="00401F0D" w:rsidRPr="00401F0D" w:rsidRDefault="00401F0D" w:rsidP="00401F0D">
            <w:pPr>
              <w:spacing w:before="0" w:line="240" w:lineRule="auto"/>
              <w:jc w:val="left"/>
              <w:rPr>
                <w:sz w:val="20"/>
                <w:lang w:eastAsia="en-US"/>
              </w:rPr>
            </w:pPr>
            <w:r w:rsidRPr="00401F0D">
              <w:rPr>
                <w:sz w:val="20"/>
                <w:lang w:eastAsia="en-US"/>
              </w:rPr>
              <w:t>Online</w:t>
            </w:r>
          </w:p>
        </w:tc>
        <w:tc>
          <w:tcPr>
            <w:tcW w:w="1754" w:type="dxa"/>
            <w:tcBorders>
              <w:top w:val="nil"/>
              <w:left w:val="nil"/>
              <w:bottom w:val="nil"/>
              <w:right w:val="nil"/>
            </w:tcBorders>
            <w:shd w:val="clear" w:color="auto" w:fill="auto"/>
            <w:hideMark/>
          </w:tcPr>
          <w:p w14:paraId="7300518A" w14:textId="6A205D6C" w:rsidR="00401F0D" w:rsidRPr="00401F0D" w:rsidRDefault="00401F0D" w:rsidP="00806D90">
            <w:pPr>
              <w:spacing w:before="0" w:line="240" w:lineRule="auto"/>
              <w:jc w:val="left"/>
              <w:rPr>
                <w:sz w:val="20"/>
                <w:lang w:eastAsia="en-US"/>
              </w:rPr>
            </w:pPr>
            <w:r w:rsidRPr="00401F0D">
              <w:rPr>
                <w:sz w:val="20"/>
                <w:lang w:eastAsia="en-US"/>
              </w:rPr>
              <w:t xml:space="preserve">Koch et al. </w:t>
            </w:r>
            <w:r w:rsidR="00907C85">
              <w:rPr>
                <w:sz w:val="20"/>
                <w:lang w:eastAsia="en-US"/>
              </w:rPr>
              <w:fldChar w:fldCharType="begin"/>
            </w:r>
            <w:r w:rsidR="005F6ED5">
              <w:rPr>
                <w:sz w:val="20"/>
                <w:lang w:eastAsia="en-US"/>
              </w:rPr>
              <w:instrText xml:space="preserve"> ADDIN EN.CITE &lt;EndNote&gt;&lt;Cite ExcludeAuth="1"&gt;&lt;Author&gt;Koch&lt;/Author&gt;&lt;Year&gt;2006&lt;/Year&gt;&lt;RecNum&gt;298&lt;/RecNum&gt;&lt;DisplayText&gt;(2006)&lt;/DisplayText&gt;&lt;record&gt;&lt;rec-number&gt;298&lt;/rec-number&gt;&lt;foreign-keys&gt;&lt;key app="EN" db-id="0f90pdefssr5fteptv5xp0v4vdz95v0zsa5s" timestamp="1429542871"&gt;298&lt;/key&gt;&lt;/foreign-keys&gt;&lt;ref-type name="Journal Article"&gt;17&lt;/ref-type&gt;&lt;contributors&gt;&lt;authors&gt;&lt;author&gt;Koch, Dorothy&lt;/author&gt;&lt;author&gt;Schmidt, Gavin A.&lt;/author&gt;&lt;author&gt;Field, Christy V.&lt;/author&gt;&lt;/authors&gt;&lt;/contributors&gt;&lt;titles&gt;&lt;title&gt;Sulfur, sea salt, and radionuclide aerosols in GISS ModelE&lt;/title&gt;&lt;secondary-title&gt;Journal of Geophysical Research: Atmospheres&lt;/secondary-title&gt;&lt;/titles&gt;&lt;periodical&gt;&lt;full-title&gt;Journal of Geophysical Research: Atmospheres&lt;/full-title&gt;&lt;abbr-1&gt;J. Geophys. Res.&lt;/abbr-1&gt;&lt;abbr-2&gt;J. Geophys. Res.&lt;/abbr-2&gt;&lt;/periodical&gt;&lt;pages&gt;D06206&lt;/pages&gt;&lt;volume&gt;111&lt;/volume&gt;&lt;number&gt;D6&lt;/number&gt;&lt;keywords&gt;&lt;keyword&gt;aerosols&lt;/keyword&gt;&lt;keyword&gt;sulfates&lt;/keyword&gt;&lt;keyword&gt;radionuclides&lt;/keyword&gt;&lt;keyword&gt;0305 Aerosols and particles&lt;/keyword&gt;&lt;keyword&gt;0368 Troposphere: constituent transport and chemistry&lt;/keyword&gt;&lt;keyword&gt;0365 Troposphere: composition and chemistry&lt;/keyword&gt;&lt;/keywords&gt;&lt;dates&gt;&lt;year&gt;2006&lt;/year&gt;&lt;/dates&gt;&lt;isbn&gt;2156-2202&lt;/isbn&gt;&lt;urls&gt;&lt;related-urls&gt;&lt;url&gt;http://dx.doi.org/10.1029/2004JD005550&lt;/url&gt;&lt;/related-urls&gt;&lt;/urls&gt;&lt;electronic-resource-num&gt;10.1029/2004JD005550&lt;/electronic-resource-num&gt;&lt;/record&gt;&lt;/Cite&gt;&lt;/EndNote&gt;</w:instrText>
            </w:r>
            <w:r w:rsidR="00907C85">
              <w:rPr>
                <w:sz w:val="20"/>
                <w:lang w:eastAsia="en-US"/>
              </w:rPr>
              <w:fldChar w:fldCharType="separate"/>
            </w:r>
            <w:r w:rsidR="00907C85">
              <w:rPr>
                <w:noProof/>
                <w:sz w:val="20"/>
                <w:lang w:eastAsia="en-US"/>
              </w:rPr>
              <w:t>(2006)</w:t>
            </w:r>
            <w:r w:rsidR="00907C85">
              <w:rPr>
                <w:sz w:val="20"/>
                <w:lang w:eastAsia="en-US"/>
              </w:rPr>
              <w:fldChar w:fldCharType="end"/>
            </w:r>
            <w:r w:rsidRPr="00401F0D">
              <w:rPr>
                <w:sz w:val="20"/>
                <w:lang w:eastAsia="en-US"/>
              </w:rPr>
              <w:t xml:space="preserve">; </w:t>
            </w:r>
            <w:proofErr w:type="spellStart"/>
            <w:r w:rsidRPr="00401F0D">
              <w:rPr>
                <w:sz w:val="20"/>
                <w:lang w:eastAsia="en-US"/>
              </w:rPr>
              <w:t>Shindell</w:t>
            </w:r>
            <w:proofErr w:type="spellEnd"/>
            <w:r w:rsidRPr="00401F0D">
              <w:rPr>
                <w:sz w:val="20"/>
                <w:lang w:eastAsia="en-US"/>
              </w:rPr>
              <w:t xml:space="preserve"> et al. </w:t>
            </w:r>
            <w:r w:rsidR="000076CF">
              <w:rPr>
                <w:sz w:val="20"/>
                <w:lang w:eastAsia="en-US"/>
              </w:rPr>
              <w:fldChar w:fldCharType="begin"/>
            </w:r>
            <w:r w:rsidR="00806D90">
              <w:rPr>
                <w:sz w:val="20"/>
                <w:lang w:eastAsia="en-US"/>
              </w:rPr>
              <w:instrText xml:space="preserve"> ADDIN EN.CITE &lt;EndNote&gt;&lt;Cite ExcludeAuth="1"&gt;&lt;Author&gt;Shindell&lt;/Author&gt;&lt;Year&gt;2013&lt;/Year&gt;&lt;RecNum&gt;299&lt;/RecNum&gt;&lt;DisplayText&gt;(2013b)&lt;/DisplayText&gt;&lt;record&gt;&lt;rec-number&gt;299&lt;/rec-number&gt;&lt;foreign-keys&gt;&lt;key app="EN" db-id="0f90pdefssr5fteptv5xp0v4vdz95v0zsa5s" timestamp="1429542984"&gt;299&lt;/key&gt;&lt;/foreign-keys&gt;&lt;ref-type name="Journal Article"&gt;17&lt;/ref-type&gt;&lt;contributors&gt;&lt;authors&gt;&lt;author&gt;Shindell, D. T.&lt;/author&gt;&lt;author&gt;Pechony, O.&lt;/author&gt;&lt;author&gt;Voulgarakis, A.&lt;/author&gt;&lt;author&gt;Faluvegi, G.&lt;/author&gt;&lt;author&gt;Nazarenko, L.&lt;/author&gt;&lt;author&gt;Lamarque, J. F.&lt;/author&gt;&lt;author&gt;Bowman, K.&lt;/author&gt;&lt;author&gt;Milly, G.&lt;/author&gt;&lt;author&gt;Kovari, B.&lt;/author&gt;&lt;author&gt;Ruedy, R.&lt;/author&gt;&lt;author&gt;Schmidt, G. A.&lt;/author&gt;&lt;/authors&gt;&lt;/contributors&gt;&lt;titles&gt;&lt;title&gt;Interactive ozone and methane chemistry in GISS-E2 historical and future climate simulations&lt;/title&gt;&lt;secondary-title&gt;Atmos. Chem. Phys.&lt;/secondary-title&gt;&lt;/titles&gt;&lt;periodical&gt;&lt;full-title&gt;Atmos. Chem. Phys.&lt;/full-title&gt;&lt;/periodical&gt;&lt;pages&gt;2653-2689&lt;/pages&gt;&lt;volume&gt;13&lt;/volume&gt;&lt;number&gt;5&lt;/number&gt;&lt;dates&gt;&lt;year&gt;2013&lt;/year&gt;&lt;/dates&gt;&lt;publisher&gt;Copernicus Publications&lt;/publisher&gt;&lt;isbn&gt;1680-7324&lt;/isbn&gt;&lt;urls&gt;&lt;related-urls&gt;&lt;url&gt;http://www.atmos-chem-phys.net/13/2653/2013/&lt;/url&gt;&lt;/related-urls&gt;&lt;/urls&gt;&lt;electronic-resource-num&gt;10.5194/acp-13-2653-2013&lt;/electronic-resource-num&gt;&lt;/record&gt;&lt;/Cite&gt;&lt;/EndNote&gt;</w:instrText>
            </w:r>
            <w:r w:rsidR="000076CF">
              <w:rPr>
                <w:sz w:val="20"/>
                <w:lang w:eastAsia="en-US"/>
              </w:rPr>
              <w:fldChar w:fldCharType="separate"/>
            </w:r>
            <w:r w:rsidR="000076CF">
              <w:rPr>
                <w:noProof/>
                <w:sz w:val="20"/>
                <w:lang w:eastAsia="en-US"/>
              </w:rPr>
              <w:t>(2013b)</w:t>
            </w:r>
            <w:r w:rsidR="000076CF">
              <w:rPr>
                <w:sz w:val="20"/>
                <w:lang w:eastAsia="en-US"/>
              </w:rPr>
              <w:fldChar w:fldCharType="end"/>
            </w:r>
          </w:p>
        </w:tc>
      </w:tr>
      <w:tr w:rsidR="00401F0D" w:rsidRPr="00401F0D" w14:paraId="69DE83FD" w14:textId="77777777" w:rsidTr="00401F0D">
        <w:trPr>
          <w:trHeight w:val="406"/>
        </w:trPr>
        <w:tc>
          <w:tcPr>
            <w:tcW w:w="1486" w:type="dxa"/>
            <w:tcBorders>
              <w:top w:val="nil"/>
              <w:left w:val="nil"/>
              <w:bottom w:val="nil"/>
              <w:right w:val="nil"/>
            </w:tcBorders>
            <w:shd w:val="clear" w:color="auto" w:fill="auto"/>
            <w:hideMark/>
          </w:tcPr>
          <w:p w14:paraId="6CA3BF12" w14:textId="77777777" w:rsidR="00401F0D" w:rsidRPr="00401F0D" w:rsidRDefault="00401F0D" w:rsidP="00401F0D">
            <w:pPr>
              <w:spacing w:before="0" w:line="240" w:lineRule="auto"/>
              <w:jc w:val="left"/>
              <w:rPr>
                <w:sz w:val="20"/>
                <w:lang w:eastAsia="en-US"/>
              </w:rPr>
            </w:pPr>
            <w:r w:rsidRPr="00401F0D">
              <w:rPr>
                <w:sz w:val="20"/>
                <w:lang w:eastAsia="en-US"/>
              </w:rPr>
              <w:t>HadGEM2</w:t>
            </w:r>
          </w:p>
        </w:tc>
        <w:tc>
          <w:tcPr>
            <w:tcW w:w="1408" w:type="dxa"/>
            <w:tcBorders>
              <w:top w:val="nil"/>
              <w:left w:val="nil"/>
              <w:bottom w:val="nil"/>
              <w:right w:val="nil"/>
            </w:tcBorders>
            <w:shd w:val="clear" w:color="auto" w:fill="auto"/>
            <w:hideMark/>
          </w:tcPr>
          <w:p w14:paraId="60E61930" w14:textId="77777777" w:rsidR="00401F0D" w:rsidRPr="00401F0D" w:rsidRDefault="00401F0D" w:rsidP="00401F0D">
            <w:pPr>
              <w:spacing w:before="0" w:line="240" w:lineRule="auto"/>
              <w:jc w:val="center"/>
              <w:rPr>
                <w:sz w:val="20"/>
                <w:lang w:eastAsia="en-US"/>
              </w:rPr>
            </w:pPr>
            <w:r w:rsidRPr="00401F0D">
              <w:rPr>
                <w:sz w:val="20"/>
                <w:lang w:eastAsia="en-US"/>
              </w:rPr>
              <w:t>NOCHEM</w:t>
            </w:r>
          </w:p>
        </w:tc>
        <w:tc>
          <w:tcPr>
            <w:tcW w:w="1457" w:type="dxa"/>
            <w:tcBorders>
              <w:top w:val="nil"/>
              <w:left w:val="nil"/>
              <w:bottom w:val="nil"/>
              <w:right w:val="nil"/>
            </w:tcBorders>
            <w:shd w:val="clear" w:color="auto" w:fill="auto"/>
            <w:hideMark/>
          </w:tcPr>
          <w:p w14:paraId="766125D1"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07F4CBE6" w14:textId="77777777" w:rsidR="00401F0D" w:rsidRPr="00401F0D" w:rsidRDefault="00401F0D" w:rsidP="00401F0D">
            <w:pPr>
              <w:spacing w:before="0" w:line="240" w:lineRule="auto"/>
              <w:jc w:val="left"/>
              <w:rPr>
                <w:sz w:val="20"/>
                <w:lang w:eastAsia="en-US"/>
              </w:rPr>
            </w:pPr>
            <w:r w:rsidRPr="00401F0D">
              <w:rPr>
                <w:sz w:val="20"/>
                <w:lang w:eastAsia="en-US"/>
              </w:rPr>
              <w:t>Look-up table + TCO overhead</w:t>
            </w:r>
          </w:p>
        </w:tc>
        <w:tc>
          <w:tcPr>
            <w:tcW w:w="1754" w:type="dxa"/>
            <w:tcBorders>
              <w:top w:val="nil"/>
              <w:left w:val="nil"/>
              <w:bottom w:val="nil"/>
              <w:right w:val="nil"/>
            </w:tcBorders>
            <w:shd w:val="clear" w:color="auto" w:fill="auto"/>
            <w:hideMark/>
          </w:tcPr>
          <w:p w14:paraId="553EEB87" w14:textId="671309E0" w:rsidR="00401F0D" w:rsidRPr="00401F0D" w:rsidRDefault="00401F0D" w:rsidP="00D41A41">
            <w:pPr>
              <w:spacing w:before="0" w:line="240" w:lineRule="auto"/>
              <w:jc w:val="left"/>
              <w:rPr>
                <w:sz w:val="20"/>
                <w:lang w:eastAsia="en-US"/>
              </w:rPr>
            </w:pPr>
            <w:r w:rsidRPr="00401F0D">
              <w:rPr>
                <w:sz w:val="20"/>
                <w:lang w:eastAsia="en-US"/>
              </w:rPr>
              <w:t xml:space="preserve">Collins et al. </w:t>
            </w:r>
            <w:r w:rsidR="000E1EDF">
              <w:rPr>
                <w:sz w:val="20"/>
                <w:lang w:eastAsia="en-US"/>
              </w:rPr>
              <w:fldChar w:fldCharType="begin"/>
            </w:r>
            <w:r w:rsidR="00D41A41">
              <w:rPr>
                <w:sz w:val="20"/>
                <w:lang w:eastAsia="en-US"/>
              </w:rPr>
              <w:instrText xml:space="preserve"> ADDIN EN.CITE &lt;EndNote&gt;&lt;Cite ExcludeAuth="1"&gt;&lt;Author&gt;Collins&lt;/Author&gt;&lt;Year&gt;2011&lt;/Year&gt;&lt;RecNum&gt;300&lt;/RecNum&gt;&lt;DisplayText&gt;(2011)&lt;/DisplayText&gt;&lt;record&gt;&lt;rec-number&gt;300&lt;/rec-number&gt;&lt;foreign-keys&gt;&lt;key app="EN" db-id="0f90pdefssr5fteptv5xp0v4vdz95v0zsa5s" timestamp="1429543074"&gt;300&lt;/key&gt;&lt;/foreign-keys&gt;&lt;ref-type name="Journal Article"&gt;17&lt;/ref-type&gt;&lt;contributors&gt;&lt;authors&gt;&lt;author&gt;Collins, W. J.&lt;/author&gt;&lt;author&gt;Bellouin, N.&lt;/author&gt;&lt;author&gt;Doutriaux-Boucher, M.&lt;/author&gt;&lt;author&gt;Gedney, N.&lt;/author&gt;&lt;author&gt;Halloran, P.&lt;/author&gt;&lt;author&gt;Hinton, T.&lt;/author&gt;&lt;author&gt;Hughes, J.&lt;/author&gt;&lt;author&gt;Jones, C. D.&lt;/author&gt;&lt;author&gt;Joshi, M.&lt;/author&gt;&lt;author&gt;Liddicoat, S.&lt;/author&gt;&lt;author&gt;Martin, G.&lt;/author&gt;&lt;author&gt;O&amp;apos;Connor, F.&lt;/author&gt;&lt;author&gt;Rae, J.&lt;/author&gt;&lt;author&gt;Senior, C.&lt;/author&gt;&lt;author&gt;Sitch, S.&lt;/author&gt;&lt;author&gt;Totterdell, I.&lt;/author&gt;&lt;author&gt;Wiltshire, A.&lt;/author&gt;&lt;author&gt;Woodward, S.&lt;/author&gt;&lt;/authors&gt;&lt;/contributors&gt;&lt;titles&gt;&lt;title&gt;Development and evaluation of an Earth-System model – HadGEM2&lt;/title&gt;&lt;secondary-title&gt;Geosci. Model Dev.&lt;/secondary-title&gt;&lt;/titles&gt;&lt;pages&gt;1051-1075&lt;/pages&gt;&lt;volume&gt;4&lt;/volume&gt;&lt;number&gt;4&lt;/number&gt;&lt;dates&gt;&lt;year&gt;2011&lt;/year&gt;&lt;/dates&gt;&lt;publisher&gt;Copernicus Publications&lt;/publisher&gt;&lt;isbn&gt;1991-9603&lt;/isbn&gt;&lt;urls&gt;&lt;related-urls&gt;&lt;url&gt;http://www.geosci-model-dev.net/4/1051/2011/&lt;/url&gt;&lt;/related-urls&gt;&lt;pdf-urls&gt;&lt;url&gt;http://www.geosci-model-dev.net/4/1051/2011/gmd-4-1051-2011.pdf&lt;/url&gt;&lt;/pdf-urls&gt;&lt;/urls&gt;&lt;electronic-resource-num&gt;10.5194/gmd-4-1051-2011&lt;/electronic-resource-num&gt;&lt;/record&gt;&lt;/Cite&gt;&lt;/EndNote&gt;</w:instrText>
            </w:r>
            <w:r w:rsidR="000E1EDF">
              <w:rPr>
                <w:sz w:val="20"/>
                <w:lang w:eastAsia="en-US"/>
              </w:rPr>
              <w:fldChar w:fldCharType="separate"/>
            </w:r>
            <w:r w:rsidR="000E1EDF">
              <w:rPr>
                <w:noProof/>
                <w:sz w:val="20"/>
                <w:lang w:eastAsia="en-US"/>
              </w:rPr>
              <w:t>(2011)</w:t>
            </w:r>
            <w:r w:rsidR="000E1EDF">
              <w:rPr>
                <w:sz w:val="20"/>
                <w:lang w:eastAsia="en-US"/>
              </w:rPr>
              <w:fldChar w:fldCharType="end"/>
            </w:r>
          </w:p>
        </w:tc>
      </w:tr>
      <w:tr w:rsidR="00401F0D" w:rsidRPr="00401F0D" w14:paraId="6B8B5A86" w14:textId="77777777" w:rsidTr="00401F0D">
        <w:trPr>
          <w:trHeight w:val="273"/>
        </w:trPr>
        <w:tc>
          <w:tcPr>
            <w:tcW w:w="1486" w:type="dxa"/>
            <w:tcBorders>
              <w:top w:val="nil"/>
              <w:left w:val="nil"/>
              <w:bottom w:val="nil"/>
              <w:right w:val="nil"/>
            </w:tcBorders>
            <w:shd w:val="clear" w:color="auto" w:fill="auto"/>
            <w:hideMark/>
          </w:tcPr>
          <w:p w14:paraId="187A7AF9" w14:textId="77777777" w:rsidR="00401F0D" w:rsidRPr="00401F0D" w:rsidRDefault="00401F0D" w:rsidP="00401F0D">
            <w:pPr>
              <w:spacing w:before="0" w:line="240" w:lineRule="auto"/>
              <w:jc w:val="left"/>
              <w:rPr>
                <w:sz w:val="20"/>
                <w:lang w:eastAsia="en-US"/>
              </w:rPr>
            </w:pPr>
            <w:r w:rsidRPr="00401F0D">
              <w:rPr>
                <w:sz w:val="20"/>
                <w:lang w:eastAsia="en-US"/>
              </w:rPr>
              <w:t>MIROC-CHEM</w:t>
            </w:r>
          </w:p>
        </w:tc>
        <w:tc>
          <w:tcPr>
            <w:tcW w:w="1408" w:type="dxa"/>
            <w:tcBorders>
              <w:top w:val="nil"/>
              <w:left w:val="nil"/>
              <w:bottom w:val="nil"/>
              <w:right w:val="nil"/>
            </w:tcBorders>
            <w:shd w:val="clear" w:color="auto" w:fill="auto"/>
            <w:hideMark/>
          </w:tcPr>
          <w:p w14:paraId="2DCC51D0"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126B6A9D"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3DE5B88A" w14:textId="77777777" w:rsidR="00401F0D" w:rsidRPr="00401F0D" w:rsidRDefault="00401F0D" w:rsidP="00401F0D">
            <w:pPr>
              <w:spacing w:before="0" w:line="240" w:lineRule="auto"/>
              <w:jc w:val="left"/>
              <w:rPr>
                <w:sz w:val="20"/>
                <w:lang w:eastAsia="en-US"/>
              </w:rPr>
            </w:pPr>
            <w:r w:rsidRPr="00401F0D">
              <w:rPr>
                <w:sz w:val="20"/>
                <w:lang w:eastAsia="en-US"/>
              </w:rPr>
              <w:t>Online</w:t>
            </w:r>
          </w:p>
        </w:tc>
        <w:tc>
          <w:tcPr>
            <w:tcW w:w="1754" w:type="dxa"/>
            <w:tcBorders>
              <w:top w:val="nil"/>
              <w:left w:val="nil"/>
              <w:bottom w:val="nil"/>
              <w:right w:val="nil"/>
            </w:tcBorders>
            <w:shd w:val="clear" w:color="auto" w:fill="auto"/>
            <w:hideMark/>
          </w:tcPr>
          <w:p w14:paraId="30E5661E" w14:textId="6A194780" w:rsidR="00401F0D" w:rsidRPr="00401F0D" w:rsidRDefault="00401F0D" w:rsidP="00D41A41">
            <w:pPr>
              <w:spacing w:before="0" w:line="240" w:lineRule="auto"/>
              <w:jc w:val="left"/>
              <w:rPr>
                <w:sz w:val="20"/>
                <w:lang w:eastAsia="en-US"/>
              </w:rPr>
            </w:pPr>
            <w:r w:rsidRPr="00401F0D">
              <w:rPr>
                <w:sz w:val="20"/>
                <w:lang w:eastAsia="en-US"/>
              </w:rPr>
              <w:t xml:space="preserve">Watanabe et al. </w:t>
            </w:r>
            <w:r w:rsidR="000E1EDF">
              <w:rPr>
                <w:sz w:val="20"/>
                <w:lang w:eastAsia="en-US"/>
              </w:rPr>
              <w:fldChar w:fldCharType="begin"/>
            </w:r>
            <w:r w:rsidR="00D41A41">
              <w:rPr>
                <w:sz w:val="20"/>
                <w:lang w:eastAsia="en-US"/>
              </w:rPr>
              <w:instrText xml:space="preserve"> ADDIN EN.CITE &lt;EndNote&gt;&lt;Cite ExcludeAuth="1"&gt;&lt;Author&gt;Watanabe&lt;/Author&gt;&lt;Year&gt;2011&lt;/Year&gt;&lt;RecNum&gt;301&lt;/RecNum&gt;&lt;DisplayText&gt;(2011)&lt;/DisplayText&gt;&lt;record&gt;&lt;rec-number&gt;301&lt;/rec-number&gt;&lt;foreign-keys&gt;&lt;key app="EN" db-id="0f90pdefssr5fteptv5xp0v4vdz95v0zsa5s" timestamp="1429543163"&gt;301&lt;/key&gt;&lt;/foreign-keys&gt;&lt;ref-type name="Journal Article"&gt;17&lt;/ref-type&gt;&lt;contributors&gt;&lt;authors&gt;&lt;author&gt;Watanabe, S.&lt;/author&gt;&lt;author&gt;Hajima, T.&lt;/author&gt;&lt;author&gt;Sudo, K.&lt;/author&gt;&lt;author&gt;Nagashima, T.&lt;/author&gt;&lt;author&gt;Takemura, T.&lt;/author&gt;&lt;author&gt;Okajima, H.&lt;/author&gt;&lt;author&gt;Nozawa, T.&lt;/author&gt;&lt;author&gt;Kawase, H.&lt;/author&gt;&lt;author&gt;Abe, M.&lt;/author&gt;&lt;author&gt;Yokohata, T.&lt;/author&gt;&lt;author&gt;Ise, T.&lt;/author&gt;&lt;author&gt;Sato, H.&lt;/author&gt;&lt;author&gt;Kato, E.&lt;/author&gt;&lt;author&gt;Takata, K.&lt;/author&gt;&lt;author&gt;Emori, S.&lt;/author&gt;&lt;author&gt;Kawamiya, M.&lt;/author&gt;&lt;/authors&gt;&lt;/contributors&gt;&lt;titles&gt;&lt;title&gt;MIROC-ESM 2010: model description and basic results of CMIP5-20c3m experiments&lt;/title&gt;&lt;secondary-title&gt;Geosci. Model Dev.&lt;/secondary-title&gt;&lt;/titles&gt;&lt;pages&gt;845-872&lt;/pages&gt;&lt;volume&gt;4&lt;/volume&gt;&lt;number&gt;4&lt;/number&gt;&lt;dates&gt;&lt;year&gt;2011&lt;/year&gt;&lt;/dates&gt;&lt;publisher&gt;Copernicus Publications&lt;/publisher&gt;&lt;isbn&gt;1991-9603&lt;/isbn&gt;&lt;urls&gt;&lt;related-urls&gt;&lt;url&gt;http://www.geosci-model-dev.net/4/845/2011/&lt;/url&gt;&lt;/related-urls&gt;&lt;/urls&gt;&lt;electronic-resource-num&gt;10.5194/gmd-4-845-2011&lt;/electronic-resource-num&gt;&lt;/record&gt;&lt;/Cite&gt;&lt;/EndNote&gt;</w:instrText>
            </w:r>
            <w:r w:rsidR="000E1EDF">
              <w:rPr>
                <w:sz w:val="20"/>
                <w:lang w:eastAsia="en-US"/>
              </w:rPr>
              <w:fldChar w:fldCharType="separate"/>
            </w:r>
            <w:r w:rsidR="000E1EDF">
              <w:rPr>
                <w:noProof/>
                <w:sz w:val="20"/>
                <w:lang w:eastAsia="en-US"/>
              </w:rPr>
              <w:t>(2011)</w:t>
            </w:r>
            <w:r w:rsidR="000E1EDF">
              <w:rPr>
                <w:sz w:val="20"/>
                <w:lang w:eastAsia="en-US"/>
              </w:rPr>
              <w:fldChar w:fldCharType="end"/>
            </w:r>
          </w:p>
        </w:tc>
      </w:tr>
      <w:tr w:rsidR="00401F0D" w:rsidRPr="00401F0D" w14:paraId="14851EE6" w14:textId="77777777" w:rsidTr="00401F0D">
        <w:trPr>
          <w:trHeight w:val="440"/>
        </w:trPr>
        <w:tc>
          <w:tcPr>
            <w:tcW w:w="1486" w:type="dxa"/>
            <w:tcBorders>
              <w:top w:val="nil"/>
              <w:left w:val="nil"/>
              <w:bottom w:val="nil"/>
              <w:right w:val="nil"/>
            </w:tcBorders>
            <w:shd w:val="clear" w:color="auto" w:fill="auto"/>
            <w:hideMark/>
          </w:tcPr>
          <w:p w14:paraId="5C1CA769" w14:textId="77777777" w:rsidR="00401F0D" w:rsidRPr="00401F0D" w:rsidRDefault="00401F0D" w:rsidP="00401F0D">
            <w:pPr>
              <w:spacing w:before="0" w:line="240" w:lineRule="auto"/>
              <w:jc w:val="left"/>
              <w:rPr>
                <w:sz w:val="20"/>
                <w:lang w:eastAsia="en-US"/>
              </w:rPr>
            </w:pPr>
            <w:r w:rsidRPr="00401F0D">
              <w:rPr>
                <w:sz w:val="20"/>
                <w:lang w:eastAsia="en-US"/>
              </w:rPr>
              <w:t>NCAR-CAM3.5</w:t>
            </w:r>
          </w:p>
        </w:tc>
        <w:tc>
          <w:tcPr>
            <w:tcW w:w="1408" w:type="dxa"/>
            <w:tcBorders>
              <w:top w:val="nil"/>
              <w:left w:val="nil"/>
              <w:bottom w:val="nil"/>
              <w:right w:val="nil"/>
            </w:tcBorders>
            <w:shd w:val="clear" w:color="auto" w:fill="auto"/>
            <w:hideMark/>
          </w:tcPr>
          <w:p w14:paraId="524F542A" w14:textId="77777777" w:rsidR="00401F0D" w:rsidRPr="00401F0D" w:rsidRDefault="00401F0D" w:rsidP="00401F0D">
            <w:pPr>
              <w:spacing w:before="0" w:line="240" w:lineRule="auto"/>
              <w:jc w:val="center"/>
              <w:rPr>
                <w:sz w:val="20"/>
                <w:lang w:eastAsia="en-US"/>
              </w:rPr>
            </w:pPr>
            <w:r w:rsidRPr="00401F0D">
              <w:rPr>
                <w:sz w:val="20"/>
                <w:lang w:eastAsia="en-US"/>
              </w:rPr>
              <w:t>CHEM</w:t>
            </w:r>
          </w:p>
        </w:tc>
        <w:tc>
          <w:tcPr>
            <w:tcW w:w="1457" w:type="dxa"/>
            <w:tcBorders>
              <w:top w:val="nil"/>
              <w:left w:val="nil"/>
              <w:bottom w:val="nil"/>
              <w:right w:val="nil"/>
            </w:tcBorders>
            <w:shd w:val="clear" w:color="auto" w:fill="auto"/>
            <w:hideMark/>
          </w:tcPr>
          <w:p w14:paraId="485CB41C" w14:textId="77777777" w:rsidR="00401F0D" w:rsidRPr="00401F0D" w:rsidRDefault="00401F0D" w:rsidP="00401F0D">
            <w:pPr>
              <w:spacing w:before="0" w:line="240" w:lineRule="auto"/>
              <w:jc w:val="center"/>
              <w:rPr>
                <w:sz w:val="20"/>
                <w:lang w:eastAsia="en-US"/>
              </w:rPr>
            </w:pPr>
            <w:r w:rsidRPr="00401F0D">
              <w:rPr>
                <w:sz w:val="20"/>
                <w:lang w:eastAsia="en-US"/>
              </w:rPr>
              <w:t>Yes</w:t>
            </w:r>
          </w:p>
        </w:tc>
        <w:tc>
          <w:tcPr>
            <w:tcW w:w="1282" w:type="dxa"/>
            <w:tcBorders>
              <w:top w:val="nil"/>
              <w:left w:val="nil"/>
              <w:bottom w:val="nil"/>
              <w:right w:val="nil"/>
            </w:tcBorders>
            <w:shd w:val="clear" w:color="auto" w:fill="auto"/>
            <w:hideMark/>
          </w:tcPr>
          <w:p w14:paraId="277682BF" w14:textId="77777777" w:rsidR="00401F0D" w:rsidRPr="00401F0D" w:rsidRDefault="00401F0D" w:rsidP="00401F0D">
            <w:pPr>
              <w:spacing w:before="0" w:line="240" w:lineRule="auto"/>
              <w:jc w:val="left"/>
              <w:rPr>
                <w:sz w:val="20"/>
                <w:lang w:eastAsia="en-US"/>
              </w:rPr>
            </w:pPr>
            <w:r w:rsidRPr="00401F0D">
              <w:rPr>
                <w:sz w:val="20"/>
                <w:lang w:eastAsia="en-US"/>
              </w:rPr>
              <w:t>Adjusted look-up table</w:t>
            </w:r>
          </w:p>
        </w:tc>
        <w:tc>
          <w:tcPr>
            <w:tcW w:w="1754" w:type="dxa"/>
            <w:tcBorders>
              <w:top w:val="nil"/>
              <w:left w:val="nil"/>
              <w:bottom w:val="nil"/>
              <w:right w:val="nil"/>
            </w:tcBorders>
            <w:shd w:val="clear" w:color="auto" w:fill="auto"/>
            <w:hideMark/>
          </w:tcPr>
          <w:p w14:paraId="0882946F" w14:textId="28156856" w:rsidR="00401F0D" w:rsidRPr="00401F0D" w:rsidRDefault="00401F0D" w:rsidP="00D41A41">
            <w:pPr>
              <w:spacing w:before="0" w:line="240" w:lineRule="auto"/>
              <w:jc w:val="left"/>
              <w:rPr>
                <w:sz w:val="20"/>
                <w:lang w:eastAsia="en-US"/>
              </w:rPr>
            </w:pPr>
            <w:proofErr w:type="spellStart"/>
            <w:r w:rsidRPr="00401F0D">
              <w:rPr>
                <w:sz w:val="20"/>
                <w:lang w:eastAsia="en-US"/>
              </w:rPr>
              <w:t>Lamarque</w:t>
            </w:r>
            <w:proofErr w:type="spellEnd"/>
            <w:r w:rsidRPr="00401F0D">
              <w:rPr>
                <w:sz w:val="20"/>
                <w:lang w:eastAsia="en-US"/>
              </w:rPr>
              <w:t xml:space="preserve"> et al. </w:t>
            </w:r>
            <w:r w:rsidR="008F7014">
              <w:rPr>
                <w:sz w:val="20"/>
                <w:lang w:eastAsia="en-US"/>
              </w:rPr>
              <w:fldChar w:fldCharType="begin">
                <w:fldData xml:space="preserve">PEVuZE5vdGU+PENpdGUgRXhjbHVkZUF1dGg9IjEiPjxBdXRob3I+TGFtYXJxdWU8L0F1dGhvcj48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</w:fldData>
              </w:fldChar>
            </w:r>
            <w:r w:rsidR="00D41A41">
              <w:rPr>
                <w:sz w:val="20"/>
                <w:lang w:eastAsia="en-US"/>
              </w:rPr>
              <w:instrText xml:space="preserve"> ADDIN EN.CITE </w:instrText>
            </w:r>
            <w:r w:rsidR="00D41A41">
              <w:rPr>
                <w:sz w:val="20"/>
                <w:lang w:eastAsia="en-US"/>
              </w:rPr>
              <w:fldChar w:fldCharType="begin">
                <w:fldData xml:space="preserve">PEVuZE5vdGU+PENpdGUgRXhjbHVkZUF1dGg9IjEiPjxBdXRob3I+TGFtYXJxdWU8L0F1dGhvcj48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</w:fldData>
              </w:fldChar>
            </w:r>
            <w:r w:rsidR="00D41A41">
              <w:rPr>
                <w:sz w:val="20"/>
                <w:lang w:eastAsia="en-US"/>
              </w:rPr>
              <w:instrText xml:space="preserve"> ADDIN EN.CITE.DATA </w:instrText>
            </w:r>
            <w:r w:rsidR="00D41A41">
              <w:rPr>
                <w:sz w:val="20"/>
                <w:lang w:eastAsia="en-US"/>
              </w:rPr>
            </w:r>
            <w:r w:rsidR="00D41A41">
              <w:rPr>
                <w:sz w:val="20"/>
                <w:lang w:eastAsia="en-US"/>
              </w:rPr>
              <w:fldChar w:fldCharType="end"/>
            </w:r>
            <w:r w:rsidR="008F7014">
              <w:rPr>
                <w:sz w:val="20"/>
                <w:lang w:eastAsia="en-US"/>
              </w:rPr>
            </w:r>
            <w:r w:rsidR="008F7014">
              <w:rPr>
                <w:sz w:val="20"/>
                <w:lang w:eastAsia="en-US"/>
              </w:rPr>
              <w:fldChar w:fldCharType="separate"/>
            </w:r>
            <w:r w:rsidR="00FE0AD7">
              <w:rPr>
                <w:noProof/>
                <w:sz w:val="20"/>
                <w:lang w:eastAsia="en-US"/>
              </w:rPr>
              <w:t>(2011; 2012)</w:t>
            </w:r>
            <w:r w:rsidR="008F7014">
              <w:rPr>
                <w:sz w:val="20"/>
                <w:lang w:eastAsia="en-US"/>
              </w:rPr>
              <w:fldChar w:fldCharType="end"/>
            </w:r>
          </w:p>
        </w:tc>
      </w:tr>
      <w:tr w:rsidR="00401F0D" w:rsidRPr="00401F0D" w14:paraId="46D007A4" w14:textId="77777777" w:rsidTr="00401F0D">
        <w:trPr>
          <w:trHeight w:val="282"/>
        </w:trPr>
        <w:tc>
          <w:tcPr>
            <w:tcW w:w="1486" w:type="dxa"/>
            <w:tcBorders>
              <w:top w:val="nil"/>
              <w:left w:val="nil"/>
              <w:bottom w:val="single" w:sz="4" w:space="0" w:color="000000"/>
              <w:right w:val="nil"/>
            </w:tcBorders>
            <w:shd w:val="clear" w:color="auto" w:fill="auto"/>
            <w:hideMark/>
          </w:tcPr>
          <w:p w14:paraId="51FF1659" w14:textId="77777777" w:rsidR="00401F0D" w:rsidRPr="00401F0D" w:rsidRDefault="00401F0D" w:rsidP="00401F0D">
            <w:pPr>
              <w:spacing w:before="0" w:line="240" w:lineRule="auto"/>
              <w:jc w:val="left"/>
              <w:rPr>
                <w:sz w:val="20"/>
                <w:lang w:eastAsia="en-US"/>
              </w:rPr>
            </w:pPr>
            <w:r w:rsidRPr="00401F0D">
              <w:rPr>
                <w:sz w:val="20"/>
                <w:lang w:eastAsia="en-US"/>
              </w:rPr>
              <w:t>UM-CAM</w:t>
            </w:r>
          </w:p>
        </w:tc>
        <w:tc>
          <w:tcPr>
            <w:tcW w:w="1408" w:type="dxa"/>
            <w:tcBorders>
              <w:top w:val="nil"/>
              <w:left w:val="nil"/>
              <w:bottom w:val="single" w:sz="4" w:space="0" w:color="000000"/>
              <w:right w:val="nil"/>
            </w:tcBorders>
            <w:shd w:val="clear" w:color="auto" w:fill="auto"/>
            <w:hideMark/>
          </w:tcPr>
          <w:p w14:paraId="42094865" w14:textId="77777777" w:rsidR="00401F0D" w:rsidRPr="00401F0D" w:rsidRDefault="00401F0D" w:rsidP="00401F0D">
            <w:pPr>
              <w:spacing w:before="0" w:line="240" w:lineRule="auto"/>
              <w:jc w:val="center"/>
              <w:rPr>
                <w:sz w:val="20"/>
                <w:lang w:eastAsia="en-US"/>
              </w:rPr>
            </w:pPr>
            <w:r w:rsidRPr="00401F0D">
              <w:rPr>
                <w:sz w:val="20"/>
                <w:lang w:eastAsia="en-US"/>
              </w:rPr>
              <w:t>NOCHEM</w:t>
            </w:r>
          </w:p>
        </w:tc>
        <w:tc>
          <w:tcPr>
            <w:tcW w:w="1457" w:type="dxa"/>
            <w:tcBorders>
              <w:top w:val="nil"/>
              <w:left w:val="nil"/>
              <w:bottom w:val="single" w:sz="4" w:space="0" w:color="000000"/>
              <w:right w:val="nil"/>
            </w:tcBorders>
            <w:shd w:val="clear" w:color="auto" w:fill="auto"/>
            <w:hideMark/>
          </w:tcPr>
          <w:p w14:paraId="792B3264" w14:textId="77777777" w:rsidR="00401F0D" w:rsidRPr="00401F0D" w:rsidRDefault="00401F0D" w:rsidP="00401F0D">
            <w:pPr>
              <w:spacing w:before="0" w:line="240" w:lineRule="auto"/>
              <w:jc w:val="center"/>
              <w:rPr>
                <w:sz w:val="20"/>
                <w:lang w:eastAsia="en-US"/>
              </w:rPr>
            </w:pPr>
            <w:r w:rsidRPr="00401F0D">
              <w:rPr>
                <w:sz w:val="20"/>
                <w:lang w:eastAsia="en-US"/>
              </w:rPr>
              <w:t>No</w:t>
            </w:r>
          </w:p>
        </w:tc>
        <w:tc>
          <w:tcPr>
            <w:tcW w:w="1282" w:type="dxa"/>
            <w:tcBorders>
              <w:top w:val="nil"/>
              <w:left w:val="nil"/>
              <w:bottom w:val="single" w:sz="4" w:space="0" w:color="000000"/>
              <w:right w:val="nil"/>
            </w:tcBorders>
            <w:shd w:val="clear" w:color="auto" w:fill="auto"/>
            <w:hideMark/>
          </w:tcPr>
          <w:p w14:paraId="09390F28" w14:textId="77777777" w:rsidR="00401F0D" w:rsidRPr="00401F0D" w:rsidRDefault="00401F0D" w:rsidP="00401F0D">
            <w:pPr>
              <w:spacing w:before="0" w:line="240" w:lineRule="auto"/>
              <w:jc w:val="left"/>
              <w:rPr>
                <w:sz w:val="20"/>
                <w:lang w:eastAsia="en-US"/>
              </w:rPr>
            </w:pPr>
            <w:r w:rsidRPr="00401F0D">
              <w:rPr>
                <w:sz w:val="20"/>
                <w:lang w:eastAsia="en-US"/>
              </w:rPr>
              <w:t>Look-up table</w:t>
            </w:r>
          </w:p>
        </w:tc>
        <w:tc>
          <w:tcPr>
            <w:tcW w:w="1754" w:type="dxa"/>
            <w:tcBorders>
              <w:top w:val="nil"/>
              <w:left w:val="nil"/>
              <w:bottom w:val="single" w:sz="4" w:space="0" w:color="000000"/>
              <w:right w:val="nil"/>
            </w:tcBorders>
            <w:shd w:val="clear" w:color="auto" w:fill="auto"/>
            <w:hideMark/>
          </w:tcPr>
          <w:p w14:paraId="6D072980" w14:textId="304A0653" w:rsidR="00401F0D" w:rsidRPr="00401F0D" w:rsidRDefault="00401F0D" w:rsidP="00806D90">
            <w:pPr>
              <w:spacing w:before="0" w:line="240" w:lineRule="auto"/>
              <w:jc w:val="left"/>
              <w:rPr>
                <w:sz w:val="20"/>
                <w:lang w:eastAsia="en-US"/>
              </w:rPr>
            </w:pPr>
            <w:proofErr w:type="spellStart"/>
            <w:r w:rsidRPr="00401F0D">
              <w:rPr>
                <w:sz w:val="20"/>
                <w:lang w:eastAsia="en-US"/>
              </w:rPr>
              <w:t>Zeng</w:t>
            </w:r>
            <w:proofErr w:type="spellEnd"/>
            <w:r w:rsidRPr="00401F0D">
              <w:rPr>
                <w:sz w:val="20"/>
                <w:lang w:eastAsia="en-US"/>
              </w:rPr>
              <w:t xml:space="preserve"> et al. </w:t>
            </w:r>
            <w:r w:rsidR="00A05233">
              <w:rPr>
                <w:sz w:val="20"/>
                <w:lang w:eastAsia="en-US"/>
              </w:rPr>
              <w:fldChar w:fldCharType="begin">
                <w:fldData xml:space="preserve">PEVuZE5vdGU+PENpdGUgRXhjbHVkZUF1dGg9IjEiPjxBdXRob3I+WmVuZzwvQXV0aG9yPjxZZWFy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</w:fldData>
              </w:fldChar>
            </w:r>
            <w:r w:rsidR="00806D90">
              <w:rPr>
                <w:sz w:val="20"/>
                <w:lang w:eastAsia="en-US"/>
              </w:rPr>
              <w:instrText xml:space="preserve"> ADDIN EN.CITE </w:instrText>
            </w:r>
            <w:r w:rsidR="00806D90">
              <w:rPr>
                <w:sz w:val="20"/>
                <w:lang w:eastAsia="en-US"/>
              </w:rPr>
              <w:fldChar w:fldCharType="begin">
                <w:fldData xml:space="preserve">PEVuZE5vdGU+PENpdGUgRXhjbHVkZUF1dGg9IjEiPjxBdXRob3I+WmVuZzwvQXV0aG9yPjxZZWFy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</w:fldData>
              </w:fldChar>
            </w:r>
            <w:r w:rsidR="00806D90">
              <w:rPr>
                <w:sz w:val="20"/>
                <w:lang w:eastAsia="en-US"/>
              </w:rPr>
              <w:instrText xml:space="preserve"> ADDIN EN.CITE.DATA </w:instrText>
            </w:r>
            <w:r w:rsidR="00806D90">
              <w:rPr>
                <w:sz w:val="20"/>
                <w:lang w:eastAsia="en-US"/>
              </w:rPr>
            </w:r>
            <w:r w:rsidR="00806D90">
              <w:rPr>
                <w:sz w:val="20"/>
                <w:lang w:eastAsia="en-US"/>
              </w:rPr>
              <w:fldChar w:fldCharType="end"/>
            </w:r>
            <w:r w:rsidR="00A05233">
              <w:rPr>
                <w:sz w:val="20"/>
                <w:lang w:eastAsia="en-US"/>
              </w:rPr>
            </w:r>
            <w:r w:rsidR="00A05233">
              <w:rPr>
                <w:sz w:val="20"/>
                <w:lang w:eastAsia="en-US"/>
              </w:rPr>
              <w:fldChar w:fldCharType="separate"/>
            </w:r>
            <w:r w:rsidR="00FE0AD7">
              <w:rPr>
                <w:noProof/>
                <w:sz w:val="20"/>
                <w:lang w:eastAsia="en-US"/>
              </w:rPr>
              <w:t>(2008; 2010)</w:t>
            </w:r>
            <w:r w:rsidR="00A05233">
              <w:rPr>
                <w:sz w:val="20"/>
                <w:lang w:eastAsia="en-US"/>
              </w:rPr>
              <w:fldChar w:fldCharType="end"/>
            </w:r>
          </w:p>
        </w:tc>
      </w:tr>
    </w:tbl>
    <w:p w14:paraId="161AF614" w14:textId="77777777" w:rsidR="00934570" w:rsidRDefault="00934570">
      <w:pPr>
        <w:spacing w:before="0" w:line="240" w:lineRule="auto"/>
        <w:jc w:val="left"/>
      </w:pPr>
    </w:p>
    <w:p w14:paraId="4B11E8E8" w14:textId="77777777" w:rsidR="00934570" w:rsidRDefault="00934570">
      <w:pPr>
        <w:spacing w:before="0" w:line="240" w:lineRule="auto"/>
        <w:jc w:val="left"/>
      </w:pPr>
      <w:r>
        <w:br w:type="page"/>
      </w:r>
    </w:p>
    <w:p w14:paraId="316CF3A1" w14:textId="4BEBB4C8" w:rsidR="00934570" w:rsidRDefault="00934570">
      <w:pPr>
        <w:spacing w:before="0" w:line="240" w:lineRule="auto"/>
        <w:jc w:val="left"/>
      </w:pPr>
      <w:r>
        <w:lastRenderedPageBreak/>
        <w:t xml:space="preserve">Table 2 </w:t>
      </w:r>
      <w:r w:rsidR="0089078E">
        <w:t>G</w:t>
      </w:r>
      <w:r w:rsidR="00E335E5">
        <w:t>lobal</w:t>
      </w:r>
      <w:r w:rsidR="0089078E">
        <w:t xml:space="preserve"> annual</w:t>
      </w:r>
      <w:r w:rsidR="00E335E5">
        <w:t xml:space="preserve"> mean</w:t>
      </w:r>
      <w:r w:rsidR="0089078E">
        <w:t xml:space="preserve"> of</w:t>
      </w:r>
      <w:r w:rsidR="00E335E5">
        <w:t xml:space="preserve"> TCO (DU)</w:t>
      </w:r>
      <w:r>
        <w:t xml:space="preserve"> </w:t>
      </w:r>
    </w:p>
    <w:tbl>
      <w:tblPr>
        <w:tblW w:w="4880" w:type="dxa"/>
        <w:tblInd w:w="93" w:type="dxa"/>
        <w:tblLook w:val="04A0" w:firstRow="1" w:lastRow="0" w:firstColumn="1" w:lastColumn="0" w:noHBand="0" w:noVBand="1"/>
      </w:tblPr>
      <w:tblGrid>
        <w:gridCol w:w="916"/>
        <w:gridCol w:w="616"/>
        <w:gridCol w:w="1083"/>
        <w:gridCol w:w="906"/>
        <w:gridCol w:w="1395"/>
      </w:tblGrid>
      <w:tr w:rsidR="00620796" w:rsidRPr="00620796" w14:paraId="7855C971" w14:textId="77777777" w:rsidTr="00F96192">
        <w:trPr>
          <w:trHeight w:val="278"/>
        </w:trPr>
        <w:tc>
          <w:tcPr>
            <w:tcW w:w="960" w:type="dxa"/>
            <w:tcBorders>
              <w:top w:val="single" w:sz="4" w:space="0" w:color="000000"/>
              <w:left w:val="nil"/>
              <w:bottom w:val="single" w:sz="4" w:space="0" w:color="000000"/>
              <w:right w:val="nil"/>
            </w:tcBorders>
            <w:shd w:val="clear" w:color="auto" w:fill="auto"/>
            <w:hideMark/>
          </w:tcPr>
          <w:p w14:paraId="5C8F9921" w14:textId="77777777" w:rsidR="00620796" w:rsidRPr="00620796" w:rsidRDefault="00620796" w:rsidP="00620796">
            <w:pPr>
              <w:spacing w:before="0" w:line="240" w:lineRule="auto"/>
              <w:jc w:val="left"/>
              <w:rPr>
                <w:sz w:val="20"/>
                <w:lang w:eastAsia="en-US"/>
              </w:rPr>
            </w:pPr>
            <w:r w:rsidRPr="00620796">
              <w:rPr>
                <w:sz w:val="20"/>
                <w:lang w:eastAsia="en-US"/>
              </w:rPr>
              <w:t>Scenario</w:t>
            </w:r>
          </w:p>
        </w:tc>
        <w:tc>
          <w:tcPr>
            <w:tcW w:w="560" w:type="dxa"/>
            <w:tcBorders>
              <w:top w:val="single" w:sz="4" w:space="0" w:color="000000"/>
              <w:left w:val="nil"/>
              <w:bottom w:val="single" w:sz="4" w:space="0" w:color="000000"/>
              <w:right w:val="nil"/>
            </w:tcBorders>
            <w:shd w:val="clear" w:color="auto" w:fill="auto"/>
            <w:hideMark/>
          </w:tcPr>
          <w:p w14:paraId="0BF26FD1" w14:textId="77777777" w:rsidR="00620796" w:rsidRPr="00620796" w:rsidRDefault="00620796" w:rsidP="00620796">
            <w:pPr>
              <w:spacing w:before="0" w:line="240" w:lineRule="auto"/>
              <w:jc w:val="center"/>
              <w:rPr>
                <w:sz w:val="20"/>
                <w:lang w:eastAsia="en-US"/>
              </w:rPr>
            </w:pPr>
            <w:r w:rsidRPr="00620796">
              <w:rPr>
                <w:sz w:val="20"/>
                <w:lang w:eastAsia="en-US"/>
              </w:rPr>
              <w:t>Year</w:t>
            </w:r>
          </w:p>
        </w:tc>
        <w:tc>
          <w:tcPr>
            <w:tcW w:w="1100" w:type="dxa"/>
            <w:tcBorders>
              <w:top w:val="single" w:sz="4" w:space="0" w:color="000000"/>
              <w:left w:val="nil"/>
              <w:bottom w:val="single" w:sz="4" w:space="0" w:color="000000"/>
              <w:right w:val="nil"/>
            </w:tcBorders>
            <w:shd w:val="clear" w:color="auto" w:fill="auto"/>
            <w:hideMark/>
          </w:tcPr>
          <w:p w14:paraId="6EB85CD2" w14:textId="77777777" w:rsidR="00620796" w:rsidRPr="00620796" w:rsidRDefault="00620796" w:rsidP="00620796">
            <w:pPr>
              <w:spacing w:before="0" w:line="240" w:lineRule="auto"/>
              <w:jc w:val="center"/>
              <w:rPr>
                <w:sz w:val="20"/>
                <w:lang w:eastAsia="en-US"/>
              </w:rPr>
            </w:pPr>
            <w:r w:rsidRPr="00620796">
              <w:rPr>
                <w:sz w:val="20"/>
                <w:lang w:eastAsia="en-US"/>
              </w:rPr>
              <w:t>ACCMIP*</w:t>
            </w:r>
          </w:p>
        </w:tc>
        <w:tc>
          <w:tcPr>
            <w:tcW w:w="940" w:type="dxa"/>
            <w:tcBorders>
              <w:top w:val="single" w:sz="4" w:space="0" w:color="000000"/>
              <w:left w:val="nil"/>
              <w:bottom w:val="single" w:sz="4" w:space="0" w:color="000000"/>
              <w:right w:val="nil"/>
            </w:tcBorders>
            <w:shd w:val="clear" w:color="auto" w:fill="auto"/>
            <w:hideMark/>
          </w:tcPr>
          <w:p w14:paraId="31CDD176" w14:textId="77777777" w:rsidR="00620796" w:rsidRPr="00620796" w:rsidRDefault="00620796" w:rsidP="00620796">
            <w:pPr>
              <w:spacing w:before="0" w:line="240" w:lineRule="auto"/>
              <w:jc w:val="center"/>
              <w:rPr>
                <w:sz w:val="20"/>
                <w:lang w:eastAsia="en-US"/>
              </w:rPr>
            </w:pPr>
            <w:r w:rsidRPr="00620796">
              <w:rPr>
                <w:sz w:val="20"/>
                <w:lang w:eastAsia="en-US"/>
              </w:rPr>
              <w:t>CMIP5*</w:t>
            </w:r>
          </w:p>
        </w:tc>
        <w:tc>
          <w:tcPr>
            <w:tcW w:w="1320" w:type="dxa"/>
            <w:tcBorders>
              <w:top w:val="single" w:sz="4" w:space="0" w:color="000000"/>
              <w:left w:val="nil"/>
              <w:bottom w:val="single" w:sz="4" w:space="0" w:color="000000"/>
              <w:right w:val="nil"/>
            </w:tcBorders>
            <w:shd w:val="clear" w:color="auto" w:fill="auto"/>
            <w:hideMark/>
          </w:tcPr>
          <w:p w14:paraId="3FE9685F" w14:textId="347DC804" w:rsidR="00620796" w:rsidRPr="00620796" w:rsidRDefault="00D31F56" w:rsidP="00D31F56">
            <w:pPr>
              <w:spacing w:before="0" w:line="240" w:lineRule="auto"/>
              <w:jc w:val="center"/>
              <w:rPr>
                <w:sz w:val="20"/>
                <w:lang w:eastAsia="en-US"/>
              </w:rPr>
            </w:pPr>
            <w:r>
              <w:rPr>
                <w:sz w:val="20"/>
                <w:lang w:eastAsia="en-US"/>
              </w:rPr>
              <w:t>IGAC/</w:t>
            </w:r>
            <w:r w:rsidR="00620796" w:rsidRPr="00620796">
              <w:rPr>
                <w:sz w:val="20"/>
                <w:lang w:eastAsia="en-US"/>
              </w:rPr>
              <w:t>SPARC</w:t>
            </w:r>
          </w:p>
        </w:tc>
      </w:tr>
      <w:tr w:rsidR="00620796" w:rsidRPr="00620796" w14:paraId="50A44B4F" w14:textId="77777777" w:rsidTr="00620796">
        <w:trPr>
          <w:trHeight w:val="390"/>
        </w:trPr>
        <w:tc>
          <w:tcPr>
            <w:tcW w:w="960" w:type="dxa"/>
            <w:tcBorders>
              <w:top w:val="nil"/>
              <w:left w:val="nil"/>
              <w:bottom w:val="nil"/>
              <w:right w:val="nil"/>
            </w:tcBorders>
            <w:shd w:val="clear" w:color="auto" w:fill="auto"/>
            <w:hideMark/>
          </w:tcPr>
          <w:p w14:paraId="0E1DF874" w14:textId="06772857" w:rsidR="00620796" w:rsidRPr="00620796" w:rsidRDefault="00620796" w:rsidP="00FD1F46">
            <w:pPr>
              <w:spacing w:before="0" w:line="240" w:lineRule="auto"/>
              <w:jc w:val="left"/>
              <w:rPr>
                <w:sz w:val="20"/>
                <w:lang w:eastAsia="en-US"/>
              </w:rPr>
            </w:pPr>
            <w:r w:rsidRPr="00620796">
              <w:rPr>
                <w:sz w:val="20"/>
                <w:lang w:eastAsia="en-US"/>
              </w:rPr>
              <w:t>Hist</w:t>
            </w:r>
          </w:p>
        </w:tc>
        <w:tc>
          <w:tcPr>
            <w:tcW w:w="560" w:type="dxa"/>
            <w:tcBorders>
              <w:top w:val="nil"/>
              <w:left w:val="nil"/>
              <w:bottom w:val="nil"/>
              <w:right w:val="nil"/>
            </w:tcBorders>
            <w:shd w:val="clear" w:color="auto" w:fill="auto"/>
            <w:hideMark/>
          </w:tcPr>
          <w:p w14:paraId="2ED12C1F" w14:textId="77777777" w:rsidR="00620796" w:rsidRPr="00620796" w:rsidRDefault="00620796" w:rsidP="00620796">
            <w:pPr>
              <w:spacing w:before="0" w:line="240" w:lineRule="auto"/>
              <w:jc w:val="center"/>
              <w:rPr>
                <w:sz w:val="20"/>
                <w:lang w:eastAsia="en-US"/>
              </w:rPr>
            </w:pPr>
            <w:r w:rsidRPr="00620796">
              <w:rPr>
                <w:sz w:val="20"/>
                <w:lang w:eastAsia="en-US"/>
              </w:rPr>
              <w:t>1850</w:t>
            </w:r>
          </w:p>
        </w:tc>
        <w:tc>
          <w:tcPr>
            <w:tcW w:w="1100" w:type="dxa"/>
            <w:tcBorders>
              <w:top w:val="nil"/>
              <w:left w:val="nil"/>
              <w:bottom w:val="nil"/>
              <w:right w:val="nil"/>
            </w:tcBorders>
            <w:shd w:val="clear" w:color="auto" w:fill="auto"/>
            <w:hideMark/>
          </w:tcPr>
          <w:p w14:paraId="29965AA9" w14:textId="77777777" w:rsidR="00620796" w:rsidRPr="00620796" w:rsidRDefault="00620796" w:rsidP="00620796">
            <w:pPr>
              <w:spacing w:before="0" w:line="240" w:lineRule="auto"/>
              <w:jc w:val="center"/>
              <w:rPr>
                <w:sz w:val="20"/>
                <w:lang w:eastAsia="en-US"/>
              </w:rPr>
            </w:pPr>
            <w:r w:rsidRPr="00620796">
              <w:rPr>
                <w:sz w:val="20"/>
                <w:lang w:eastAsia="en-US"/>
              </w:rPr>
              <w:t>294±16</w:t>
            </w:r>
          </w:p>
        </w:tc>
        <w:tc>
          <w:tcPr>
            <w:tcW w:w="940" w:type="dxa"/>
            <w:tcBorders>
              <w:top w:val="nil"/>
              <w:left w:val="nil"/>
              <w:bottom w:val="nil"/>
              <w:right w:val="nil"/>
            </w:tcBorders>
            <w:shd w:val="clear" w:color="auto" w:fill="auto"/>
            <w:hideMark/>
          </w:tcPr>
          <w:p w14:paraId="0820BE1E" w14:textId="77777777" w:rsidR="00620796" w:rsidRPr="00620796" w:rsidRDefault="00620796" w:rsidP="00620796">
            <w:pPr>
              <w:spacing w:before="0" w:line="240" w:lineRule="auto"/>
              <w:jc w:val="center"/>
              <w:rPr>
                <w:sz w:val="20"/>
                <w:lang w:eastAsia="en-US"/>
              </w:rPr>
            </w:pPr>
            <w:r w:rsidRPr="00620796">
              <w:rPr>
                <w:sz w:val="20"/>
                <w:lang w:eastAsia="en-US"/>
              </w:rPr>
              <w:t>300±19</w:t>
            </w:r>
          </w:p>
        </w:tc>
        <w:tc>
          <w:tcPr>
            <w:tcW w:w="1320" w:type="dxa"/>
            <w:tcBorders>
              <w:top w:val="nil"/>
              <w:left w:val="nil"/>
              <w:bottom w:val="nil"/>
              <w:right w:val="nil"/>
            </w:tcBorders>
            <w:shd w:val="clear" w:color="auto" w:fill="auto"/>
            <w:hideMark/>
          </w:tcPr>
          <w:p w14:paraId="6B2A4BA1" w14:textId="77777777" w:rsidR="00620796" w:rsidRPr="00620796" w:rsidRDefault="00620796" w:rsidP="00620796">
            <w:pPr>
              <w:spacing w:before="0" w:line="240" w:lineRule="auto"/>
              <w:jc w:val="center"/>
              <w:rPr>
                <w:sz w:val="20"/>
                <w:lang w:eastAsia="en-US"/>
              </w:rPr>
            </w:pPr>
            <w:r w:rsidRPr="00620796">
              <w:rPr>
                <w:sz w:val="20"/>
                <w:lang w:eastAsia="en-US"/>
              </w:rPr>
              <w:t>293±1</w:t>
            </w:r>
          </w:p>
        </w:tc>
      </w:tr>
      <w:tr w:rsidR="00620796" w:rsidRPr="00620796" w14:paraId="5EEF4980" w14:textId="77777777" w:rsidTr="00620796">
        <w:trPr>
          <w:trHeight w:val="380"/>
        </w:trPr>
        <w:tc>
          <w:tcPr>
            <w:tcW w:w="960" w:type="dxa"/>
            <w:tcBorders>
              <w:top w:val="nil"/>
              <w:left w:val="nil"/>
              <w:bottom w:val="nil"/>
              <w:right w:val="nil"/>
            </w:tcBorders>
            <w:shd w:val="clear" w:color="auto" w:fill="auto"/>
            <w:hideMark/>
          </w:tcPr>
          <w:p w14:paraId="49E9FE39" w14:textId="38C6F059" w:rsidR="00620796" w:rsidRPr="00620796" w:rsidRDefault="00620796" w:rsidP="00620796">
            <w:pPr>
              <w:spacing w:before="0" w:line="240" w:lineRule="auto"/>
              <w:jc w:val="left"/>
              <w:rPr>
                <w:sz w:val="20"/>
                <w:lang w:eastAsia="en-US"/>
              </w:rPr>
            </w:pPr>
          </w:p>
        </w:tc>
        <w:tc>
          <w:tcPr>
            <w:tcW w:w="560" w:type="dxa"/>
            <w:tcBorders>
              <w:top w:val="nil"/>
              <w:left w:val="nil"/>
              <w:bottom w:val="nil"/>
              <w:right w:val="nil"/>
            </w:tcBorders>
            <w:shd w:val="clear" w:color="auto" w:fill="auto"/>
            <w:hideMark/>
          </w:tcPr>
          <w:p w14:paraId="30CAB975" w14:textId="77777777" w:rsidR="00620796" w:rsidRPr="00620796" w:rsidRDefault="00620796" w:rsidP="00620796">
            <w:pPr>
              <w:spacing w:before="0" w:line="240" w:lineRule="auto"/>
              <w:jc w:val="center"/>
              <w:rPr>
                <w:sz w:val="20"/>
                <w:lang w:eastAsia="en-US"/>
              </w:rPr>
            </w:pPr>
            <w:r w:rsidRPr="00620796">
              <w:rPr>
                <w:sz w:val="20"/>
                <w:lang w:eastAsia="en-US"/>
              </w:rPr>
              <w:t>1980</w:t>
            </w:r>
          </w:p>
        </w:tc>
        <w:tc>
          <w:tcPr>
            <w:tcW w:w="1100" w:type="dxa"/>
            <w:tcBorders>
              <w:top w:val="nil"/>
              <w:left w:val="nil"/>
              <w:bottom w:val="nil"/>
              <w:right w:val="nil"/>
            </w:tcBorders>
            <w:shd w:val="clear" w:color="auto" w:fill="auto"/>
            <w:hideMark/>
          </w:tcPr>
          <w:p w14:paraId="6C3994CB" w14:textId="77777777" w:rsidR="00620796" w:rsidRPr="00620796" w:rsidRDefault="00620796" w:rsidP="00620796">
            <w:pPr>
              <w:spacing w:before="0" w:line="240" w:lineRule="auto"/>
              <w:jc w:val="center"/>
              <w:rPr>
                <w:sz w:val="20"/>
                <w:lang w:eastAsia="en-US"/>
              </w:rPr>
            </w:pPr>
            <w:r w:rsidRPr="00620796">
              <w:rPr>
                <w:sz w:val="20"/>
                <w:lang w:eastAsia="en-US"/>
              </w:rPr>
              <w:t>300±19</w:t>
            </w:r>
          </w:p>
        </w:tc>
        <w:tc>
          <w:tcPr>
            <w:tcW w:w="940" w:type="dxa"/>
            <w:tcBorders>
              <w:top w:val="nil"/>
              <w:left w:val="nil"/>
              <w:bottom w:val="nil"/>
              <w:right w:val="nil"/>
            </w:tcBorders>
            <w:shd w:val="clear" w:color="auto" w:fill="auto"/>
            <w:hideMark/>
          </w:tcPr>
          <w:p w14:paraId="780E2109" w14:textId="77777777" w:rsidR="00620796" w:rsidRPr="00620796" w:rsidRDefault="00620796" w:rsidP="00620796">
            <w:pPr>
              <w:spacing w:before="0" w:line="240" w:lineRule="auto"/>
              <w:jc w:val="center"/>
              <w:rPr>
                <w:sz w:val="20"/>
                <w:lang w:eastAsia="en-US"/>
              </w:rPr>
            </w:pPr>
            <w:r w:rsidRPr="00620796">
              <w:rPr>
                <w:sz w:val="20"/>
                <w:lang w:eastAsia="en-US"/>
              </w:rPr>
              <w:t>306±20</w:t>
            </w:r>
          </w:p>
        </w:tc>
        <w:tc>
          <w:tcPr>
            <w:tcW w:w="1320" w:type="dxa"/>
            <w:tcBorders>
              <w:top w:val="nil"/>
              <w:left w:val="nil"/>
              <w:bottom w:val="nil"/>
              <w:right w:val="nil"/>
            </w:tcBorders>
            <w:shd w:val="clear" w:color="auto" w:fill="auto"/>
            <w:hideMark/>
          </w:tcPr>
          <w:p w14:paraId="511648AF" w14:textId="77777777" w:rsidR="00620796" w:rsidRPr="00620796" w:rsidRDefault="00620796" w:rsidP="00620796">
            <w:pPr>
              <w:spacing w:before="0" w:line="240" w:lineRule="auto"/>
              <w:jc w:val="center"/>
              <w:rPr>
                <w:sz w:val="20"/>
                <w:lang w:eastAsia="en-US"/>
              </w:rPr>
            </w:pPr>
            <w:r w:rsidRPr="00620796">
              <w:rPr>
                <w:sz w:val="20"/>
                <w:lang w:eastAsia="en-US"/>
              </w:rPr>
              <w:t>292±2</w:t>
            </w:r>
          </w:p>
        </w:tc>
      </w:tr>
      <w:tr w:rsidR="00620796" w:rsidRPr="00620796" w14:paraId="0AC7F282" w14:textId="77777777" w:rsidTr="00620796">
        <w:trPr>
          <w:trHeight w:val="380"/>
        </w:trPr>
        <w:tc>
          <w:tcPr>
            <w:tcW w:w="960" w:type="dxa"/>
            <w:tcBorders>
              <w:top w:val="nil"/>
              <w:left w:val="nil"/>
              <w:bottom w:val="nil"/>
              <w:right w:val="nil"/>
            </w:tcBorders>
            <w:shd w:val="clear" w:color="auto" w:fill="auto"/>
            <w:hideMark/>
          </w:tcPr>
          <w:p w14:paraId="1CE38ADE" w14:textId="160E4484" w:rsidR="00620796" w:rsidRPr="00620796" w:rsidRDefault="00620796" w:rsidP="00620796">
            <w:pPr>
              <w:spacing w:before="0" w:line="240" w:lineRule="auto"/>
              <w:jc w:val="left"/>
              <w:rPr>
                <w:sz w:val="20"/>
                <w:lang w:eastAsia="en-US"/>
              </w:rPr>
            </w:pPr>
          </w:p>
        </w:tc>
        <w:tc>
          <w:tcPr>
            <w:tcW w:w="560" w:type="dxa"/>
            <w:tcBorders>
              <w:top w:val="nil"/>
              <w:left w:val="nil"/>
              <w:bottom w:val="nil"/>
              <w:right w:val="nil"/>
            </w:tcBorders>
            <w:shd w:val="clear" w:color="auto" w:fill="auto"/>
            <w:hideMark/>
          </w:tcPr>
          <w:p w14:paraId="6053388B" w14:textId="77777777" w:rsidR="00620796" w:rsidRPr="00620796" w:rsidRDefault="00620796" w:rsidP="00620796">
            <w:pPr>
              <w:spacing w:before="0" w:line="240" w:lineRule="auto"/>
              <w:jc w:val="center"/>
              <w:rPr>
                <w:sz w:val="20"/>
                <w:lang w:eastAsia="en-US"/>
              </w:rPr>
            </w:pPr>
            <w:r w:rsidRPr="00620796">
              <w:rPr>
                <w:sz w:val="20"/>
                <w:lang w:eastAsia="en-US"/>
              </w:rPr>
              <w:t>2000</w:t>
            </w:r>
          </w:p>
        </w:tc>
        <w:tc>
          <w:tcPr>
            <w:tcW w:w="1100" w:type="dxa"/>
            <w:tcBorders>
              <w:top w:val="nil"/>
              <w:left w:val="nil"/>
              <w:bottom w:val="nil"/>
              <w:right w:val="nil"/>
            </w:tcBorders>
            <w:shd w:val="clear" w:color="auto" w:fill="auto"/>
            <w:hideMark/>
          </w:tcPr>
          <w:p w14:paraId="73AD1ACA" w14:textId="77777777" w:rsidR="00620796" w:rsidRPr="00620796" w:rsidRDefault="00620796" w:rsidP="00620796">
            <w:pPr>
              <w:spacing w:before="0" w:line="240" w:lineRule="auto"/>
              <w:jc w:val="center"/>
              <w:rPr>
                <w:sz w:val="20"/>
                <w:lang w:eastAsia="en-US"/>
              </w:rPr>
            </w:pPr>
            <w:r w:rsidRPr="00620796">
              <w:rPr>
                <w:sz w:val="20"/>
                <w:lang w:eastAsia="en-US"/>
              </w:rPr>
              <w:t>291±16</w:t>
            </w:r>
          </w:p>
        </w:tc>
        <w:tc>
          <w:tcPr>
            <w:tcW w:w="940" w:type="dxa"/>
            <w:tcBorders>
              <w:top w:val="nil"/>
              <w:left w:val="nil"/>
              <w:bottom w:val="nil"/>
              <w:right w:val="nil"/>
            </w:tcBorders>
            <w:shd w:val="clear" w:color="auto" w:fill="auto"/>
            <w:hideMark/>
          </w:tcPr>
          <w:p w14:paraId="52E99F9B" w14:textId="77777777" w:rsidR="00620796" w:rsidRPr="00620796" w:rsidRDefault="00620796" w:rsidP="00620796">
            <w:pPr>
              <w:spacing w:before="0" w:line="240" w:lineRule="auto"/>
              <w:jc w:val="center"/>
              <w:rPr>
                <w:sz w:val="20"/>
                <w:lang w:eastAsia="en-US"/>
              </w:rPr>
            </w:pPr>
            <w:r w:rsidRPr="00620796">
              <w:rPr>
                <w:sz w:val="20"/>
                <w:lang w:eastAsia="en-US"/>
              </w:rPr>
              <w:t>297±20</w:t>
            </w:r>
          </w:p>
        </w:tc>
        <w:tc>
          <w:tcPr>
            <w:tcW w:w="1320" w:type="dxa"/>
            <w:tcBorders>
              <w:top w:val="nil"/>
              <w:left w:val="nil"/>
              <w:bottom w:val="nil"/>
              <w:right w:val="nil"/>
            </w:tcBorders>
            <w:shd w:val="clear" w:color="auto" w:fill="auto"/>
            <w:hideMark/>
          </w:tcPr>
          <w:p w14:paraId="679CF09F" w14:textId="77777777" w:rsidR="00620796" w:rsidRPr="00620796" w:rsidRDefault="00620796" w:rsidP="00620796">
            <w:pPr>
              <w:spacing w:before="0" w:line="240" w:lineRule="auto"/>
              <w:jc w:val="center"/>
              <w:rPr>
                <w:sz w:val="20"/>
                <w:lang w:eastAsia="en-US"/>
              </w:rPr>
            </w:pPr>
            <w:r w:rsidRPr="00620796">
              <w:rPr>
                <w:sz w:val="20"/>
                <w:lang w:eastAsia="en-US"/>
              </w:rPr>
              <w:t>281±1</w:t>
            </w:r>
          </w:p>
        </w:tc>
      </w:tr>
      <w:tr w:rsidR="00620796" w:rsidRPr="00620796" w14:paraId="1A043762" w14:textId="77777777" w:rsidTr="00620796">
        <w:trPr>
          <w:trHeight w:val="380"/>
        </w:trPr>
        <w:tc>
          <w:tcPr>
            <w:tcW w:w="960" w:type="dxa"/>
            <w:tcBorders>
              <w:top w:val="nil"/>
              <w:left w:val="nil"/>
              <w:bottom w:val="nil"/>
              <w:right w:val="nil"/>
            </w:tcBorders>
            <w:shd w:val="clear" w:color="auto" w:fill="auto"/>
            <w:hideMark/>
          </w:tcPr>
          <w:p w14:paraId="33AF2A89" w14:textId="77777777" w:rsidR="00620796" w:rsidRPr="00620796" w:rsidRDefault="00620796" w:rsidP="00620796">
            <w:pPr>
              <w:spacing w:before="0" w:line="240" w:lineRule="auto"/>
              <w:jc w:val="left"/>
              <w:rPr>
                <w:sz w:val="20"/>
                <w:lang w:eastAsia="en-US"/>
              </w:rPr>
            </w:pPr>
            <w:r w:rsidRPr="00620796">
              <w:rPr>
                <w:sz w:val="20"/>
                <w:lang w:eastAsia="en-US"/>
              </w:rPr>
              <w:t>RCP2.6</w:t>
            </w:r>
          </w:p>
        </w:tc>
        <w:tc>
          <w:tcPr>
            <w:tcW w:w="560" w:type="dxa"/>
            <w:tcBorders>
              <w:top w:val="nil"/>
              <w:left w:val="nil"/>
              <w:bottom w:val="nil"/>
              <w:right w:val="nil"/>
            </w:tcBorders>
            <w:shd w:val="clear" w:color="auto" w:fill="auto"/>
            <w:hideMark/>
          </w:tcPr>
          <w:p w14:paraId="61FFA448" w14:textId="77777777" w:rsidR="00620796" w:rsidRPr="00620796" w:rsidRDefault="00620796" w:rsidP="00620796">
            <w:pPr>
              <w:spacing w:before="0" w:line="240" w:lineRule="auto"/>
              <w:jc w:val="center"/>
              <w:rPr>
                <w:sz w:val="20"/>
                <w:lang w:eastAsia="en-US"/>
              </w:rPr>
            </w:pPr>
            <w:r w:rsidRPr="00620796">
              <w:rPr>
                <w:sz w:val="20"/>
                <w:lang w:eastAsia="en-US"/>
              </w:rPr>
              <w:t>2030</w:t>
            </w:r>
          </w:p>
        </w:tc>
        <w:tc>
          <w:tcPr>
            <w:tcW w:w="1100" w:type="dxa"/>
            <w:tcBorders>
              <w:top w:val="nil"/>
              <w:left w:val="nil"/>
              <w:bottom w:val="nil"/>
              <w:right w:val="nil"/>
            </w:tcBorders>
            <w:shd w:val="clear" w:color="auto" w:fill="auto"/>
            <w:hideMark/>
          </w:tcPr>
          <w:p w14:paraId="274E482E" w14:textId="77777777" w:rsidR="00620796" w:rsidRPr="00620796" w:rsidRDefault="00620796" w:rsidP="00620796">
            <w:pPr>
              <w:spacing w:before="0" w:line="240" w:lineRule="auto"/>
              <w:jc w:val="center"/>
              <w:rPr>
                <w:sz w:val="20"/>
                <w:lang w:eastAsia="en-US"/>
              </w:rPr>
            </w:pPr>
            <w:r w:rsidRPr="00620796">
              <w:rPr>
                <w:sz w:val="20"/>
                <w:lang w:eastAsia="en-US"/>
              </w:rPr>
              <w:t>295±16</w:t>
            </w:r>
          </w:p>
        </w:tc>
        <w:tc>
          <w:tcPr>
            <w:tcW w:w="940" w:type="dxa"/>
            <w:tcBorders>
              <w:top w:val="nil"/>
              <w:left w:val="nil"/>
              <w:bottom w:val="nil"/>
              <w:right w:val="nil"/>
            </w:tcBorders>
            <w:shd w:val="clear" w:color="auto" w:fill="auto"/>
            <w:hideMark/>
          </w:tcPr>
          <w:p w14:paraId="0133E761" w14:textId="77777777" w:rsidR="00620796" w:rsidRPr="00620796" w:rsidRDefault="00620796" w:rsidP="00620796">
            <w:pPr>
              <w:spacing w:before="0" w:line="240" w:lineRule="auto"/>
              <w:jc w:val="center"/>
              <w:rPr>
                <w:sz w:val="20"/>
                <w:lang w:eastAsia="en-US"/>
              </w:rPr>
            </w:pPr>
            <w:r w:rsidRPr="00620796">
              <w:rPr>
                <w:sz w:val="20"/>
                <w:lang w:eastAsia="en-US"/>
              </w:rPr>
              <w:t>301±20</w:t>
            </w:r>
          </w:p>
        </w:tc>
        <w:tc>
          <w:tcPr>
            <w:tcW w:w="1320" w:type="dxa"/>
            <w:tcBorders>
              <w:top w:val="nil"/>
              <w:left w:val="nil"/>
              <w:bottom w:val="nil"/>
              <w:right w:val="nil"/>
            </w:tcBorders>
            <w:shd w:val="clear" w:color="auto" w:fill="auto"/>
            <w:hideMark/>
          </w:tcPr>
          <w:p w14:paraId="3F401F79" w14:textId="77777777" w:rsidR="00620796" w:rsidRPr="00620796" w:rsidRDefault="00620796" w:rsidP="00620796">
            <w:pPr>
              <w:spacing w:before="0" w:line="240" w:lineRule="auto"/>
              <w:jc w:val="center"/>
              <w:rPr>
                <w:sz w:val="20"/>
                <w:lang w:eastAsia="en-US"/>
              </w:rPr>
            </w:pPr>
            <w:r w:rsidRPr="00620796">
              <w:rPr>
                <w:sz w:val="20"/>
                <w:lang w:eastAsia="en-US"/>
              </w:rPr>
              <w:t>288±1</w:t>
            </w:r>
          </w:p>
        </w:tc>
      </w:tr>
      <w:tr w:rsidR="00620796" w:rsidRPr="00620796" w14:paraId="05569791" w14:textId="77777777" w:rsidTr="00620796">
        <w:trPr>
          <w:trHeight w:val="380"/>
        </w:trPr>
        <w:tc>
          <w:tcPr>
            <w:tcW w:w="960" w:type="dxa"/>
            <w:tcBorders>
              <w:top w:val="nil"/>
              <w:left w:val="nil"/>
              <w:bottom w:val="nil"/>
              <w:right w:val="nil"/>
            </w:tcBorders>
            <w:shd w:val="clear" w:color="auto" w:fill="auto"/>
            <w:hideMark/>
          </w:tcPr>
          <w:p w14:paraId="2ECD620D" w14:textId="3933DE93" w:rsidR="00620796" w:rsidRPr="00620796" w:rsidRDefault="00620796" w:rsidP="00620796">
            <w:pPr>
              <w:spacing w:before="0" w:line="240" w:lineRule="auto"/>
              <w:jc w:val="left"/>
              <w:rPr>
                <w:sz w:val="20"/>
                <w:lang w:eastAsia="en-US"/>
              </w:rPr>
            </w:pPr>
          </w:p>
        </w:tc>
        <w:tc>
          <w:tcPr>
            <w:tcW w:w="560" w:type="dxa"/>
            <w:tcBorders>
              <w:top w:val="nil"/>
              <w:left w:val="nil"/>
              <w:bottom w:val="nil"/>
              <w:right w:val="nil"/>
            </w:tcBorders>
            <w:shd w:val="clear" w:color="auto" w:fill="auto"/>
            <w:hideMark/>
          </w:tcPr>
          <w:p w14:paraId="18375016" w14:textId="77777777" w:rsidR="00620796" w:rsidRPr="00620796" w:rsidRDefault="00620796" w:rsidP="00620796">
            <w:pPr>
              <w:spacing w:before="0" w:line="240" w:lineRule="auto"/>
              <w:jc w:val="center"/>
              <w:rPr>
                <w:sz w:val="20"/>
                <w:lang w:eastAsia="en-US"/>
              </w:rPr>
            </w:pPr>
            <w:r w:rsidRPr="00620796">
              <w:rPr>
                <w:sz w:val="20"/>
                <w:lang w:eastAsia="en-US"/>
              </w:rPr>
              <w:t>2100</w:t>
            </w:r>
          </w:p>
        </w:tc>
        <w:tc>
          <w:tcPr>
            <w:tcW w:w="1100" w:type="dxa"/>
            <w:tcBorders>
              <w:top w:val="nil"/>
              <w:left w:val="nil"/>
              <w:bottom w:val="nil"/>
              <w:right w:val="nil"/>
            </w:tcBorders>
            <w:shd w:val="clear" w:color="auto" w:fill="auto"/>
            <w:hideMark/>
          </w:tcPr>
          <w:p w14:paraId="1D081AC9" w14:textId="77777777" w:rsidR="00620796" w:rsidRPr="00620796" w:rsidRDefault="00620796" w:rsidP="00620796">
            <w:pPr>
              <w:spacing w:before="0" w:line="240" w:lineRule="auto"/>
              <w:jc w:val="center"/>
              <w:rPr>
                <w:sz w:val="20"/>
                <w:lang w:eastAsia="en-US"/>
              </w:rPr>
            </w:pPr>
            <w:r w:rsidRPr="00620796">
              <w:rPr>
                <w:sz w:val="20"/>
                <w:lang w:eastAsia="en-US"/>
              </w:rPr>
              <w:t>297±18</w:t>
            </w:r>
          </w:p>
        </w:tc>
        <w:tc>
          <w:tcPr>
            <w:tcW w:w="940" w:type="dxa"/>
            <w:tcBorders>
              <w:top w:val="nil"/>
              <w:left w:val="nil"/>
              <w:bottom w:val="nil"/>
              <w:right w:val="nil"/>
            </w:tcBorders>
            <w:shd w:val="clear" w:color="auto" w:fill="auto"/>
            <w:hideMark/>
          </w:tcPr>
          <w:p w14:paraId="5AF84CBC" w14:textId="77777777" w:rsidR="00620796" w:rsidRPr="00620796" w:rsidRDefault="00620796" w:rsidP="00620796">
            <w:pPr>
              <w:spacing w:before="0" w:line="240" w:lineRule="auto"/>
              <w:jc w:val="center"/>
              <w:rPr>
                <w:sz w:val="20"/>
                <w:lang w:eastAsia="en-US"/>
              </w:rPr>
            </w:pPr>
            <w:r w:rsidRPr="00620796">
              <w:rPr>
                <w:sz w:val="20"/>
                <w:lang w:eastAsia="en-US"/>
              </w:rPr>
              <w:t>302±20</w:t>
            </w:r>
          </w:p>
        </w:tc>
        <w:tc>
          <w:tcPr>
            <w:tcW w:w="1320" w:type="dxa"/>
            <w:tcBorders>
              <w:top w:val="nil"/>
              <w:left w:val="nil"/>
              <w:bottom w:val="nil"/>
              <w:right w:val="nil"/>
            </w:tcBorders>
            <w:shd w:val="clear" w:color="auto" w:fill="auto"/>
            <w:hideMark/>
          </w:tcPr>
          <w:p w14:paraId="02A4BF96" w14:textId="77777777" w:rsidR="00620796" w:rsidRPr="00620796" w:rsidRDefault="00620796" w:rsidP="00620796">
            <w:pPr>
              <w:spacing w:before="0" w:line="240" w:lineRule="auto"/>
              <w:jc w:val="center"/>
              <w:rPr>
                <w:sz w:val="20"/>
                <w:lang w:eastAsia="en-US"/>
              </w:rPr>
            </w:pPr>
            <w:r w:rsidRPr="00620796">
              <w:rPr>
                <w:sz w:val="20"/>
                <w:lang w:eastAsia="en-US"/>
              </w:rPr>
              <w:t>294±0</w:t>
            </w:r>
          </w:p>
        </w:tc>
      </w:tr>
      <w:tr w:rsidR="00620796" w:rsidRPr="00620796" w14:paraId="67DC4B57" w14:textId="77777777" w:rsidTr="00620796">
        <w:trPr>
          <w:trHeight w:val="380"/>
        </w:trPr>
        <w:tc>
          <w:tcPr>
            <w:tcW w:w="960" w:type="dxa"/>
            <w:tcBorders>
              <w:top w:val="nil"/>
              <w:left w:val="nil"/>
              <w:bottom w:val="nil"/>
              <w:right w:val="nil"/>
            </w:tcBorders>
            <w:shd w:val="clear" w:color="auto" w:fill="auto"/>
            <w:hideMark/>
          </w:tcPr>
          <w:p w14:paraId="66014063" w14:textId="77777777" w:rsidR="00620796" w:rsidRPr="00620796" w:rsidRDefault="00620796" w:rsidP="00620796">
            <w:pPr>
              <w:spacing w:before="0" w:line="240" w:lineRule="auto"/>
              <w:jc w:val="left"/>
              <w:rPr>
                <w:sz w:val="20"/>
                <w:lang w:eastAsia="en-US"/>
              </w:rPr>
            </w:pPr>
            <w:r w:rsidRPr="00620796">
              <w:rPr>
                <w:sz w:val="20"/>
                <w:lang w:eastAsia="en-US"/>
              </w:rPr>
              <w:t>RCP8.5</w:t>
            </w:r>
          </w:p>
        </w:tc>
        <w:tc>
          <w:tcPr>
            <w:tcW w:w="560" w:type="dxa"/>
            <w:tcBorders>
              <w:top w:val="nil"/>
              <w:left w:val="nil"/>
              <w:bottom w:val="nil"/>
              <w:right w:val="nil"/>
            </w:tcBorders>
            <w:shd w:val="clear" w:color="auto" w:fill="auto"/>
            <w:hideMark/>
          </w:tcPr>
          <w:p w14:paraId="590FF4F7" w14:textId="77777777" w:rsidR="00620796" w:rsidRPr="00620796" w:rsidRDefault="00620796" w:rsidP="00620796">
            <w:pPr>
              <w:spacing w:before="0" w:line="240" w:lineRule="auto"/>
              <w:jc w:val="center"/>
              <w:rPr>
                <w:sz w:val="20"/>
                <w:lang w:eastAsia="en-US"/>
              </w:rPr>
            </w:pPr>
            <w:r w:rsidRPr="00620796">
              <w:rPr>
                <w:sz w:val="20"/>
                <w:lang w:eastAsia="en-US"/>
              </w:rPr>
              <w:t>2030</w:t>
            </w:r>
          </w:p>
        </w:tc>
        <w:tc>
          <w:tcPr>
            <w:tcW w:w="1100" w:type="dxa"/>
            <w:tcBorders>
              <w:top w:val="nil"/>
              <w:left w:val="nil"/>
              <w:bottom w:val="nil"/>
              <w:right w:val="nil"/>
            </w:tcBorders>
            <w:shd w:val="clear" w:color="auto" w:fill="auto"/>
            <w:hideMark/>
          </w:tcPr>
          <w:p w14:paraId="54357E92" w14:textId="77777777" w:rsidR="00620796" w:rsidRPr="00620796" w:rsidRDefault="00620796" w:rsidP="00620796">
            <w:pPr>
              <w:spacing w:before="0" w:line="240" w:lineRule="auto"/>
              <w:jc w:val="center"/>
              <w:rPr>
                <w:sz w:val="20"/>
                <w:lang w:eastAsia="en-US"/>
              </w:rPr>
            </w:pPr>
            <w:r w:rsidRPr="00620796">
              <w:rPr>
                <w:sz w:val="20"/>
                <w:lang w:eastAsia="en-US"/>
              </w:rPr>
              <w:t>300±17</w:t>
            </w:r>
          </w:p>
        </w:tc>
        <w:tc>
          <w:tcPr>
            <w:tcW w:w="940" w:type="dxa"/>
            <w:tcBorders>
              <w:top w:val="nil"/>
              <w:left w:val="nil"/>
              <w:bottom w:val="nil"/>
              <w:right w:val="nil"/>
            </w:tcBorders>
            <w:shd w:val="clear" w:color="auto" w:fill="auto"/>
            <w:hideMark/>
          </w:tcPr>
          <w:p w14:paraId="234594E3" w14:textId="77777777" w:rsidR="00620796" w:rsidRPr="00620796" w:rsidRDefault="00620796" w:rsidP="00620796">
            <w:pPr>
              <w:spacing w:before="0" w:line="240" w:lineRule="auto"/>
              <w:jc w:val="center"/>
              <w:rPr>
                <w:sz w:val="20"/>
                <w:lang w:eastAsia="en-US"/>
              </w:rPr>
            </w:pPr>
            <w:r w:rsidRPr="00620796">
              <w:rPr>
                <w:sz w:val="20"/>
                <w:lang w:eastAsia="en-US"/>
              </w:rPr>
              <w:t>306±20</w:t>
            </w:r>
          </w:p>
        </w:tc>
        <w:tc>
          <w:tcPr>
            <w:tcW w:w="1320" w:type="dxa"/>
            <w:tcBorders>
              <w:top w:val="nil"/>
              <w:left w:val="nil"/>
              <w:bottom w:val="nil"/>
              <w:right w:val="nil"/>
            </w:tcBorders>
            <w:shd w:val="clear" w:color="auto" w:fill="auto"/>
            <w:hideMark/>
          </w:tcPr>
          <w:p w14:paraId="3F6D86E1" w14:textId="77777777" w:rsidR="00620796" w:rsidRPr="00620796" w:rsidRDefault="00620796" w:rsidP="00620796">
            <w:pPr>
              <w:spacing w:before="0" w:line="240" w:lineRule="auto"/>
              <w:jc w:val="center"/>
              <w:rPr>
                <w:sz w:val="20"/>
                <w:lang w:eastAsia="en-US"/>
              </w:rPr>
            </w:pPr>
            <w:r w:rsidRPr="00620796">
              <w:rPr>
                <w:sz w:val="20"/>
                <w:lang w:eastAsia="en-US"/>
              </w:rPr>
              <w:t>290±1</w:t>
            </w:r>
          </w:p>
        </w:tc>
      </w:tr>
      <w:tr w:rsidR="00620796" w:rsidRPr="00620796" w14:paraId="25E1BFD7" w14:textId="77777777" w:rsidTr="00620796">
        <w:trPr>
          <w:trHeight w:val="390"/>
        </w:trPr>
        <w:tc>
          <w:tcPr>
            <w:tcW w:w="960" w:type="dxa"/>
            <w:tcBorders>
              <w:top w:val="nil"/>
              <w:left w:val="nil"/>
              <w:bottom w:val="single" w:sz="4" w:space="0" w:color="000000"/>
              <w:right w:val="nil"/>
            </w:tcBorders>
            <w:shd w:val="clear" w:color="auto" w:fill="auto"/>
            <w:hideMark/>
          </w:tcPr>
          <w:p w14:paraId="09432E23" w14:textId="00A17CED" w:rsidR="00620796" w:rsidRPr="00620796" w:rsidRDefault="00620796" w:rsidP="00620796">
            <w:pPr>
              <w:spacing w:before="0" w:line="240" w:lineRule="auto"/>
              <w:jc w:val="left"/>
              <w:rPr>
                <w:sz w:val="20"/>
                <w:lang w:eastAsia="en-US"/>
              </w:rPr>
            </w:pPr>
          </w:p>
        </w:tc>
        <w:tc>
          <w:tcPr>
            <w:tcW w:w="560" w:type="dxa"/>
            <w:tcBorders>
              <w:top w:val="nil"/>
              <w:left w:val="nil"/>
              <w:bottom w:val="single" w:sz="4" w:space="0" w:color="000000"/>
              <w:right w:val="nil"/>
            </w:tcBorders>
            <w:shd w:val="clear" w:color="auto" w:fill="auto"/>
            <w:hideMark/>
          </w:tcPr>
          <w:p w14:paraId="714DACE9" w14:textId="77777777" w:rsidR="00620796" w:rsidRPr="00620796" w:rsidRDefault="00620796" w:rsidP="00620796">
            <w:pPr>
              <w:spacing w:before="0" w:line="240" w:lineRule="auto"/>
              <w:jc w:val="center"/>
              <w:rPr>
                <w:sz w:val="20"/>
                <w:lang w:eastAsia="en-US"/>
              </w:rPr>
            </w:pPr>
            <w:r w:rsidRPr="00620796">
              <w:rPr>
                <w:sz w:val="20"/>
                <w:lang w:eastAsia="en-US"/>
              </w:rPr>
              <w:t>2100</w:t>
            </w:r>
          </w:p>
        </w:tc>
        <w:tc>
          <w:tcPr>
            <w:tcW w:w="1100" w:type="dxa"/>
            <w:tcBorders>
              <w:top w:val="nil"/>
              <w:left w:val="nil"/>
              <w:bottom w:val="single" w:sz="4" w:space="0" w:color="000000"/>
              <w:right w:val="nil"/>
            </w:tcBorders>
            <w:shd w:val="clear" w:color="auto" w:fill="auto"/>
            <w:hideMark/>
          </w:tcPr>
          <w:p w14:paraId="4BEF4953" w14:textId="77777777" w:rsidR="00620796" w:rsidRPr="00620796" w:rsidRDefault="00620796" w:rsidP="00620796">
            <w:pPr>
              <w:spacing w:before="0" w:line="240" w:lineRule="auto"/>
              <w:jc w:val="center"/>
              <w:rPr>
                <w:sz w:val="20"/>
                <w:lang w:eastAsia="en-US"/>
              </w:rPr>
            </w:pPr>
            <w:r w:rsidRPr="00620796">
              <w:rPr>
                <w:sz w:val="20"/>
                <w:lang w:eastAsia="en-US"/>
              </w:rPr>
              <w:t>316±23</w:t>
            </w:r>
          </w:p>
        </w:tc>
        <w:tc>
          <w:tcPr>
            <w:tcW w:w="940" w:type="dxa"/>
            <w:tcBorders>
              <w:top w:val="nil"/>
              <w:left w:val="nil"/>
              <w:bottom w:val="single" w:sz="4" w:space="0" w:color="000000"/>
              <w:right w:val="nil"/>
            </w:tcBorders>
            <w:shd w:val="clear" w:color="auto" w:fill="auto"/>
            <w:hideMark/>
          </w:tcPr>
          <w:p w14:paraId="35DCD789" w14:textId="77777777" w:rsidR="00620796" w:rsidRPr="00620796" w:rsidRDefault="00620796" w:rsidP="00620796">
            <w:pPr>
              <w:spacing w:before="0" w:line="240" w:lineRule="auto"/>
              <w:jc w:val="center"/>
              <w:rPr>
                <w:sz w:val="20"/>
                <w:lang w:eastAsia="en-US"/>
              </w:rPr>
            </w:pPr>
            <w:r w:rsidRPr="00620796">
              <w:rPr>
                <w:sz w:val="20"/>
                <w:lang w:eastAsia="en-US"/>
              </w:rPr>
              <w:t>323±11</w:t>
            </w:r>
          </w:p>
        </w:tc>
        <w:tc>
          <w:tcPr>
            <w:tcW w:w="1320" w:type="dxa"/>
            <w:tcBorders>
              <w:top w:val="nil"/>
              <w:left w:val="nil"/>
              <w:bottom w:val="single" w:sz="4" w:space="0" w:color="000000"/>
              <w:right w:val="nil"/>
            </w:tcBorders>
            <w:shd w:val="clear" w:color="auto" w:fill="auto"/>
            <w:hideMark/>
          </w:tcPr>
          <w:p w14:paraId="74456933" w14:textId="77777777" w:rsidR="00620796" w:rsidRPr="00620796" w:rsidRDefault="00620796" w:rsidP="00620796">
            <w:pPr>
              <w:spacing w:before="0" w:line="240" w:lineRule="auto"/>
              <w:jc w:val="center"/>
              <w:rPr>
                <w:sz w:val="20"/>
                <w:lang w:eastAsia="en-US"/>
              </w:rPr>
            </w:pPr>
            <w:r w:rsidRPr="00620796">
              <w:rPr>
                <w:sz w:val="20"/>
                <w:lang w:eastAsia="en-US"/>
              </w:rPr>
              <w:t>304±0</w:t>
            </w:r>
          </w:p>
        </w:tc>
      </w:tr>
    </w:tbl>
    <w:p w14:paraId="708D1F8F" w14:textId="6625E973" w:rsidR="00106067" w:rsidRPr="00E17734" w:rsidRDefault="00106067" w:rsidP="00AF15D4">
      <w:pPr>
        <w:rPr>
          <w:sz w:val="20"/>
        </w:rPr>
      </w:pPr>
      <w:r w:rsidRPr="00E17734">
        <w:rPr>
          <w:sz w:val="20"/>
        </w:rPr>
        <w:t>*For the historical period and the RCPs emission scenarios considered here as calculated from the CHEM models and the IGAC/SPARC data set (see Section 2). The multi-model mean is given along with uncertainties (± 1 standard deviation).</w:t>
      </w:r>
    </w:p>
    <w:p w14:paraId="784D97A9" w14:textId="6BEAE463" w:rsidR="00F5424A" w:rsidRDefault="00F5424A" w:rsidP="00AF15D4">
      <w:r>
        <w:br w:type="page"/>
      </w:r>
    </w:p>
    <w:p w14:paraId="7EDEE9DD" w14:textId="49C82147" w:rsidR="00490739" w:rsidRDefault="00490739" w:rsidP="008C5AF0"/>
    <w:p w14:paraId="13723D60" w14:textId="3FC9D19D" w:rsidR="00E61E87" w:rsidRDefault="00094C4B" w:rsidP="009245F2">
      <w:r>
        <w:t>Figure 1</w:t>
      </w:r>
      <w:r w:rsidR="00D642AF">
        <w:t>.</w:t>
      </w:r>
      <w:r w:rsidR="00490739" w:rsidRPr="00490739">
        <w:t xml:space="preserve"> Total column ozone trends from 1980 to 2000 (% dec</w:t>
      </w:r>
      <w:r w:rsidR="00490739" w:rsidRPr="00EC1E3E">
        <w:rPr>
          <w:vertAlign w:val="superscript"/>
        </w:rPr>
        <w:t>-1</w:t>
      </w:r>
      <w:r w:rsidR="00490739" w:rsidRPr="00490739">
        <w:t>) for the annual mean</w:t>
      </w:r>
      <w:r w:rsidR="00A66B67">
        <w:t xml:space="preserve"> (ANN)</w:t>
      </w:r>
      <w:r w:rsidR="00490739" w:rsidRPr="00490739">
        <w:t xml:space="preserve"> (a) global, (b) in the tropics, (c) in the northern midlatitudes, (d) in the southern midlatitudes, (e) for the boreal spring in the Arctic (MAM), and (f) for austral spring in the Antarctic (SON). The box, whiskers and line indicate the interquartile range, 95</w:t>
      </w:r>
      <w:r w:rsidR="001F751B">
        <w:t xml:space="preserve"> </w:t>
      </w:r>
      <w:r w:rsidR="00490739" w:rsidRPr="00490739">
        <w:t xml:space="preserve">% range and median respectively, for the ACCMIP (light grey), CMIP5 (dark grey) and CCMVal2 (magenta) models. Multi-model means are indicated by dots. CHEM (models with interactive chemistry) and NOCHEM (models that prescribe ozone) means are indicated by ‘plus’ and ‘cross’ symbols, respectively. </w:t>
      </w:r>
      <w:proofErr w:type="gramStart"/>
      <w:r w:rsidR="00490739" w:rsidRPr="00490739">
        <w:t>Observations and IGAC/SPARC data sets are represented by error bars indicating the 95</w:t>
      </w:r>
      <w:r w:rsidR="001F751B">
        <w:t xml:space="preserve"> </w:t>
      </w:r>
      <w:r w:rsidR="00490739" w:rsidRPr="00490739">
        <w:t>% confidence intervals</w:t>
      </w:r>
      <w:proofErr w:type="gramEnd"/>
      <w:r w:rsidR="00490739" w:rsidRPr="00490739">
        <w:t xml:space="preserve"> (one tail).</w:t>
      </w:r>
      <w:r w:rsidR="00E61E87">
        <w:br w:type="page"/>
      </w:r>
    </w:p>
    <w:p w14:paraId="5BF877D6" w14:textId="2C484269" w:rsidR="00ED5A48" w:rsidRDefault="00ED5A48" w:rsidP="008C5AF0"/>
    <w:p w14:paraId="232FE635" w14:textId="3C251980" w:rsidR="001E0112" w:rsidRDefault="009C0885" w:rsidP="008F64C5">
      <w:r>
        <w:t>Figure 2</w:t>
      </w:r>
      <w:r w:rsidR="00AA764A">
        <w:t>.</w:t>
      </w:r>
      <w:r w:rsidR="00E61E87" w:rsidRPr="00E61E87">
        <w:t xml:space="preserve"> Vertically resolved ozone trends (% dec</w:t>
      </w:r>
      <w:r w:rsidR="00E61E87" w:rsidRPr="00EC1E3E">
        <w:rPr>
          <w:vertAlign w:val="superscript"/>
        </w:rPr>
        <w:t>-1</w:t>
      </w:r>
      <w:r w:rsidR="00E61E87" w:rsidRPr="00E61E87">
        <w:t xml:space="preserve">), for ACCMIP multi-model mean, CHEM and NOCHEM models compared to BDBP </w:t>
      </w:r>
      <w:r w:rsidR="002B20DD">
        <w:t>Tier 1.4</w:t>
      </w:r>
      <w:r w:rsidR="00E61E87" w:rsidRPr="00E61E87">
        <w:t xml:space="preserve"> (regression model fit with uncertainty estimates indicating 95</w:t>
      </w:r>
      <w:r w:rsidR="00F84D73">
        <w:t xml:space="preserve"> </w:t>
      </w:r>
      <w:r w:rsidR="00E61E87" w:rsidRPr="00E61E87">
        <w:t xml:space="preserve">% confidence intervals, one tail) and </w:t>
      </w:r>
      <w:r w:rsidR="002B20DD">
        <w:t>Tier 0</w:t>
      </w:r>
      <w:r w:rsidR="00E61E87" w:rsidRPr="00E61E87">
        <w:t xml:space="preserve"> (observations).</w:t>
      </w:r>
      <w:r w:rsidR="001E0112">
        <w:br w:type="page"/>
      </w:r>
    </w:p>
    <w:p w14:paraId="03E2B7D8" w14:textId="020B2A7B" w:rsidR="00E61E87" w:rsidRDefault="00E61E87" w:rsidP="008C5AF0"/>
    <w:p w14:paraId="1313DE39" w14:textId="43F13033" w:rsidR="00724ADE" w:rsidRDefault="001E0112" w:rsidP="008C5AF0">
      <w:r>
        <w:t>Figure 3</w:t>
      </w:r>
      <w:r w:rsidR="006B0714">
        <w:t>.</w:t>
      </w:r>
      <w:r w:rsidRPr="001E0112">
        <w:t xml:space="preserve"> </w:t>
      </w:r>
      <w:r w:rsidR="00C75442" w:rsidRPr="00C75442">
        <w:t>Total column ozone (DU) time series from 1850 to 2100, normalised to Hist 1850 time slice levels. The box, whiskers and line indicate the interquartile range, 95 % range and median respectively, for the ACCMIP CHEM models. In addition, the multi-model mean of the CMIP5 CHEM models an</w:t>
      </w:r>
      <w:r w:rsidR="00C75442">
        <w:t>d the IGAC/SPARC mean are shown</w:t>
      </w:r>
      <w:r w:rsidRPr="001E0112">
        <w:t>.</w:t>
      </w:r>
    </w:p>
    <w:p w14:paraId="60080BEC" w14:textId="77777777" w:rsidR="00724ADE" w:rsidRDefault="00724ADE">
      <w:pPr>
        <w:spacing w:before="0" w:line="240" w:lineRule="auto"/>
        <w:jc w:val="left"/>
      </w:pPr>
      <w:r>
        <w:br w:type="page"/>
      </w:r>
    </w:p>
    <w:p w14:paraId="0D619C73" w14:textId="740006B0" w:rsidR="009F6F74" w:rsidRDefault="009F6F74" w:rsidP="008C5AF0"/>
    <w:p w14:paraId="4EE81F46" w14:textId="19262595" w:rsidR="008812D1" w:rsidRDefault="00762647" w:rsidP="008C5AF0">
      <w:r>
        <w:t>Figure 4</w:t>
      </w:r>
      <w:r w:rsidR="00C40BE5">
        <w:t>.</w:t>
      </w:r>
      <w:r w:rsidRPr="00762647">
        <w:t xml:space="preserve"> </w:t>
      </w:r>
      <w:proofErr w:type="gramStart"/>
      <w:r w:rsidRPr="00762647">
        <w:t>As Fig. 3, but for the upper stratosphere (10</w:t>
      </w:r>
      <w:r w:rsidR="00B546D3">
        <w:rPr>
          <w:rFonts w:ascii="Cambria Math" w:hAnsi="Cambria Math" w:cs="Cambria Math"/>
        </w:rPr>
        <w:t>⎯</w:t>
      </w:r>
      <w:r w:rsidRPr="00762647">
        <w:t>1 hPa), lower stratosphere (</w:t>
      </w:r>
      <w:r w:rsidR="00344700">
        <w:t>&gt;</w:t>
      </w:r>
      <w:r w:rsidRPr="00762647">
        <w:t>15 hPa) and tropospheric columns ozone (DU) in the tropics.</w:t>
      </w:r>
      <w:proofErr w:type="gramEnd"/>
    </w:p>
    <w:p w14:paraId="45EACAB2" w14:textId="77777777" w:rsidR="008812D1" w:rsidRDefault="008812D1">
      <w:pPr>
        <w:spacing w:before="0" w:line="240" w:lineRule="auto"/>
        <w:jc w:val="left"/>
      </w:pPr>
      <w:r>
        <w:br w:type="page"/>
      </w:r>
    </w:p>
    <w:p w14:paraId="30F9C26A" w14:textId="01378997" w:rsidR="009F1730" w:rsidRDefault="009F1730" w:rsidP="008C5AF0"/>
    <w:p w14:paraId="447FA943" w14:textId="4AA5DC9B" w:rsidR="000169A7" w:rsidRDefault="008812D1" w:rsidP="008C5AF0">
      <w:r>
        <w:t>Figure 5</w:t>
      </w:r>
      <w:r w:rsidR="004B1C56">
        <w:t>.</w:t>
      </w:r>
      <w:r w:rsidRPr="008812D1">
        <w:t xml:space="preserve"> Vertically resolved ozone change between 2100 and 1850 (a to f), and 2100 and 2000 (</w:t>
      </w:r>
      <w:r w:rsidR="004B1C56">
        <w:t>g</w:t>
      </w:r>
      <w:r w:rsidRPr="008812D1">
        <w:t xml:space="preserve"> to </w:t>
      </w:r>
      <w:r w:rsidR="004B1C56">
        <w:t>l</w:t>
      </w:r>
      <w:r w:rsidRPr="008812D1">
        <w:t>) time slices. Figures a-</w:t>
      </w:r>
      <w:r w:rsidR="00673099">
        <w:t>g</w:t>
      </w:r>
      <w:r w:rsidR="00673099" w:rsidRPr="008812D1">
        <w:t xml:space="preserve"> </w:t>
      </w:r>
      <w:proofErr w:type="gramStart"/>
      <w:r w:rsidRPr="008812D1">
        <w:t>are</w:t>
      </w:r>
      <w:proofErr w:type="gramEnd"/>
      <w:r w:rsidRPr="008812D1">
        <w:t xml:space="preserve"> for Arctic boreal spring mean, b-</w:t>
      </w:r>
      <w:r w:rsidR="00673099">
        <w:t>h</w:t>
      </w:r>
      <w:r w:rsidR="00673099" w:rsidRPr="008812D1">
        <w:t xml:space="preserve"> </w:t>
      </w:r>
      <w:r w:rsidRPr="008812D1">
        <w:t>and d-</w:t>
      </w:r>
      <w:r w:rsidR="00673099">
        <w:t>j</w:t>
      </w:r>
      <w:r w:rsidR="00673099" w:rsidRPr="008812D1">
        <w:t xml:space="preserve"> </w:t>
      </w:r>
      <w:r w:rsidRPr="008812D1">
        <w:t>for NH and SH midlatitudes annual mean respectively, c-</w:t>
      </w:r>
      <w:proofErr w:type="spellStart"/>
      <w:r w:rsidR="00673099">
        <w:t>i</w:t>
      </w:r>
      <w:proofErr w:type="spellEnd"/>
      <w:r w:rsidRPr="008812D1">
        <w:t xml:space="preserve"> for tropical annual mean, e-</w:t>
      </w:r>
      <w:r w:rsidR="00673099">
        <w:t>k</w:t>
      </w:r>
      <w:r w:rsidR="00673099" w:rsidRPr="008812D1">
        <w:t xml:space="preserve"> </w:t>
      </w:r>
      <w:r w:rsidRPr="008812D1">
        <w:t>for Antarctic austral spring mean, and f-</w:t>
      </w:r>
      <w:r w:rsidR="00673099">
        <w:t>l</w:t>
      </w:r>
      <w:r w:rsidR="00673099" w:rsidRPr="008812D1">
        <w:t xml:space="preserve"> </w:t>
      </w:r>
      <w:r w:rsidRPr="008812D1">
        <w:t>for global annual mean.</w:t>
      </w:r>
    </w:p>
    <w:p w14:paraId="1FF0086D" w14:textId="048736F3" w:rsidR="000169A7" w:rsidRDefault="000169A7">
      <w:pPr>
        <w:spacing w:before="0" w:line="240" w:lineRule="auto"/>
        <w:jc w:val="left"/>
      </w:pPr>
      <w:r>
        <w:br w:type="page"/>
      </w:r>
    </w:p>
    <w:p w14:paraId="509A00D6" w14:textId="6E9FE890" w:rsidR="008812D1" w:rsidRDefault="008812D1" w:rsidP="008C5AF0"/>
    <w:p w14:paraId="33CA9DEE" w14:textId="67424E42" w:rsidR="00B837D9" w:rsidRDefault="000169A7" w:rsidP="008C5AF0">
      <w:r w:rsidRPr="000169A7">
        <w:t>Figure 6</w:t>
      </w:r>
      <w:r w:rsidR="007B58AC">
        <w:t>.</w:t>
      </w:r>
      <w:r w:rsidRPr="000169A7">
        <w:t xml:space="preserve"> Temperature trends from 1980 to 2000 (K dec</w:t>
      </w:r>
      <w:r w:rsidRPr="00EC1E3E">
        <w:rPr>
          <w:vertAlign w:val="superscript"/>
        </w:rPr>
        <w:t>-1</w:t>
      </w:r>
      <w:r w:rsidRPr="000169A7">
        <w:t xml:space="preserve">). Figures (a) and (c) represent MSU temperature lower stratosphere (TLS) for </w:t>
      </w:r>
      <w:r w:rsidR="00D816B4">
        <w:t>MAM</w:t>
      </w:r>
      <w:r w:rsidRPr="000169A7">
        <w:t xml:space="preserve"> in the Arctic and for </w:t>
      </w:r>
      <w:r w:rsidR="00D816B4">
        <w:t>OND</w:t>
      </w:r>
      <w:r w:rsidRPr="000169A7">
        <w:t xml:space="preserve"> in the Antarctic.</w:t>
      </w:r>
      <w:r w:rsidR="003B5E1A">
        <w:t xml:space="preserve"> </w:t>
      </w:r>
      <w:r w:rsidRPr="000169A7">
        <w:t>The box, whiskers, line, dot, ‘plus’ and ‘cross’ symbols show the interquartile range, 95</w:t>
      </w:r>
      <w:r w:rsidR="00730A45">
        <w:t xml:space="preserve"> </w:t>
      </w:r>
      <w:r w:rsidRPr="000169A7">
        <w:t>% range, median, multi-model mean, CHEM and NOCHEM mean</w:t>
      </w:r>
      <w:r w:rsidR="008A4375">
        <w:t>s</w:t>
      </w:r>
      <w:r w:rsidRPr="000169A7">
        <w:t xml:space="preserve"> respectively, for the ACCMIP (light grey), CMIP5 (dark grey) and CCMVal2 (magenta) models. Figures (b) and (d) represent vertically resolved temperature</w:t>
      </w:r>
      <w:r w:rsidR="001546D6">
        <w:t xml:space="preserve"> (T)</w:t>
      </w:r>
      <w:r w:rsidRPr="000169A7">
        <w:t xml:space="preserve"> trends for the ACCMIP simulations (light grey). </w:t>
      </w:r>
      <w:proofErr w:type="gramStart"/>
      <w:r w:rsidRPr="000169A7">
        <w:t>Observational data sets are represented by error bars indicating the 95</w:t>
      </w:r>
      <w:r w:rsidR="00730A45">
        <w:t xml:space="preserve"> </w:t>
      </w:r>
      <w:r w:rsidRPr="000169A7">
        <w:t>% confidence intervals</w:t>
      </w:r>
      <w:proofErr w:type="gramEnd"/>
      <w:r w:rsidRPr="000169A7">
        <w:t xml:space="preserve"> (one tail).</w:t>
      </w:r>
    </w:p>
    <w:p w14:paraId="1EA908C5" w14:textId="77777777" w:rsidR="00B837D9" w:rsidRDefault="00B837D9">
      <w:pPr>
        <w:spacing w:before="0" w:line="240" w:lineRule="auto"/>
        <w:jc w:val="left"/>
      </w:pPr>
      <w:r>
        <w:br w:type="page"/>
      </w:r>
    </w:p>
    <w:p w14:paraId="41929EE6" w14:textId="5F65B657" w:rsidR="000169A7" w:rsidRDefault="000169A7" w:rsidP="008C5AF0"/>
    <w:p w14:paraId="7642A1AF" w14:textId="70F99973" w:rsidR="00B837D9" w:rsidRDefault="00B837D9" w:rsidP="008C5AF0">
      <w:r>
        <w:t>Figure 7</w:t>
      </w:r>
      <w:r w:rsidR="007B58AC">
        <w:t>.</w:t>
      </w:r>
      <w:r w:rsidRPr="00B837D9">
        <w:t xml:space="preserve"> (a) MSU temperature lower stratosphere (TLS) and (b) SAM index time series from 1850 to 2100. The box, whiskers, line, dot, ‘plus’ and ‘cross’ symbols show the interquartile range, 95</w:t>
      </w:r>
      <w:r w:rsidR="000B4C0F">
        <w:t xml:space="preserve"> </w:t>
      </w:r>
      <w:r w:rsidRPr="00B837D9">
        <w:t xml:space="preserve">% range, median, multi-model mean, CHEM and NOCHEM </w:t>
      </w:r>
      <w:r w:rsidR="00D43D21">
        <w:t xml:space="preserve">means </w:t>
      </w:r>
      <w:r w:rsidRPr="00B837D9">
        <w:t>respectively, for the ACCMIP</w:t>
      </w:r>
      <w:r w:rsidR="00B06FAC">
        <w:t xml:space="preserve"> models</w:t>
      </w:r>
      <w:r w:rsidRPr="00B837D9">
        <w:t xml:space="preserve">. The five years average of the CMIP5 </w:t>
      </w:r>
      <w:r w:rsidR="00B06FAC" w:rsidRPr="00B837D9">
        <w:t>multi-model mean</w:t>
      </w:r>
      <w:r w:rsidRPr="00B837D9">
        <w:t xml:space="preserve"> is shown. </w:t>
      </w:r>
      <w:proofErr w:type="gramStart"/>
      <w:r w:rsidRPr="00B837D9">
        <w:t>In addition, HadSLP2 observational data set for (b) is represented by a solid black line</w:t>
      </w:r>
      <w:proofErr w:type="gramEnd"/>
      <w:r w:rsidRPr="00B837D9">
        <w:t>. The ACCMIP models are normalised to Hist 1850 time slice levels, and the HadSLP2 data set</w:t>
      </w:r>
      <w:r w:rsidR="00B06FAC">
        <w:t xml:space="preserve"> and CMIP5 models</w:t>
      </w:r>
      <w:r w:rsidRPr="00B837D9">
        <w:t xml:space="preserve"> </w:t>
      </w:r>
      <w:r w:rsidR="00B06FAC">
        <w:t>are</w:t>
      </w:r>
      <w:r w:rsidR="00B06FAC" w:rsidRPr="00B837D9">
        <w:t xml:space="preserve"> </w:t>
      </w:r>
      <w:r w:rsidRPr="00B837D9">
        <w:t>relative to 1860</w:t>
      </w:r>
      <w:r w:rsidR="000B4C0F">
        <w:rPr>
          <w:rFonts w:ascii="Cambria Math" w:hAnsi="Cambria Math" w:cs="Cambria Math"/>
        </w:rPr>
        <w:t>⎯</w:t>
      </w:r>
      <w:r w:rsidRPr="00B837D9">
        <w:t>1899 climatology.</w:t>
      </w:r>
    </w:p>
    <w:sectPr w:rsidR="00B837D9" w:rsidSect="00A82A03">
      <w:type w:val="continuous"/>
      <w:pgSz w:w="11900" w:h="16840"/>
      <w:pgMar w:top="1440" w:right="1797" w:bottom="1440" w:left="1797" w:header="709" w:footer="709" w:gutter="0"/>
      <w:lnNumType w:countBy="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96C22" w14:textId="77777777" w:rsidR="00705195" w:rsidRDefault="00705195" w:rsidP="00B67AC1">
      <w:pPr>
        <w:spacing w:before="0" w:line="240" w:lineRule="auto"/>
      </w:pPr>
      <w:r>
        <w:separator/>
      </w:r>
    </w:p>
  </w:endnote>
  <w:endnote w:type="continuationSeparator" w:id="0">
    <w:p w14:paraId="1B5A5088" w14:textId="77777777" w:rsidR="00705195" w:rsidRDefault="00705195" w:rsidP="00B67AC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dobe Arabic">
    <w:panose1 w:val="02040503050201020203"/>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806A3" w14:textId="77777777" w:rsidR="00705195" w:rsidRDefault="00705195" w:rsidP="00D74C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3015FA" w14:textId="77777777" w:rsidR="00705195" w:rsidRDefault="00705195" w:rsidP="00ED763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3B4AD" w14:textId="77777777" w:rsidR="00705195" w:rsidRDefault="00705195" w:rsidP="00D74C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6CD1">
      <w:rPr>
        <w:rStyle w:val="PageNumber"/>
        <w:noProof/>
      </w:rPr>
      <w:t>1</w:t>
    </w:r>
    <w:r>
      <w:rPr>
        <w:rStyle w:val="PageNumber"/>
      </w:rPr>
      <w:fldChar w:fldCharType="end"/>
    </w:r>
  </w:p>
  <w:p w14:paraId="3855E0F4" w14:textId="77777777" w:rsidR="00705195" w:rsidRDefault="00705195" w:rsidP="00ED763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FD4E26" w14:textId="77777777" w:rsidR="00705195" w:rsidRDefault="00705195" w:rsidP="00B67AC1">
      <w:pPr>
        <w:spacing w:before="0" w:line="240" w:lineRule="auto"/>
      </w:pPr>
      <w:r>
        <w:separator/>
      </w:r>
    </w:p>
  </w:footnote>
  <w:footnote w:type="continuationSeparator" w:id="0">
    <w:p w14:paraId="6F929B70" w14:textId="77777777" w:rsidR="00705195" w:rsidRDefault="00705195" w:rsidP="00B67AC1">
      <w:pPr>
        <w:spacing w:before="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4F4856"/>
    <w:multiLevelType w:val="multilevel"/>
    <w:tmpl w:val="FC4215D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3.%4"/>
      <w:lvlJc w:val="left"/>
      <w:pPr>
        <w:tabs>
          <w:tab w:val="num" w:pos="864"/>
        </w:tabs>
        <w:ind w:left="864" w:hanging="864"/>
      </w:pPr>
      <w:rPr>
        <w:rFonts w:hint="default"/>
      </w:rPr>
    </w:lvl>
    <w:lvl w:ilvl="4">
      <w:start w:val="1"/>
      <w:numFmt w:val="decimal"/>
      <w:pStyle w:val="Heading5"/>
      <w:lvlText w:val="%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P_Atmospheric_Chemistry_Physics_Copernicus_Publication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0pdefssr5fteptv5xp0v4vdz95v0zsa5s&quot;&gt;Global modelling of atmospheric chemistry and climate&lt;record-ids&gt;&lt;item&gt;2&lt;/item&gt;&lt;item&gt;11&lt;/item&gt;&lt;item&gt;13&lt;/item&gt;&lt;item&gt;14&lt;/item&gt;&lt;item&gt;16&lt;/item&gt;&lt;item&gt;17&lt;/item&gt;&lt;item&gt;18&lt;/item&gt;&lt;item&gt;19&lt;/item&gt;&lt;item&gt;20&lt;/item&gt;&lt;item&gt;22&lt;/item&gt;&lt;item&gt;23&lt;/item&gt;&lt;item&gt;24&lt;/item&gt;&lt;item&gt;25&lt;/item&gt;&lt;item&gt;33&lt;/item&gt;&lt;item&gt;34&lt;/item&gt;&lt;item&gt;36&lt;/item&gt;&lt;item&gt;40&lt;/item&gt;&lt;item&gt;42&lt;/item&gt;&lt;item&gt;44&lt;/item&gt;&lt;item&gt;45&lt;/item&gt;&lt;item&gt;49&lt;/item&gt;&lt;item&gt;60&lt;/item&gt;&lt;item&gt;62&lt;/item&gt;&lt;item&gt;66&lt;/item&gt;&lt;item&gt;77&lt;/item&gt;&lt;item&gt;78&lt;/item&gt;&lt;item&gt;81&lt;/item&gt;&lt;item&gt;82&lt;/item&gt;&lt;item&gt;88&lt;/item&gt;&lt;item&gt;89&lt;/item&gt;&lt;item&gt;92&lt;/item&gt;&lt;item&gt;96&lt;/item&gt;&lt;item&gt;100&lt;/item&gt;&lt;item&gt;101&lt;/item&gt;&lt;item&gt;102&lt;/item&gt;&lt;item&gt;106&lt;/item&gt;&lt;item&gt;107&lt;/item&gt;&lt;item&gt;110&lt;/item&gt;&lt;item&gt;111&lt;/item&gt;&lt;item&gt;112&lt;/item&gt;&lt;item&gt;113&lt;/item&gt;&lt;item&gt;114&lt;/item&gt;&lt;item&gt;116&lt;/item&gt;&lt;item&gt;117&lt;/item&gt;&lt;item&gt;118&lt;/item&gt;&lt;item&gt;119&lt;/item&gt;&lt;item&gt;120&lt;/item&gt;&lt;item&gt;121&lt;/item&gt;&lt;item&gt;122&lt;/item&gt;&lt;item&gt;123&lt;/item&gt;&lt;item&gt;124&lt;/item&gt;&lt;item&gt;127&lt;/item&gt;&lt;item&gt;129&lt;/item&gt;&lt;item&gt;130&lt;/item&gt;&lt;item&gt;131&lt;/item&gt;&lt;item&gt;132&lt;/item&gt;&lt;item&gt;133&lt;/item&gt;&lt;item&gt;134&lt;/item&gt;&lt;item&gt;137&lt;/item&gt;&lt;item&gt;138&lt;/item&gt;&lt;item&gt;140&lt;/item&gt;&lt;item&gt;143&lt;/item&gt;&lt;item&gt;144&lt;/item&gt;&lt;item&gt;145&lt;/item&gt;&lt;item&gt;146&lt;/item&gt;&lt;item&gt;147&lt;/item&gt;&lt;item&gt;151&lt;/item&gt;&lt;item&gt;152&lt;/item&gt;&lt;item&gt;154&lt;/item&gt;&lt;item&gt;155&lt;/item&gt;&lt;item&gt;156&lt;/item&gt;&lt;item&gt;160&lt;/item&gt;&lt;item&gt;162&lt;/item&gt;&lt;item&gt;163&lt;/item&gt;&lt;item&gt;174&lt;/item&gt;&lt;item&gt;185&lt;/item&gt;&lt;item&gt;195&lt;/item&gt;&lt;item&gt;197&lt;/item&gt;&lt;item&gt;198&lt;/item&gt;&lt;item&gt;199&lt;/item&gt;&lt;item&gt;200&lt;/item&gt;&lt;item&gt;203&lt;/item&gt;&lt;item&gt;207&lt;/item&gt;&lt;item&gt;213&lt;/item&gt;&lt;item&gt;214&lt;/item&gt;&lt;item&gt;215&lt;/item&gt;&lt;item&gt;217&lt;/item&gt;&lt;item&gt;218&lt;/item&gt;&lt;item&gt;219&lt;/item&gt;&lt;item&gt;220&lt;/item&gt;&lt;item&gt;221&lt;/item&gt;&lt;item&gt;224&lt;/item&gt;&lt;item&gt;226&lt;/item&gt;&lt;item&gt;232&lt;/item&gt;&lt;item&gt;233&lt;/item&gt;&lt;item&gt;235&lt;/item&gt;&lt;item&gt;236&lt;/item&gt;&lt;item&gt;237&lt;/item&gt;&lt;item&gt;238&lt;/item&gt;&lt;item&gt;241&lt;/item&gt;&lt;item&gt;243&lt;/item&gt;&lt;item&gt;245&lt;/item&gt;&lt;item&gt;248&lt;/item&gt;&lt;item&gt;249&lt;/item&gt;&lt;item&gt;251&lt;/item&gt;&lt;item&gt;253&lt;/item&gt;&lt;item&gt;254&lt;/item&gt;&lt;item&gt;255&lt;/item&gt;&lt;item&gt;258&lt;/item&gt;&lt;item&gt;259&lt;/item&gt;&lt;item&gt;263&lt;/item&gt;&lt;item&gt;264&lt;/item&gt;&lt;item&gt;266&lt;/item&gt;&lt;item&gt;268&lt;/item&gt;&lt;item&gt;269&lt;/item&gt;&lt;item&gt;270&lt;/item&gt;&lt;item&gt;271&lt;/item&gt;&lt;item&gt;273&lt;/item&gt;&lt;item&gt;275&lt;/item&gt;&lt;item&gt;276&lt;/item&gt;&lt;item&gt;277&lt;/item&gt;&lt;item&gt;279&lt;/item&gt;&lt;item&gt;281&lt;/item&gt;&lt;item&gt;282&lt;/item&gt;&lt;item&gt;283&lt;/item&gt;&lt;item&gt;284&lt;/item&gt;&lt;item&gt;286&lt;/item&gt;&lt;item&gt;289&lt;/item&gt;&lt;item&gt;290&lt;/item&gt;&lt;item&gt;291&lt;/item&gt;&lt;item&gt;292&lt;/item&gt;&lt;item&gt;294&lt;/item&gt;&lt;item&gt;295&lt;/item&gt;&lt;item&gt;296&lt;/item&gt;&lt;item&gt;297&lt;/item&gt;&lt;item&gt;298&lt;/item&gt;&lt;item&gt;299&lt;/item&gt;&lt;item&gt;300&lt;/item&gt;&lt;item&gt;301&lt;/item&gt;&lt;item&gt;302&lt;/item&gt;&lt;item&gt;304&lt;/item&gt;&lt;item&gt;324&lt;/item&gt;&lt;item&gt;325&lt;/item&gt;&lt;item&gt;326&lt;/item&gt;&lt;item&gt;327&lt;/item&gt;&lt;item&gt;335&lt;/item&gt;&lt;item&gt;367&lt;/item&gt;&lt;item&gt;402&lt;/item&gt;&lt;item&gt;403&lt;/item&gt;&lt;/record-ids&gt;&lt;/item&gt;&lt;/Libraries&gt;"/>
  </w:docVars>
  <w:rsids>
    <w:rsidRoot w:val="005C0564"/>
    <w:rsid w:val="0000039E"/>
    <w:rsid w:val="0000166A"/>
    <w:rsid w:val="00001E83"/>
    <w:rsid w:val="00002632"/>
    <w:rsid w:val="000029B4"/>
    <w:rsid w:val="0000539A"/>
    <w:rsid w:val="00007315"/>
    <w:rsid w:val="000076CF"/>
    <w:rsid w:val="00007714"/>
    <w:rsid w:val="00007C06"/>
    <w:rsid w:val="000103A6"/>
    <w:rsid w:val="00010886"/>
    <w:rsid w:val="0001180F"/>
    <w:rsid w:val="00012D59"/>
    <w:rsid w:val="000136F1"/>
    <w:rsid w:val="000140EE"/>
    <w:rsid w:val="00014BC5"/>
    <w:rsid w:val="000169A7"/>
    <w:rsid w:val="00020B81"/>
    <w:rsid w:val="000303EC"/>
    <w:rsid w:val="00030A27"/>
    <w:rsid w:val="00030F24"/>
    <w:rsid w:val="00031632"/>
    <w:rsid w:val="00032412"/>
    <w:rsid w:val="00032F10"/>
    <w:rsid w:val="00032F9D"/>
    <w:rsid w:val="0003406B"/>
    <w:rsid w:val="000343EF"/>
    <w:rsid w:val="00034496"/>
    <w:rsid w:val="00034C5A"/>
    <w:rsid w:val="000357CC"/>
    <w:rsid w:val="0003584E"/>
    <w:rsid w:val="0004051C"/>
    <w:rsid w:val="00041325"/>
    <w:rsid w:val="00046A8B"/>
    <w:rsid w:val="00050E33"/>
    <w:rsid w:val="000523D4"/>
    <w:rsid w:val="00052EB3"/>
    <w:rsid w:val="00053E74"/>
    <w:rsid w:val="00053E9D"/>
    <w:rsid w:val="000542E1"/>
    <w:rsid w:val="00055F9D"/>
    <w:rsid w:val="00055FB5"/>
    <w:rsid w:val="0005602B"/>
    <w:rsid w:val="0006078A"/>
    <w:rsid w:val="000615A1"/>
    <w:rsid w:val="00063361"/>
    <w:rsid w:val="0006367E"/>
    <w:rsid w:val="00066226"/>
    <w:rsid w:val="00067107"/>
    <w:rsid w:val="00070AA0"/>
    <w:rsid w:val="00071B2D"/>
    <w:rsid w:val="00071FF3"/>
    <w:rsid w:val="0007305A"/>
    <w:rsid w:val="000730D4"/>
    <w:rsid w:val="000751A5"/>
    <w:rsid w:val="000754A4"/>
    <w:rsid w:val="00077CCA"/>
    <w:rsid w:val="00080CC1"/>
    <w:rsid w:val="00082862"/>
    <w:rsid w:val="00085F6F"/>
    <w:rsid w:val="00087B59"/>
    <w:rsid w:val="00090C6D"/>
    <w:rsid w:val="000920B5"/>
    <w:rsid w:val="00094A11"/>
    <w:rsid w:val="00094C4B"/>
    <w:rsid w:val="00094DC2"/>
    <w:rsid w:val="000958A5"/>
    <w:rsid w:val="00097E9F"/>
    <w:rsid w:val="000A0C8A"/>
    <w:rsid w:val="000A11EB"/>
    <w:rsid w:val="000A2140"/>
    <w:rsid w:val="000A3392"/>
    <w:rsid w:val="000A3756"/>
    <w:rsid w:val="000A3DB8"/>
    <w:rsid w:val="000A4248"/>
    <w:rsid w:val="000A4CB5"/>
    <w:rsid w:val="000A53FF"/>
    <w:rsid w:val="000A6457"/>
    <w:rsid w:val="000A6ADB"/>
    <w:rsid w:val="000A7CD5"/>
    <w:rsid w:val="000B24C7"/>
    <w:rsid w:val="000B3CA8"/>
    <w:rsid w:val="000B3D63"/>
    <w:rsid w:val="000B4C0F"/>
    <w:rsid w:val="000B556A"/>
    <w:rsid w:val="000B581C"/>
    <w:rsid w:val="000B6061"/>
    <w:rsid w:val="000B7F3B"/>
    <w:rsid w:val="000C08D7"/>
    <w:rsid w:val="000C12C9"/>
    <w:rsid w:val="000C286B"/>
    <w:rsid w:val="000C41CC"/>
    <w:rsid w:val="000C50CF"/>
    <w:rsid w:val="000C5932"/>
    <w:rsid w:val="000C59B0"/>
    <w:rsid w:val="000C5F02"/>
    <w:rsid w:val="000C63C1"/>
    <w:rsid w:val="000C6AFD"/>
    <w:rsid w:val="000C7BF3"/>
    <w:rsid w:val="000D0458"/>
    <w:rsid w:val="000D068E"/>
    <w:rsid w:val="000D18D5"/>
    <w:rsid w:val="000D31DF"/>
    <w:rsid w:val="000D3DE3"/>
    <w:rsid w:val="000D579C"/>
    <w:rsid w:val="000E15E8"/>
    <w:rsid w:val="000E1EDF"/>
    <w:rsid w:val="000E264E"/>
    <w:rsid w:val="000E2F62"/>
    <w:rsid w:val="000E3B00"/>
    <w:rsid w:val="000E5FF6"/>
    <w:rsid w:val="000E6216"/>
    <w:rsid w:val="000E7559"/>
    <w:rsid w:val="000F18F6"/>
    <w:rsid w:val="000F6503"/>
    <w:rsid w:val="000F7B48"/>
    <w:rsid w:val="001001EF"/>
    <w:rsid w:val="00102323"/>
    <w:rsid w:val="00105A76"/>
    <w:rsid w:val="00106067"/>
    <w:rsid w:val="001061B6"/>
    <w:rsid w:val="00106AA7"/>
    <w:rsid w:val="00106EDB"/>
    <w:rsid w:val="00107637"/>
    <w:rsid w:val="00110CDB"/>
    <w:rsid w:val="00111C3B"/>
    <w:rsid w:val="00112279"/>
    <w:rsid w:val="00113C7D"/>
    <w:rsid w:val="00115A9E"/>
    <w:rsid w:val="00115C9E"/>
    <w:rsid w:val="0012042A"/>
    <w:rsid w:val="00120981"/>
    <w:rsid w:val="00121C46"/>
    <w:rsid w:val="00122710"/>
    <w:rsid w:val="00123B16"/>
    <w:rsid w:val="00124BDA"/>
    <w:rsid w:val="001255A7"/>
    <w:rsid w:val="00125C0E"/>
    <w:rsid w:val="0012617B"/>
    <w:rsid w:val="00126527"/>
    <w:rsid w:val="00127305"/>
    <w:rsid w:val="00127494"/>
    <w:rsid w:val="001307E5"/>
    <w:rsid w:val="00131112"/>
    <w:rsid w:val="00132F18"/>
    <w:rsid w:val="001331B4"/>
    <w:rsid w:val="00134B15"/>
    <w:rsid w:val="0013536D"/>
    <w:rsid w:val="00135B29"/>
    <w:rsid w:val="001372B7"/>
    <w:rsid w:val="0014308B"/>
    <w:rsid w:val="00143F90"/>
    <w:rsid w:val="0014646E"/>
    <w:rsid w:val="001470FC"/>
    <w:rsid w:val="0014772C"/>
    <w:rsid w:val="00147AA8"/>
    <w:rsid w:val="00150154"/>
    <w:rsid w:val="00154158"/>
    <w:rsid w:val="001546D6"/>
    <w:rsid w:val="00154B04"/>
    <w:rsid w:val="00154F5D"/>
    <w:rsid w:val="00155567"/>
    <w:rsid w:val="001602DF"/>
    <w:rsid w:val="00160A17"/>
    <w:rsid w:val="0016164F"/>
    <w:rsid w:val="00161F5E"/>
    <w:rsid w:val="00163928"/>
    <w:rsid w:val="00163AC2"/>
    <w:rsid w:val="00163C1B"/>
    <w:rsid w:val="00164429"/>
    <w:rsid w:val="00164726"/>
    <w:rsid w:val="00165936"/>
    <w:rsid w:val="001668DF"/>
    <w:rsid w:val="00166DC2"/>
    <w:rsid w:val="0017291F"/>
    <w:rsid w:val="00172F18"/>
    <w:rsid w:val="00173E99"/>
    <w:rsid w:val="0017415E"/>
    <w:rsid w:val="00175287"/>
    <w:rsid w:val="00177094"/>
    <w:rsid w:val="001771E0"/>
    <w:rsid w:val="0018055D"/>
    <w:rsid w:val="00180F34"/>
    <w:rsid w:val="001815FB"/>
    <w:rsid w:val="00181821"/>
    <w:rsid w:val="00182278"/>
    <w:rsid w:val="001830D2"/>
    <w:rsid w:val="0018362C"/>
    <w:rsid w:val="00183CAB"/>
    <w:rsid w:val="0018576C"/>
    <w:rsid w:val="00186430"/>
    <w:rsid w:val="0018686E"/>
    <w:rsid w:val="001900D0"/>
    <w:rsid w:val="00192548"/>
    <w:rsid w:val="00193A35"/>
    <w:rsid w:val="00193C8E"/>
    <w:rsid w:val="001959A2"/>
    <w:rsid w:val="001973D8"/>
    <w:rsid w:val="00197C37"/>
    <w:rsid w:val="00197F37"/>
    <w:rsid w:val="001A112A"/>
    <w:rsid w:val="001A1A5D"/>
    <w:rsid w:val="001A1F79"/>
    <w:rsid w:val="001A533F"/>
    <w:rsid w:val="001A594A"/>
    <w:rsid w:val="001A5FFA"/>
    <w:rsid w:val="001A74E5"/>
    <w:rsid w:val="001A7DE6"/>
    <w:rsid w:val="001B00A9"/>
    <w:rsid w:val="001B03AE"/>
    <w:rsid w:val="001B06AA"/>
    <w:rsid w:val="001B07A3"/>
    <w:rsid w:val="001B2497"/>
    <w:rsid w:val="001B2913"/>
    <w:rsid w:val="001B4B20"/>
    <w:rsid w:val="001C04E6"/>
    <w:rsid w:val="001C3345"/>
    <w:rsid w:val="001C33B2"/>
    <w:rsid w:val="001C7757"/>
    <w:rsid w:val="001D1485"/>
    <w:rsid w:val="001D1752"/>
    <w:rsid w:val="001D2B1F"/>
    <w:rsid w:val="001D3EFA"/>
    <w:rsid w:val="001D5C87"/>
    <w:rsid w:val="001E0112"/>
    <w:rsid w:val="001E02E9"/>
    <w:rsid w:val="001E12FA"/>
    <w:rsid w:val="001E227E"/>
    <w:rsid w:val="001E39C4"/>
    <w:rsid w:val="001E4111"/>
    <w:rsid w:val="001E4C3B"/>
    <w:rsid w:val="001E51B3"/>
    <w:rsid w:val="001E5A97"/>
    <w:rsid w:val="001E7003"/>
    <w:rsid w:val="001F10DA"/>
    <w:rsid w:val="001F1B09"/>
    <w:rsid w:val="001F2584"/>
    <w:rsid w:val="001F751B"/>
    <w:rsid w:val="00202565"/>
    <w:rsid w:val="00202D70"/>
    <w:rsid w:val="00205169"/>
    <w:rsid w:val="00205B4C"/>
    <w:rsid w:val="00205FA5"/>
    <w:rsid w:val="0020690D"/>
    <w:rsid w:val="00210A10"/>
    <w:rsid w:val="00210EF0"/>
    <w:rsid w:val="00211851"/>
    <w:rsid w:val="00211E6B"/>
    <w:rsid w:val="002142B7"/>
    <w:rsid w:val="0021436A"/>
    <w:rsid w:val="002147E7"/>
    <w:rsid w:val="0021578E"/>
    <w:rsid w:val="0022033E"/>
    <w:rsid w:val="00220604"/>
    <w:rsid w:val="0022076C"/>
    <w:rsid w:val="00220E71"/>
    <w:rsid w:val="002229CE"/>
    <w:rsid w:val="00223540"/>
    <w:rsid w:val="00225414"/>
    <w:rsid w:val="002254D3"/>
    <w:rsid w:val="00226F05"/>
    <w:rsid w:val="0023244B"/>
    <w:rsid w:val="0023267E"/>
    <w:rsid w:val="00233948"/>
    <w:rsid w:val="00235F11"/>
    <w:rsid w:val="00236533"/>
    <w:rsid w:val="00240003"/>
    <w:rsid w:val="00240E20"/>
    <w:rsid w:val="00241622"/>
    <w:rsid w:val="00241747"/>
    <w:rsid w:val="00242A44"/>
    <w:rsid w:val="00243B0D"/>
    <w:rsid w:val="002442E5"/>
    <w:rsid w:val="002449DA"/>
    <w:rsid w:val="00245776"/>
    <w:rsid w:val="00245D2E"/>
    <w:rsid w:val="00245FBF"/>
    <w:rsid w:val="00246680"/>
    <w:rsid w:val="00246783"/>
    <w:rsid w:val="0024724A"/>
    <w:rsid w:val="002510AB"/>
    <w:rsid w:val="00253783"/>
    <w:rsid w:val="002604B0"/>
    <w:rsid w:val="00261017"/>
    <w:rsid w:val="002620FA"/>
    <w:rsid w:val="0026323D"/>
    <w:rsid w:val="00263F8B"/>
    <w:rsid w:val="00264669"/>
    <w:rsid w:val="00264E68"/>
    <w:rsid w:val="00270ED3"/>
    <w:rsid w:val="00272F0B"/>
    <w:rsid w:val="002737D9"/>
    <w:rsid w:val="00274AFF"/>
    <w:rsid w:val="00275E9A"/>
    <w:rsid w:val="002768C1"/>
    <w:rsid w:val="00276A14"/>
    <w:rsid w:val="00277366"/>
    <w:rsid w:val="002776AB"/>
    <w:rsid w:val="00281877"/>
    <w:rsid w:val="00283480"/>
    <w:rsid w:val="00283D54"/>
    <w:rsid w:val="00284C65"/>
    <w:rsid w:val="00284CA6"/>
    <w:rsid w:val="00285F49"/>
    <w:rsid w:val="00286593"/>
    <w:rsid w:val="00286F6E"/>
    <w:rsid w:val="00291075"/>
    <w:rsid w:val="002914B4"/>
    <w:rsid w:val="00291D42"/>
    <w:rsid w:val="002934E1"/>
    <w:rsid w:val="00293DAE"/>
    <w:rsid w:val="00294A28"/>
    <w:rsid w:val="00294D6B"/>
    <w:rsid w:val="002956A3"/>
    <w:rsid w:val="002966AD"/>
    <w:rsid w:val="00296FC3"/>
    <w:rsid w:val="002A006D"/>
    <w:rsid w:val="002A16E1"/>
    <w:rsid w:val="002A2172"/>
    <w:rsid w:val="002A4E22"/>
    <w:rsid w:val="002A64C6"/>
    <w:rsid w:val="002B0721"/>
    <w:rsid w:val="002B0C78"/>
    <w:rsid w:val="002B1582"/>
    <w:rsid w:val="002B20DD"/>
    <w:rsid w:val="002B2D76"/>
    <w:rsid w:val="002B2ED6"/>
    <w:rsid w:val="002B33D9"/>
    <w:rsid w:val="002B3C86"/>
    <w:rsid w:val="002B62CC"/>
    <w:rsid w:val="002B6373"/>
    <w:rsid w:val="002B6F75"/>
    <w:rsid w:val="002B70E9"/>
    <w:rsid w:val="002C1041"/>
    <w:rsid w:val="002C7D31"/>
    <w:rsid w:val="002C7FD2"/>
    <w:rsid w:val="002D088D"/>
    <w:rsid w:val="002D12BC"/>
    <w:rsid w:val="002D2615"/>
    <w:rsid w:val="002D4A63"/>
    <w:rsid w:val="002D4E69"/>
    <w:rsid w:val="002D56EF"/>
    <w:rsid w:val="002E3F24"/>
    <w:rsid w:val="002E3F3B"/>
    <w:rsid w:val="002E4803"/>
    <w:rsid w:val="002E4B38"/>
    <w:rsid w:val="002E528D"/>
    <w:rsid w:val="002E55BB"/>
    <w:rsid w:val="002E58B6"/>
    <w:rsid w:val="002E5DDE"/>
    <w:rsid w:val="002E7CCF"/>
    <w:rsid w:val="002F0A18"/>
    <w:rsid w:val="002F2138"/>
    <w:rsid w:val="002F2A8D"/>
    <w:rsid w:val="002F48A7"/>
    <w:rsid w:val="002F5C6F"/>
    <w:rsid w:val="002F6A98"/>
    <w:rsid w:val="003003EE"/>
    <w:rsid w:val="003004C3"/>
    <w:rsid w:val="003041F5"/>
    <w:rsid w:val="00305842"/>
    <w:rsid w:val="00305FE2"/>
    <w:rsid w:val="003062D6"/>
    <w:rsid w:val="003074C2"/>
    <w:rsid w:val="00310EC5"/>
    <w:rsid w:val="003146E9"/>
    <w:rsid w:val="00314A80"/>
    <w:rsid w:val="00316116"/>
    <w:rsid w:val="0031725C"/>
    <w:rsid w:val="00320B7A"/>
    <w:rsid w:val="003210AF"/>
    <w:rsid w:val="003221F0"/>
    <w:rsid w:val="0032263F"/>
    <w:rsid w:val="00322ACB"/>
    <w:rsid w:val="003246AA"/>
    <w:rsid w:val="003259C5"/>
    <w:rsid w:val="00325F7D"/>
    <w:rsid w:val="00327896"/>
    <w:rsid w:val="00330BB3"/>
    <w:rsid w:val="00330EF2"/>
    <w:rsid w:val="00331D66"/>
    <w:rsid w:val="003345CE"/>
    <w:rsid w:val="00336046"/>
    <w:rsid w:val="003365CF"/>
    <w:rsid w:val="003376C3"/>
    <w:rsid w:val="00337FC0"/>
    <w:rsid w:val="003414D3"/>
    <w:rsid w:val="00341571"/>
    <w:rsid w:val="003419C7"/>
    <w:rsid w:val="00341BAF"/>
    <w:rsid w:val="003443D8"/>
    <w:rsid w:val="00344700"/>
    <w:rsid w:val="0034477B"/>
    <w:rsid w:val="0034500B"/>
    <w:rsid w:val="0034531A"/>
    <w:rsid w:val="00346002"/>
    <w:rsid w:val="00346328"/>
    <w:rsid w:val="00352A88"/>
    <w:rsid w:val="00352BF4"/>
    <w:rsid w:val="003549F9"/>
    <w:rsid w:val="00356043"/>
    <w:rsid w:val="0035610B"/>
    <w:rsid w:val="00360FE0"/>
    <w:rsid w:val="003617F8"/>
    <w:rsid w:val="00362E01"/>
    <w:rsid w:val="00363B3B"/>
    <w:rsid w:val="00363D58"/>
    <w:rsid w:val="00364256"/>
    <w:rsid w:val="0036435D"/>
    <w:rsid w:val="0037138C"/>
    <w:rsid w:val="00371C6F"/>
    <w:rsid w:val="00371F08"/>
    <w:rsid w:val="00373B66"/>
    <w:rsid w:val="00373D7A"/>
    <w:rsid w:val="00377477"/>
    <w:rsid w:val="00377D85"/>
    <w:rsid w:val="00377EFE"/>
    <w:rsid w:val="00381E03"/>
    <w:rsid w:val="0038266F"/>
    <w:rsid w:val="00382ACE"/>
    <w:rsid w:val="00383FCA"/>
    <w:rsid w:val="00384F52"/>
    <w:rsid w:val="0038726F"/>
    <w:rsid w:val="00387AD3"/>
    <w:rsid w:val="003907EB"/>
    <w:rsid w:val="003908B8"/>
    <w:rsid w:val="003912DF"/>
    <w:rsid w:val="00393F0C"/>
    <w:rsid w:val="00393FB3"/>
    <w:rsid w:val="00394013"/>
    <w:rsid w:val="00394E4D"/>
    <w:rsid w:val="003953F0"/>
    <w:rsid w:val="003A2DCD"/>
    <w:rsid w:val="003A4922"/>
    <w:rsid w:val="003A4AAB"/>
    <w:rsid w:val="003A53D3"/>
    <w:rsid w:val="003A6B42"/>
    <w:rsid w:val="003B0071"/>
    <w:rsid w:val="003B0D2B"/>
    <w:rsid w:val="003B1709"/>
    <w:rsid w:val="003B1F74"/>
    <w:rsid w:val="003B241E"/>
    <w:rsid w:val="003B3C81"/>
    <w:rsid w:val="003B4787"/>
    <w:rsid w:val="003B48A5"/>
    <w:rsid w:val="003B4EB6"/>
    <w:rsid w:val="003B5E1A"/>
    <w:rsid w:val="003C0BD1"/>
    <w:rsid w:val="003C176C"/>
    <w:rsid w:val="003C288A"/>
    <w:rsid w:val="003C2C69"/>
    <w:rsid w:val="003C390B"/>
    <w:rsid w:val="003C3F56"/>
    <w:rsid w:val="003C4066"/>
    <w:rsid w:val="003C4121"/>
    <w:rsid w:val="003C4A5A"/>
    <w:rsid w:val="003C5328"/>
    <w:rsid w:val="003C5D91"/>
    <w:rsid w:val="003C7F9C"/>
    <w:rsid w:val="003D039E"/>
    <w:rsid w:val="003D065E"/>
    <w:rsid w:val="003D3125"/>
    <w:rsid w:val="003D3ACE"/>
    <w:rsid w:val="003D4646"/>
    <w:rsid w:val="003D6396"/>
    <w:rsid w:val="003D7F32"/>
    <w:rsid w:val="003E0655"/>
    <w:rsid w:val="003E3B91"/>
    <w:rsid w:val="003E4CCE"/>
    <w:rsid w:val="003E5D2D"/>
    <w:rsid w:val="003E62F0"/>
    <w:rsid w:val="003E7600"/>
    <w:rsid w:val="003E7D56"/>
    <w:rsid w:val="003E7F30"/>
    <w:rsid w:val="003F0C01"/>
    <w:rsid w:val="003F1C58"/>
    <w:rsid w:val="003F2242"/>
    <w:rsid w:val="003F23F0"/>
    <w:rsid w:val="003F2A9D"/>
    <w:rsid w:val="003F2B86"/>
    <w:rsid w:val="003F4744"/>
    <w:rsid w:val="003F5109"/>
    <w:rsid w:val="003F5ADC"/>
    <w:rsid w:val="003F6232"/>
    <w:rsid w:val="003F66A2"/>
    <w:rsid w:val="003F78CA"/>
    <w:rsid w:val="004003C9"/>
    <w:rsid w:val="004003F0"/>
    <w:rsid w:val="004015C6"/>
    <w:rsid w:val="004019E1"/>
    <w:rsid w:val="00401DE4"/>
    <w:rsid w:val="00401F0D"/>
    <w:rsid w:val="004026AF"/>
    <w:rsid w:val="0040385C"/>
    <w:rsid w:val="00404F35"/>
    <w:rsid w:val="00405986"/>
    <w:rsid w:val="00405CDD"/>
    <w:rsid w:val="00405DE2"/>
    <w:rsid w:val="00406407"/>
    <w:rsid w:val="00407687"/>
    <w:rsid w:val="00410102"/>
    <w:rsid w:val="0041358A"/>
    <w:rsid w:val="004150D5"/>
    <w:rsid w:val="00415637"/>
    <w:rsid w:val="00416619"/>
    <w:rsid w:val="00417B7A"/>
    <w:rsid w:val="00420465"/>
    <w:rsid w:val="0042075C"/>
    <w:rsid w:val="004235FF"/>
    <w:rsid w:val="0042644E"/>
    <w:rsid w:val="00427490"/>
    <w:rsid w:val="004279B3"/>
    <w:rsid w:val="004308A2"/>
    <w:rsid w:val="00431EDA"/>
    <w:rsid w:val="00432C96"/>
    <w:rsid w:val="004372D3"/>
    <w:rsid w:val="00440E42"/>
    <w:rsid w:val="004439EA"/>
    <w:rsid w:val="00443BAC"/>
    <w:rsid w:val="00443D13"/>
    <w:rsid w:val="0044650D"/>
    <w:rsid w:val="00450D46"/>
    <w:rsid w:val="0045219F"/>
    <w:rsid w:val="00452476"/>
    <w:rsid w:val="00452B1E"/>
    <w:rsid w:val="00453FE5"/>
    <w:rsid w:val="00456CB0"/>
    <w:rsid w:val="0045731D"/>
    <w:rsid w:val="0046004F"/>
    <w:rsid w:val="0046157E"/>
    <w:rsid w:val="00462662"/>
    <w:rsid w:val="004627DC"/>
    <w:rsid w:val="004639CD"/>
    <w:rsid w:val="004641C8"/>
    <w:rsid w:val="004656FD"/>
    <w:rsid w:val="0046570A"/>
    <w:rsid w:val="00465F79"/>
    <w:rsid w:val="004679BA"/>
    <w:rsid w:val="00470807"/>
    <w:rsid w:val="004726F6"/>
    <w:rsid w:val="00472CE1"/>
    <w:rsid w:val="00473480"/>
    <w:rsid w:val="004740D9"/>
    <w:rsid w:val="00474B23"/>
    <w:rsid w:val="00474E17"/>
    <w:rsid w:val="00474F8A"/>
    <w:rsid w:val="00475B53"/>
    <w:rsid w:val="0048046B"/>
    <w:rsid w:val="0048091E"/>
    <w:rsid w:val="00480F7F"/>
    <w:rsid w:val="00481F88"/>
    <w:rsid w:val="00482DAC"/>
    <w:rsid w:val="0048365D"/>
    <w:rsid w:val="004840AC"/>
    <w:rsid w:val="00484821"/>
    <w:rsid w:val="00485EA6"/>
    <w:rsid w:val="0049053E"/>
    <w:rsid w:val="00490739"/>
    <w:rsid w:val="0049101A"/>
    <w:rsid w:val="0049144C"/>
    <w:rsid w:val="00491A01"/>
    <w:rsid w:val="004923FB"/>
    <w:rsid w:val="0049490C"/>
    <w:rsid w:val="00494E16"/>
    <w:rsid w:val="004957AD"/>
    <w:rsid w:val="00496FF3"/>
    <w:rsid w:val="004A3201"/>
    <w:rsid w:val="004A34FD"/>
    <w:rsid w:val="004A3A68"/>
    <w:rsid w:val="004A6232"/>
    <w:rsid w:val="004A730F"/>
    <w:rsid w:val="004B0130"/>
    <w:rsid w:val="004B0AF9"/>
    <w:rsid w:val="004B0E33"/>
    <w:rsid w:val="004B1C56"/>
    <w:rsid w:val="004B2673"/>
    <w:rsid w:val="004B36AF"/>
    <w:rsid w:val="004B4324"/>
    <w:rsid w:val="004B6143"/>
    <w:rsid w:val="004B67D2"/>
    <w:rsid w:val="004B7762"/>
    <w:rsid w:val="004C0143"/>
    <w:rsid w:val="004C0423"/>
    <w:rsid w:val="004C226E"/>
    <w:rsid w:val="004C272A"/>
    <w:rsid w:val="004C4243"/>
    <w:rsid w:val="004C654E"/>
    <w:rsid w:val="004D058C"/>
    <w:rsid w:val="004D09C0"/>
    <w:rsid w:val="004D2BFA"/>
    <w:rsid w:val="004D2E5B"/>
    <w:rsid w:val="004D4BA8"/>
    <w:rsid w:val="004D7552"/>
    <w:rsid w:val="004E50E4"/>
    <w:rsid w:val="004E6096"/>
    <w:rsid w:val="004E6BFA"/>
    <w:rsid w:val="004F06D3"/>
    <w:rsid w:val="004F24C6"/>
    <w:rsid w:val="004F2B40"/>
    <w:rsid w:val="004F5209"/>
    <w:rsid w:val="004F69DC"/>
    <w:rsid w:val="004F71B3"/>
    <w:rsid w:val="004F7D83"/>
    <w:rsid w:val="00500C9A"/>
    <w:rsid w:val="00501423"/>
    <w:rsid w:val="00504642"/>
    <w:rsid w:val="00504905"/>
    <w:rsid w:val="0050509D"/>
    <w:rsid w:val="0050583C"/>
    <w:rsid w:val="005058FC"/>
    <w:rsid w:val="005063EC"/>
    <w:rsid w:val="00507507"/>
    <w:rsid w:val="00511676"/>
    <w:rsid w:val="00511981"/>
    <w:rsid w:val="00514681"/>
    <w:rsid w:val="0051701D"/>
    <w:rsid w:val="0052195D"/>
    <w:rsid w:val="00521A1C"/>
    <w:rsid w:val="0052219E"/>
    <w:rsid w:val="005221C5"/>
    <w:rsid w:val="005222E4"/>
    <w:rsid w:val="00523A2A"/>
    <w:rsid w:val="00523CCB"/>
    <w:rsid w:val="0052678A"/>
    <w:rsid w:val="005314A8"/>
    <w:rsid w:val="00532146"/>
    <w:rsid w:val="00533104"/>
    <w:rsid w:val="00533561"/>
    <w:rsid w:val="00534576"/>
    <w:rsid w:val="0053579A"/>
    <w:rsid w:val="00540067"/>
    <w:rsid w:val="005406EC"/>
    <w:rsid w:val="0054217D"/>
    <w:rsid w:val="0054365D"/>
    <w:rsid w:val="00545674"/>
    <w:rsid w:val="00547276"/>
    <w:rsid w:val="00547D61"/>
    <w:rsid w:val="00551F81"/>
    <w:rsid w:val="005554E9"/>
    <w:rsid w:val="00555F1E"/>
    <w:rsid w:val="005608D0"/>
    <w:rsid w:val="00561B8A"/>
    <w:rsid w:val="0056247B"/>
    <w:rsid w:val="005625F1"/>
    <w:rsid w:val="00565805"/>
    <w:rsid w:val="00570B80"/>
    <w:rsid w:val="00571699"/>
    <w:rsid w:val="005727F3"/>
    <w:rsid w:val="00572DC7"/>
    <w:rsid w:val="00574AFD"/>
    <w:rsid w:val="0057512B"/>
    <w:rsid w:val="00575358"/>
    <w:rsid w:val="005771D1"/>
    <w:rsid w:val="00585BBC"/>
    <w:rsid w:val="0058610B"/>
    <w:rsid w:val="00586FD2"/>
    <w:rsid w:val="00587153"/>
    <w:rsid w:val="005930C7"/>
    <w:rsid w:val="00593DAD"/>
    <w:rsid w:val="005951AA"/>
    <w:rsid w:val="00596DBD"/>
    <w:rsid w:val="0059726B"/>
    <w:rsid w:val="00597426"/>
    <w:rsid w:val="005A35E0"/>
    <w:rsid w:val="005A3F2D"/>
    <w:rsid w:val="005A3FB4"/>
    <w:rsid w:val="005A522C"/>
    <w:rsid w:val="005A59FC"/>
    <w:rsid w:val="005A60F2"/>
    <w:rsid w:val="005B1758"/>
    <w:rsid w:val="005B1B8C"/>
    <w:rsid w:val="005B254F"/>
    <w:rsid w:val="005B283C"/>
    <w:rsid w:val="005B4844"/>
    <w:rsid w:val="005B62F2"/>
    <w:rsid w:val="005C0564"/>
    <w:rsid w:val="005C268C"/>
    <w:rsid w:val="005C681A"/>
    <w:rsid w:val="005C734E"/>
    <w:rsid w:val="005C7443"/>
    <w:rsid w:val="005C758B"/>
    <w:rsid w:val="005D245C"/>
    <w:rsid w:val="005D24C2"/>
    <w:rsid w:val="005D2EBE"/>
    <w:rsid w:val="005D55F6"/>
    <w:rsid w:val="005D5685"/>
    <w:rsid w:val="005D6226"/>
    <w:rsid w:val="005D6791"/>
    <w:rsid w:val="005D6FD6"/>
    <w:rsid w:val="005D71B8"/>
    <w:rsid w:val="005E024E"/>
    <w:rsid w:val="005E031E"/>
    <w:rsid w:val="005E0866"/>
    <w:rsid w:val="005E0898"/>
    <w:rsid w:val="005E0D51"/>
    <w:rsid w:val="005E0F67"/>
    <w:rsid w:val="005E109F"/>
    <w:rsid w:val="005E3269"/>
    <w:rsid w:val="005E3AB4"/>
    <w:rsid w:val="005E7555"/>
    <w:rsid w:val="005F176A"/>
    <w:rsid w:val="005F2618"/>
    <w:rsid w:val="005F2A1B"/>
    <w:rsid w:val="005F4F19"/>
    <w:rsid w:val="005F51FA"/>
    <w:rsid w:val="005F58C3"/>
    <w:rsid w:val="005F6ED5"/>
    <w:rsid w:val="00601840"/>
    <w:rsid w:val="006046BF"/>
    <w:rsid w:val="00604BBC"/>
    <w:rsid w:val="0060770F"/>
    <w:rsid w:val="00610829"/>
    <w:rsid w:val="00610AF6"/>
    <w:rsid w:val="006115BE"/>
    <w:rsid w:val="00612E59"/>
    <w:rsid w:val="00613A18"/>
    <w:rsid w:val="006155C7"/>
    <w:rsid w:val="00615815"/>
    <w:rsid w:val="006174E5"/>
    <w:rsid w:val="00620796"/>
    <w:rsid w:val="00620C56"/>
    <w:rsid w:val="00621EA0"/>
    <w:rsid w:val="00622BDE"/>
    <w:rsid w:val="006236D7"/>
    <w:rsid w:val="00623967"/>
    <w:rsid w:val="00623A8D"/>
    <w:rsid w:val="00623F2D"/>
    <w:rsid w:val="0062635C"/>
    <w:rsid w:val="006267D0"/>
    <w:rsid w:val="00627255"/>
    <w:rsid w:val="00627656"/>
    <w:rsid w:val="006276FE"/>
    <w:rsid w:val="00634A49"/>
    <w:rsid w:val="00634BCD"/>
    <w:rsid w:val="00636800"/>
    <w:rsid w:val="006369B1"/>
    <w:rsid w:val="00637C52"/>
    <w:rsid w:val="00642CB6"/>
    <w:rsid w:val="00644B6B"/>
    <w:rsid w:val="00644FF8"/>
    <w:rsid w:val="0065089D"/>
    <w:rsid w:val="0065218F"/>
    <w:rsid w:val="006528E8"/>
    <w:rsid w:val="00653B84"/>
    <w:rsid w:val="00655758"/>
    <w:rsid w:val="00660031"/>
    <w:rsid w:val="006619AF"/>
    <w:rsid w:val="00662962"/>
    <w:rsid w:val="00665284"/>
    <w:rsid w:val="00666366"/>
    <w:rsid w:val="00667DAF"/>
    <w:rsid w:val="00670077"/>
    <w:rsid w:val="00670C71"/>
    <w:rsid w:val="0067131C"/>
    <w:rsid w:val="00671C57"/>
    <w:rsid w:val="00673099"/>
    <w:rsid w:val="00674B69"/>
    <w:rsid w:val="006803E1"/>
    <w:rsid w:val="006804FE"/>
    <w:rsid w:val="00680B72"/>
    <w:rsid w:val="0068242C"/>
    <w:rsid w:val="00683A9A"/>
    <w:rsid w:val="00684BE3"/>
    <w:rsid w:val="00687C9C"/>
    <w:rsid w:val="0069139E"/>
    <w:rsid w:val="006916A3"/>
    <w:rsid w:val="00691BC6"/>
    <w:rsid w:val="00692087"/>
    <w:rsid w:val="0069243B"/>
    <w:rsid w:val="0069251F"/>
    <w:rsid w:val="00693588"/>
    <w:rsid w:val="00693EE6"/>
    <w:rsid w:val="006944D1"/>
    <w:rsid w:val="00694FB6"/>
    <w:rsid w:val="00695D2E"/>
    <w:rsid w:val="00695E2F"/>
    <w:rsid w:val="00697651"/>
    <w:rsid w:val="006A0291"/>
    <w:rsid w:val="006A0A1A"/>
    <w:rsid w:val="006A1181"/>
    <w:rsid w:val="006A13A7"/>
    <w:rsid w:val="006A14D4"/>
    <w:rsid w:val="006A3975"/>
    <w:rsid w:val="006A5E19"/>
    <w:rsid w:val="006A6605"/>
    <w:rsid w:val="006A7105"/>
    <w:rsid w:val="006A7460"/>
    <w:rsid w:val="006A78ED"/>
    <w:rsid w:val="006A7BEB"/>
    <w:rsid w:val="006B0714"/>
    <w:rsid w:val="006B0B2B"/>
    <w:rsid w:val="006B0BAD"/>
    <w:rsid w:val="006B23DE"/>
    <w:rsid w:val="006B2A76"/>
    <w:rsid w:val="006B5433"/>
    <w:rsid w:val="006B5D89"/>
    <w:rsid w:val="006B674D"/>
    <w:rsid w:val="006B67F4"/>
    <w:rsid w:val="006B7A50"/>
    <w:rsid w:val="006C2945"/>
    <w:rsid w:val="006C2A5A"/>
    <w:rsid w:val="006C362F"/>
    <w:rsid w:val="006C5E3F"/>
    <w:rsid w:val="006C6302"/>
    <w:rsid w:val="006D0B55"/>
    <w:rsid w:val="006D0B64"/>
    <w:rsid w:val="006D10C3"/>
    <w:rsid w:val="006D2243"/>
    <w:rsid w:val="006D241F"/>
    <w:rsid w:val="006D27E7"/>
    <w:rsid w:val="006D289C"/>
    <w:rsid w:val="006D3583"/>
    <w:rsid w:val="006D58F1"/>
    <w:rsid w:val="006E02A9"/>
    <w:rsid w:val="006E59AF"/>
    <w:rsid w:val="006E5BE3"/>
    <w:rsid w:val="006E607F"/>
    <w:rsid w:val="006E72FC"/>
    <w:rsid w:val="006E7762"/>
    <w:rsid w:val="006E787A"/>
    <w:rsid w:val="006F526A"/>
    <w:rsid w:val="006F6B7B"/>
    <w:rsid w:val="006F745D"/>
    <w:rsid w:val="006F78C9"/>
    <w:rsid w:val="007038BB"/>
    <w:rsid w:val="00703C03"/>
    <w:rsid w:val="00705195"/>
    <w:rsid w:val="00706265"/>
    <w:rsid w:val="00711BA1"/>
    <w:rsid w:val="00717517"/>
    <w:rsid w:val="007209D0"/>
    <w:rsid w:val="0072123F"/>
    <w:rsid w:val="00721765"/>
    <w:rsid w:val="007220F0"/>
    <w:rsid w:val="007225E6"/>
    <w:rsid w:val="00724339"/>
    <w:rsid w:val="007243F6"/>
    <w:rsid w:val="00724ADE"/>
    <w:rsid w:val="00724BFE"/>
    <w:rsid w:val="00724E69"/>
    <w:rsid w:val="00725236"/>
    <w:rsid w:val="0072743F"/>
    <w:rsid w:val="00730246"/>
    <w:rsid w:val="00730A45"/>
    <w:rsid w:val="00731DF5"/>
    <w:rsid w:val="00732FC2"/>
    <w:rsid w:val="00733322"/>
    <w:rsid w:val="0073358E"/>
    <w:rsid w:val="00734CEF"/>
    <w:rsid w:val="00734EF5"/>
    <w:rsid w:val="007353D8"/>
    <w:rsid w:val="00735A5A"/>
    <w:rsid w:val="00737161"/>
    <w:rsid w:val="0074122D"/>
    <w:rsid w:val="007416B0"/>
    <w:rsid w:val="007446D1"/>
    <w:rsid w:val="0074528D"/>
    <w:rsid w:val="00745412"/>
    <w:rsid w:val="00745485"/>
    <w:rsid w:val="007503DC"/>
    <w:rsid w:val="00750485"/>
    <w:rsid w:val="00752477"/>
    <w:rsid w:val="007526FC"/>
    <w:rsid w:val="0075399C"/>
    <w:rsid w:val="00754BC0"/>
    <w:rsid w:val="007561B6"/>
    <w:rsid w:val="00756AAD"/>
    <w:rsid w:val="0076188D"/>
    <w:rsid w:val="00762647"/>
    <w:rsid w:val="00762E0C"/>
    <w:rsid w:val="00763C3D"/>
    <w:rsid w:val="00764C72"/>
    <w:rsid w:val="00766E1A"/>
    <w:rsid w:val="0076744A"/>
    <w:rsid w:val="00767E9B"/>
    <w:rsid w:val="007754DE"/>
    <w:rsid w:val="00776712"/>
    <w:rsid w:val="00781EFC"/>
    <w:rsid w:val="00783607"/>
    <w:rsid w:val="00786386"/>
    <w:rsid w:val="00786FA4"/>
    <w:rsid w:val="0078787B"/>
    <w:rsid w:val="00787B3D"/>
    <w:rsid w:val="00787CD0"/>
    <w:rsid w:val="00792C5F"/>
    <w:rsid w:val="00793F6F"/>
    <w:rsid w:val="007949EF"/>
    <w:rsid w:val="00795AEA"/>
    <w:rsid w:val="00795C11"/>
    <w:rsid w:val="00796235"/>
    <w:rsid w:val="007A07A5"/>
    <w:rsid w:val="007A362E"/>
    <w:rsid w:val="007A3700"/>
    <w:rsid w:val="007A4227"/>
    <w:rsid w:val="007A4ADC"/>
    <w:rsid w:val="007A5200"/>
    <w:rsid w:val="007A6060"/>
    <w:rsid w:val="007A6441"/>
    <w:rsid w:val="007A672A"/>
    <w:rsid w:val="007A6E93"/>
    <w:rsid w:val="007A76FF"/>
    <w:rsid w:val="007B20CF"/>
    <w:rsid w:val="007B3A8D"/>
    <w:rsid w:val="007B3B16"/>
    <w:rsid w:val="007B45C5"/>
    <w:rsid w:val="007B58AC"/>
    <w:rsid w:val="007B7C97"/>
    <w:rsid w:val="007C0089"/>
    <w:rsid w:val="007C115B"/>
    <w:rsid w:val="007C24C0"/>
    <w:rsid w:val="007C6F3A"/>
    <w:rsid w:val="007C7D5A"/>
    <w:rsid w:val="007D0220"/>
    <w:rsid w:val="007D0B15"/>
    <w:rsid w:val="007D1469"/>
    <w:rsid w:val="007D1551"/>
    <w:rsid w:val="007D28B8"/>
    <w:rsid w:val="007D2A81"/>
    <w:rsid w:val="007D33FF"/>
    <w:rsid w:val="007D386C"/>
    <w:rsid w:val="007D4FD1"/>
    <w:rsid w:val="007D6015"/>
    <w:rsid w:val="007D647C"/>
    <w:rsid w:val="007D7675"/>
    <w:rsid w:val="007E0D94"/>
    <w:rsid w:val="007E23E2"/>
    <w:rsid w:val="007E27EC"/>
    <w:rsid w:val="007E2E11"/>
    <w:rsid w:val="007E3B30"/>
    <w:rsid w:val="007E4550"/>
    <w:rsid w:val="007E4D77"/>
    <w:rsid w:val="007E5471"/>
    <w:rsid w:val="007E7D49"/>
    <w:rsid w:val="007F07A9"/>
    <w:rsid w:val="007F1AB1"/>
    <w:rsid w:val="007F1E14"/>
    <w:rsid w:val="007F2A06"/>
    <w:rsid w:val="007F3541"/>
    <w:rsid w:val="007F395B"/>
    <w:rsid w:val="007F3C9C"/>
    <w:rsid w:val="007F47C9"/>
    <w:rsid w:val="007F720B"/>
    <w:rsid w:val="007F7324"/>
    <w:rsid w:val="007F75B9"/>
    <w:rsid w:val="00803D4E"/>
    <w:rsid w:val="00804937"/>
    <w:rsid w:val="00804D41"/>
    <w:rsid w:val="00805B8D"/>
    <w:rsid w:val="00806192"/>
    <w:rsid w:val="00806D90"/>
    <w:rsid w:val="00807991"/>
    <w:rsid w:val="0081122B"/>
    <w:rsid w:val="00813D59"/>
    <w:rsid w:val="00813F9D"/>
    <w:rsid w:val="008153EC"/>
    <w:rsid w:val="00815545"/>
    <w:rsid w:val="00815F62"/>
    <w:rsid w:val="0081722E"/>
    <w:rsid w:val="008212A4"/>
    <w:rsid w:val="00821816"/>
    <w:rsid w:val="008218EE"/>
    <w:rsid w:val="0082199B"/>
    <w:rsid w:val="00823AD1"/>
    <w:rsid w:val="00823FCC"/>
    <w:rsid w:val="00824CF7"/>
    <w:rsid w:val="00825264"/>
    <w:rsid w:val="008273F5"/>
    <w:rsid w:val="0083122E"/>
    <w:rsid w:val="008334B7"/>
    <w:rsid w:val="00836611"/>
    <w:rsid w:val="008374C6"/>
    <w:rsid w:val="00837F2D"/>
    <w:rsid w:val="0084342A"/>
    <w:rsid w:val="008435AC"/>
    <w:rsid w:val="00844771"/>
    <w:rsid w:val="00845B08"/>
    <w:rsid w:val="00845B0E"/>
    <w:rsid w:val="008476A5"/>
    <w:rsid w:val="008476B2"/>
    <w:rsid w:val="00847FDF"/>
    <w:rsid w:val="008506B7"/>
    <w:rsid w:val="0085077E"/>
    <w:rsid w:val="0085490C"/>
    <w:rsid w:val="00854AD4"/>
    <w:rsid w:val="00854CC5"/>
    <w:rsid w:val="008615BE"/>
    <w:rsid w:val="00861B1E"/>
    <w:rsid w:val="00864418"/>
    <w:rsid w:val="008645D2"/>
    <w:rsid w:val="00866B15"/>
    <w:rsid w:val="00866CD1"/>
    <w:rsid w:val="00873306"/>
    <w:rsid w:val="00873976"/>
    <w:rsid w:val="00880336"/>
    <w:rsid w:val="0088060C"/>
    <w:rsid w:val="008812D1"/>
    <w:rsid w:val="0088193D"/>
    <w:rsid w:val="0088274B"/>
    <w:rsid w:val="0088400B"/>
    <w:rsid w:val="00884166"/>
    <w:rsid w:val="0088467D"/>
    <w:rsid w:val="008848A8"/>
    <w:rsid w:val="00884F39"/>
    <w:rsid w:val="00884F72"/>
    <w:rsid w:val="0088563B"/>
    <w:rsid w:val="00885EE7"/>
    <w:rsid w:val="00885F34"/>
    <w:rsid w:val="008874EB"/>
    <w:rsid w:val="008878B0"/>
    <w:rsid w:val="00887A84"/>
    <w:rsid w:val="00887F76"/>
    <w:rsid w:val="0089078E"/>
    <w:rsid w:val="00892007"/>
    <w:rsid w:val="008925E2"/>
    <w:rsid w:val="008932AD"/>
    <w:rsid w:val="0089394C"/>
    <w:rsid w:val="00894913"/>
    <w:rsid w:val="00895094"/>
    <w:rsid w:val="00896198"/>
    <w:rsid w:val="00896665"/>
    <w:rsid w:val="00897D36"/>
    <w:rsid w:val="008A0F78"/>
    <w:rsid w:val="008A14DA"/>
    <w:rsid w:val="008A1DA7"/>
    <w:rsid w:val="008A290E"/>
    <w:rsid w:val="008A3F92"/>
    <w:rsid w:val="008A414D"/>
    <w:rsid w:val="008A4375"/>
    <w:rsid w:val="008A4CED"/>
    <w:rsid w:val="008A6190"/>
    <w:rsid w:val="008A676E"/>
    <w:rsid w:val="008A6941"/>
    <w:rsid w:val="008A7B5A"/>
    <w:rsid w:val="008B10E5"/>
    <w:rsid w:val="008B22A2"/>
    <w:rsid w:val="008B363E"/>
    <w:rsid w:val="008B3AE6"/>
    <w:rsid w:val="008B3FF4"/>
    <w:rsid w:val="008B46CE"/>
    <w:rsid w:val="008B56D3"/>
    <w:rsid w:val="008B6E7F"/>
    <w:rsid w:val="008B7AC6"/>
    <w:rsid w:val="008C0BB9"/>
    <w:rsid w:val="008C0D72"/>
    <w:rsid w:val="008C1795"/>
    <w:rsid w:val="008C1CC1"/>
    <w:rsid w:val="008C2464"/>
    <w:rsid w:val="008C2784"/>
    <w:rsid w:val="008C2EA0"/>
    <w:rsid w:val="008C45FC"/>
    <w:rsid w:val="008C4C36"/>
    <w:rsid w:val="008C5AF0"/>
    <w:rsid w:val="008C6CA2"/>
    <w:rsid w:val="008C784B"/>
    <w:rsid w:val="008C7CFD"/>
    <w:rsid w:val="008D0BC2"/>
    <w:rsid w:val="008D2123"/>
    <w:rsid w:val="008D2794"/>
    <w:rsid w:val="008D393C"/>
    <w:rsid w:val="008D447D"/>
    <w:rsid w:val="008D54DB"/>
    <w:rsid w:val="008D5AC9"/>
    <w:rsid w:val="008D7C66"/>
    <w:rsid w:val="008E13C6"/>
    <w:rsid w:val="008E1C61"/>
    <w:rsid w:val="008E332C"/>
    <w:rsid w:val="008E4773"/>
    <w:rsid w:val="008E60D6"/>
    <w:rsid w:val="008F00E1"/>
    <w:rsid w:val="008F0AA2"/>
    <w:rsid w:val="008F0D49"/>
    <w:rsid w:val="008F0EE7"/>
    <w:rsid w:val="008F0FB8"/>
    <w:rsid w:val="008F1A95"/>
    <w:rsid w:val="008F1D71"/>
    <w:rsid w:val="008F64C5"/>
    <w:rsid w:val="008F7014"/>
    <w:rsid w:val="00901471"/>
    <w:rsid w:val="00901B8F"/>
    <w:rsid w:val="009021F3"/>
    <w:rsid w:val="0090331E"/>
    <w:rsid w:val="0090398A"/>
    <w:rsid w:val="009045B9"/>
    <w:rsid w:val="00904AFF"/>
    <w:rsid w:val="009055E6"/>
    <w:rsid w:val="00906D08"/>
    <w:rsid w:val="00907AF5"/>
    <w:rsid w:val="00907C85"/>
    <w:rsid w:val="00910373"/>
    <w:rsid w:val="00911EB3"/>
    <w:rsid w:val="009153BF"/>
    <w:rsid w:val="00916FD3"/>
    <w:rsid w:val="00917C7A"/>
    <w:rsid w:val="009207ED"/>
    <w:rsid w:val="00920D66"/>
    <w:rsid w:val="009227F8"/>
    <w:rsid w:val="00922943"/>
    <w:rsid w:val="00923165"/>
    <w:rsid w:val="009245F2"/>
    <w:rsid w:val="00924683"/>
    <w:rsid w:val="009250D0"/>
    <w:rsid w:val="00925741"/>
    <w:rsid w:val="00927C64"/>
    <w:rsid w:val="00930983"/>
    <w:rsid w:val="00932A3D"/>
    <w:rsid w:val="00934254"/>
    <w:rsid w:val="00934570"/>
    <w:rsid w:val="009365E5"/>
    <w:rsid w:val="0093737F"/>
    <w:rsid w:val="00937BC2"/>
    <w:rsid w:val="0094053F"/>
    <w:rsid w:val="00940E7D"/>
    <w:rsid w:val="0094367F"/>
    <w:rsid w:val="00943F8E"/>
    <w:rsid w:val="0094462A"/>
    <w:rsid w:val="00945FF5"/>
    <w:rsid w:val="00946617"/>
    <w:rsid w:val="0095539E"/>
    <w:rsid w:val="0095555B"/>
    <w:rsid w:val="0095748F"/>
    <w:rsid w:val="00957520"/>
    <w:rsid w:val="009575E1"/>
    <w:rsid w:val="009576E9"/>
    <w:rsid w:val="00957C38"/>
    <w:rsid w:val="00960854"/>
    <w:rsid w:val="00961365"/>
    <w:rsid w:val="00962710"/>
    <w:rsid w:val="00963731"/>
    <w:rsid w:val="00963AED"/>
    <w:rsid w:val="0096419A"/>
    <w:rsid w:val="00967070"/>
    <w:rsid w:val="00967331"/>
    <w:rsid w:val="009676F7"/>
    <w:rsid w:val="00971621"/>
    <w:rsid w:val="0097260A"/>
    <w:rsid w:val="0097351F"/>
    <w:rsid w:val="00974772"/>
    <w:rsid w:val="0097529F"/>
    <w:rsid w:val="00975BEB"/>
    <w:rsid w:val="00975FC7"/>
    <w:rsid w:val="00980608"/>
    <w:rsid w:val="00982055"/>
    <w:rsid w:val="009826F1"/>
    <w:rsid w:val="009833D5"/>
    <w:rsid w:val="00984D9F"/>
    <w:rsid w:val="0098508B"/>
    <w:rsid w:val="00985AB1"/>
    <w:rsid w:val="00986A5C"/>
    <w:rsid w:val="00986C38"/>
    <w:rsid w:val="00991BF6"/>
    <w:rsid w:val="0099732D"/>
    <w:rsid w:val="009A3C5A"/>
    <w:rsid w:val="009A70BD"/>
    <w:rsid w:val="009B07AA"/>
    <w:rsid w:val="009B2D7A"/>
    <w:rsid w:val="009B424E"/>
    <w:rsid w:val="009B5BD8"/>
    <w:rsid w:val="009B5FA5"/>
    <w:rsid w:val="009B6430"/>
    <w:rsid w:val="009B6E69"/>
    <w:rsid w:val="009B7F83"/>
    <w:rsid w:val="009C0885"/>
    <w:rsid w:val="009C0970"/>
    <w:rsid w:val="009C5F04"/>
    <w:rsid w:val="009C5FA6"/>
    <w:rsid w:val="009D099E"/>
    <w:rsid w:val="009D0AE5"/>
    <w:rsid w:val="009D0C41"/>
    <w:rsid w:val="009D2491"/>
    <w:rsid w:val="009D263C"/>
    <w:rsid w:val="009D2840"/>
    <w:rsid w:val="009D2846"/>
    <w:rsid w:val="009D2975"/>
    <w:rsid w:val="009D2E38"/>
    <w:rsid w:val="009D3237"/>
    <w:rsid w:val="009D4DA5"/>
    <w:rsid w:val="009D5062"/>
    <w:rsid w:val="009D63E2"/>
    <w:rsid w:val="009D719D"/>
    <w:rsid w:val="009D7815"/>
    <w:rsid w:val="009E0958"/>
    <w:rsid w:val="009E15DD"/>
    <w:rsid w:val="009E1F0C"/>
    <w:rsid w:val="009E27FC"/>
    <w:rsid w:val="009E3380"/>
    <w:rsid w:val="009E4080"/>
    <w:rsid w:val="009E5B7A"/>
    <w:rsid w:val="009E681D"/>
    <w:rsid w:val="009E6E39"/>
    <w:rsid w:val="009F1716"/>
    <w:rsid w:val="009F1730"/>
    <w:rsid w:val="009F2AA7"/>
    <w:rsid w:val="009F388E"/>
    <w:rsid w:val="009F3977"/>
    <w:rsid w:val="009F6E8F"/>
    <w:rsid w:val="009F6F74"/>
    <w:rsid w:val="00A006F8"/>
    <w:rsid w:val="00A007DB"/>
    <w:rsid w:val="00A02B07"/>
    <w:rsid w:val="00A02EAB"/>
    <w:rsid w:val="00A05233"/>
    <w:rsid w:val="00A058A5"/>
    <w:rsid w:val="00A10F1E"/>
    <w:rsid w:val="00A1181E"/>
    <w:rsid w:val="00A11BD2"/>
    <w:rsid w:val="00A1312B"/>
    <w:rsid w:val="00A13538"/>
    <w:rsid w:val="00A14236"/>
    <w:rsid w:val="00A16F12"/>
    <w:rsid w:val="00A20902"/>
    <w:rsid w:val="00A20CE2"/>
    <w:rsid w:val="00A228D1"/>
    <w:rsid w:val="00A22A3F"/>
    <w:rsid w:val="00A22D46"/>
    <w:rsid w:val="00A23B4B"/>
    <w:rsid w:val="00A254DA"/>
    <w:rsid w:val="00A25DEF"/>
    <w:rsid w:val="00A2649A"/>
    <w:rsid w:val="00A26A5E"/>
    <w:rsid w:val="00A30ED8"/>
    <w:rsid w:val="00A31357"/>
    <w:rsid w:val="00A3136F"/>
    <w:rsid w:val="00A327D8"/>
    <w:rsid w:val="00A340CE"/>
    <w:rsid w:val="00A34C6E"/>
    <w:rsid w:val="00A37718"/>
    <w:rsid w:val="00A40051"/>
    <w:rsid w:val="00A41297"/>
    <w:rsid w:val="00A425C0"/>
    <w:rsid w:val="00A42B38"/>
    <w:rsid w:val="00A435DE"/>
    <w:rsid w:val="00A46BFC"/>
    <w:rsid w:val="00A46DB1"/>
    <w:rsid w:val="00A5085E"/>
    <w:rsid w:val="00A5329F"/>
    <w:rsid w:val="00A535D4"/>
    <w:rsid w:val="00A53607"/>
    <w:rsid w:val="00A53CBE"/>
    <w:rsid w:val="00A5424D"/>
    <w:rsid w:val="00A547D2"/>
    <w:rsid w:val="00A55ABC"/>
    <w:rsid w:val="00A5619D"/>
    <w:rsid w:val="00A5669A"/>
    <w:rsid w:val="00A56B7F"/>
    <w:rsid w:val="00A57357"/>
    <w:rsid w:val="00A620AD"/>
    <w:rsid w:val="00A65B58"/>
    <w:rsid w:val="00A661C2"/>
    <w:rsid w:val="00A6629A"/>
    <w:rsid w:val="00A66B67"/>
    <w:rsid w:val="00A67897"/>
    <w:rsid w:val="00A721AD"/>
    <w:rsid w:val="00A73689"/>
    <w:rsid w:val="00A742EC"/>
    <w:rsid w:val="00A74EAE"/>
    <w:rsid w:val="00A75230"/>
    <w:rsid w:val="00A763D4"/>
    <w:rsid w:val="00A76E08"/>
    <w:rsid w:val="00A80184"/>
    <w:rsid w:val="00A8197A"/>
    <w:rsid w:val="00A81DC7"/>
    <w:rsid w:val="00A82A03"/>
    <w:rsid w:val="00A82A98"/>
    <w:rsid w:val="00A8411C"/>
    <w:rsid w:val="00A843C3"/>
    <w:rsid w:val="00A847B0"/>
    <w:rsid w:val="00A849CF"/>
    <w:rsid w:val="00A84E9D"/>
    <w:rsid w:val="00A85186"/>
    <w:rsid w:val="00A854D9"/>
    <w:rsid w:val="00A85D1C"/>
    <w:rsid w:val="00A91AA5"/>
    <w:rsid w:val="00A91B07"/>
    <w:rsid w:val="00A9202C"/>
    <w:rsid w:val="00A96332"/>
    <w:rsid w:val="00A96C72"/>
    <w:rsid w:val="00AA2571"/>
    <w:rsid w:val="00AA310F"/>
    <w:rsid w:val="00AA388A"/>
    <w:rsid w:val="00AA438D"/>
    <w:rsid w:val="00AA583F"/>
    <w:rsid w:val="00AA5D18"/>
    <w:rsid w:val="00AA764A"/>
    <w:rsid w:val="00AA7D15"/>
    <w:rsid w:val="00AB64F2"/>
    <w:rsid w:val="00AB6F5E"/>
    <w:rsid w:val="00AB7CFE"/>
    <w:rsid w:val="00AC192C"/>
    <w:rsid w:val="00AC4157"/>
    <w:rsid w:val="00AC5548"/>
    <w:rsid w:val="00AC7A1D"/>
    <w:rsid w:val="00AD003E"/>
    <w:rsid w:val="00AD0D1E"/>
    <w:rsid w:val="00AD22E3"/>
    <w:rsid w:val="00AD2C5B"/>
    <w:rsid w:val="00AD438A"/>
    <w:rsid w:val="00AD4D54"/>
    <w:rsid w:val="00AD6C02"/>
    <w:rsid w:val="00AD7AA3"/>
    <w:rsid w:val="00AD7FDC"/>
    <w:rsid w:val="00AE0E4D"/>
    <w:rsid w:val="00AE1C63"/>
    <w:rsid w:val="00AE2D0B"/>
    <w:rsid w:val="00AE406D"/>
    <w:rsid w:val="00AE4243"/>
    <w:rsid w:val="00AE570A"/>
    <w:rsid w:val="00AE7F74"/>
    <w:rsid w:val="00AF08E6"/>
    <w:rsid w:val="00AF15D4"/>
    <w:rsid w:val="00AF15F9"/>
    <w:rsid w:val="00AF1A51"/>
    <w:rsid w:val="00AF22BF"/>
    <w:rsid w:val="00AF28FD"/>
    <w:rsid w:val="00AF514D"/>
    <w:rsid w:val="00AF56AF"/>
    <w:rsid w:val="00AF5BE2"/>
    <w:rsid w:val="00AF626E"/>
    <w:rsid w:val="00AF63BF"/>
    <w:rsid w:val="00AF6527"/>
    <w:rsid w:val="00B001C8"/>
    <w:rsid w:val="00B03076"/>
    <w:rsid w:val="00B04B52"/>
    <w:rsid w:val="00B05CBC"/>
    <w:rsid w:val="00B0666F"/>
    <w:rsid w:val="00B06FAC"/>
    <w:rsid w:val="00B10C9C"/>
    <w:rsid w:val="00B12003"/>
    <w:rsid w:val="00B1333D"/>
    <w:rsid w:val="00B14186"/>
    <w:rsid w:val="00B168FF"/>
    <w:rsid w:val="00B169D6"/>
    <w:rsid w:val="00B1704F"/>
    <w:rsid w:val="00B178C8"/>
    <w:rsid w:val="00B227A1"/>
    <w:rsid w:val="00B230C4"/>
    <w:rsid w:val="00B23E15"/>
    <w:rsid w:val="00B30A23"/>
    <w:rsid w:val="00B311B5"/>
    <w:rsid w:val="00B330F9"/>
    <w:rsid w:val="00B35200"/>
    <w:rsid w:val="00B35B52"/>
    <w:rsid w:val="00B403E0"/>
    <w:rsid w:val="00B42842"/>
    <w:rsid w:val="00B431F2"/>
    <w:rsid w:val="00B453E6"/>
    <w:rsid w:val="00B466BC"/>
    <w:rsid w:val="00B466C0"/>
    <w:rsid w:val="00B467B8"/>
    <w:rsid w:val="00B47861"/>
    <w:rsid w:val="00B506FB"/>
    <w:rsid w:val="00B50700"/>
    <w:rsid w:val="00B509D1"/>
    <w:rsid w:val="00B50E31"/>
    <w:rsid w:val="00B515C9"/>
    <w:rsid w:val="00B524C7"/>
    <w:rsid w:val="00B5458E"/>
    <w:rsid w:val="00B546D3"/>
    <w:rsid w:val="00B54FEE"/>
    <w:rsid w:val="00B55AF0"/>
    <w:rsid w:val="00B61CC7"/>
    <w:rsid w:val="00B64363"/>
    <w:rsid w:val="00B64C7B"/>
    <w:rsid w:val="00B67336"/>
    <w:rsid w:val="00B674A9"/>
    <w:rsid w:val="00B67AC1"/>
    <w:rsid w:val="00B70A1C"/>
    <w:rsid w:val="00B7107E"/>
    <w:rsid w:val="00B718B1"/>
    <w:rsid w:val="00B71DEC"/>
    <w:rsid w:val="00B725F1"/>
    <w:rsid w:val="00B72E85"/>
    <w:rsid w:val="00B74100"/>
    <w:rsid w:val="00B76A84"/>
    <w:rsid w:val="00B7717B"/>
    <w:rsid w:val="00B82EC4"/>
    <w:rsid w:val="00B83179"/>
    <w:rsid w:val="00B837D9"/>
    <w:rsid w:val="00B83959"/>
    <w:rsid w:val="00B8641F"/>
    <w:rsid w:val="00B871F8"/>
    <w:rsid w:val="00B90A8F"/>
    <w:rsid w:val="00B91534"/>
    <w:rsid w:val="00B91925"/>
    <w:rsid w:val="00B92AC0"/>
    <w:rsid w:val="00B9356E"/>
    <w:rsid w:val="00B9712D"/>
    <w:rsid w:val="00B97F38"/>
    <w:rsid w:val="00BA0228"/>
    <w:rsid w:val="00BA073B"/>
    <w:rsid w:val="00BA09A6"/>
    <w:rsid w:val="00BA0C0E"/>
    <w:rsid w:val="00BA19A4"/>
    <w:rsid w:val="00BA3A3F"/>
    <w:rsid w:val="00BA47BA"/>
    <w:rsid w:val="00BA66E2"/>
    <w:rsid w:val="00BA69A9"/>
    <w:rsid w:val="00BA6EED"/>
    <w:rsid w:val="00BB0EBC"/>
    <w:rsid w:val="00BB1E2D"/>
    <w:rsid w:val="00BB263C"/>
    <w:rsid w:val="00BB2B8D"/>
    <w:rsid w:val="00BB425A"/>
    <w:rsid w:val="00BB4663"/>
    <w:rsid w:val="00BB4DC7"/>
    <w:rsid w:val="00BB55CA"/>
    <w:rsid w:val="00BB5ABC"/>
    <w:rsid w:val="00BC17FF"/>
    <w:rsid w:val="00BC2FEF"/>
    <w:rsid w:val="00BC401D"/>
    <w:rsid w:val="00BC4AC9"/>
    <w:rsid w:val="00BC4DED"/>
    <w:rsid w:val="00BC4F79"/>
    <w:rsid w:val="00BC7F83"/>
    <w:rsid w:val="00BD0D81"/>
    <w:rsid w:val="00BD11CB"/>
    <w:rsid w:val="00BD21E4"/>
    <w:rsid w:val="00BD280D"/>
    <w:rsid w:val="00BD3F50"/>
    <w:rsid w:val="00BD58B8"/>
    <w:rsid w:val="00BE0F3D"/>
    <w:rsid w:val="00BE1711"/>
    <w:rsid w:val="00BE1A40"/>
    <w:rsid w:val="00BE3B9C"/>
    <w:rsid w:val="00BE46F7"/>
    <w:rsid w:val="00BE726B"/>
    <w:rsid w:val="00BE77F5"/>
    <w:rsid w:val="00BF0E68"/>
    <w:rsid w:val="00BF1344"/>
    <w:rsid w:val="00BF1568"/>
    <w:rsid w:val="00BF15F9"/>
    <w:rsid w:val="00BF23EA"/>
    <w:rsid w:val="00BF4857"/>
    <w:rsid w:val="00BF5F93"/>
    <w:rsid w:val="00BF6FFD"/>
    <w:rsid w:val="00C0149A"/>
    <w:rsid w:val="00C047B9"/>
    <w:rsid w:val="00C04F86"/>
    <w:rsid w:val="00C052E5"/>
    <w:rsid w:val="00C0550F"/>
    <w:rsid w:val="00C06601"/>
    <w:rsid w:val="00C1140A"/>
    <w:rsid w:val="00C11CD1"/>
    <w:rsid w:val="00C123A6"/>
    <w:rsid w:val="00C13392"/>
    <w:rsid w:val="00C13B6B"/>
    <w:rsid w:val="00C144A2"/>
    <w:rsid w:val="00C14942"/>
    <w:rsid w:val="00C14F3F"/>
    <w:rsid w:val="00C1543B"/>
    <w:rsid w:val="00C155CA"/>
    <w:rsid w:val="00C1715D"/>
    <w:rsid w:val="00C20A8E"/>
    <w:rsid w:val="00C22A91"/>
    <w:rsid w:val="00C233B5"/>
    <w:rsid w:val="00C234D1"/>
    <w:rsid w:val="00C24489"/>
    <w:rsid w:val="00C3123C"/>
    <w:rsid w:val="00C31504"/>
    <w:rsid w:val="00C31B75"/>
    <w:rsid w:val="00C32AE9"/>
    <w:rsid w:val="00C3450F"/>
    <w:rsid w:val="00C35991"/>
    <w:rsid w:val="00C35E99"/>
    <w:rsid w:val="00C35F0A"/>
    <w:rsid w:val="00C3610A"/>
    <w:rsid w:val="00C36E4B"/>
    <w:rsid w:val="00C40BE5"/>
    <w:rsid w:val="00C415C8"/>
    <w:rsid w:val="00C41E24"/>
    <w:rsid w:val="00C42BE2"/>
    <w:rsid w:val="00C42EFA"/>
    <w:rsid w:val="00C45B13"/>
    <w:rsid w:val="00C466F4"/>
    <w:rsid w:val="00C47D3C"/>
    <w:rsid w:val="00C50D36"/>
    <w:rsid w:val="00C52574"/>
    <w:rsid w:val="00C52858"/>
    <w:rsid w:val="00C54179"/>
    <w:rsid w:val="00C54598"/>
    <w:rsid w:val="00C54C16"/>
    <w:rsid w:val="00C57360"/>
    <w:rsid w:val="00C5772F"/>
    <w:rsid w:val="00C60482"/>
    <w:rsid w:val="00C6061A"/>
    <w:rsid w:val="00C611A9"/>
    <w:rsid w:val="00C6132F"/>
    <w:rsid w:val="00C613AC"/>
    <w:rsid w:val="00C61914"/>
    <w:rsid w:val="00C623D3"/>
    <w:rsid w:val="00C62A1C"/>
    <w:rsid w:val="00C639DB"/>
    <w:rsid w:val="00C645F4"/>
    <w:rsid w:val="00C64B41"/>
    <w:rsid w:val="00C64B85"/>
    <w:rsid w:val="00C64BDD"/>
    <w:rsid w:val="00C66FCC"/>
    <w:rsid w:val="00C70E04"/>
    <w:rsid w:val="00C70F50"/>
    <w:rsid w:val="00C7190C"/>
    <w:rsid w:val="00C722FC"/>
    <w:rsid w:val="00C72803"/>
    <w:rsid w:val="00C72A04"/>
    <w:rsid w:val="00C72DD2"/>
    <w:rsid w:val="00C72FC5"/>
    <w:rsid w:val="00C73A47"/>
    <w:rsid w:val="00C73B92"/>
    <w:rsid w:val="00C751FA"/>
    <w:rsid w:val="00C75442"/>
    <w:rsid w:val="00C75F41"/>
    <w:rsid w:val="00C76BE4"/>
    <w:rsid w:val="00C777B5"/>
    <w:rsid w:val="00C80D10"/>
    <w:rsid w:val="00C81022"/>
    <w:rsid w:val="00C81B08"/>
    <w:rsid w:val="00C81F44"/>
    <w:rsid w:val="00C821F7"/>
    <w:rsid w:val="00C8656B"/>
    <w:rsid w:val="00C87F8D"/>
    <w:rsid w:val="00C90C41"/>
    <w:rsid w:val="00C9172B"/>
    <w:rsid w:val="00C92438"/>
    <w:rsid w:val="00C941EB"/>
    <w:rsid w:val="00CA034C"/>
    <w:rsid w:val="00CA0652"/>
    <w:rsid w:val="00CA351F"/>
    <w:rsid w:val="00CA434F"/>
    <w:rsid w:val="00CA636D"/>
    <w:rsid w:val="00CB081F"/>
    <w:rsid w:val="00CB1D70"/>
    <w:rsid w:val="00CB5DC3"/>
    <w:rsid w:val="00CB69B3"/>
    <w:rsid w:val="00CB77B1"/>
    <w:rsid w:val="00CC0343"/>
    <w:rsid w:val="00CC18DA"/>
    <w:rsid w:val="00CC267D"/>
    <w:rsid w:val="00CC2803"/>
    <w:rsid w:val="00CC2E8A"/>
    <w:rsid w:val="00CC4062"/>
    <w:rsid w:val="00CC500B"/>
    <w:rsid w:val="00CD0A4D"/>
    <w:rsid w:val="00CD0BB8"/>
    <w:rsid w:val="00CD1A19"/>
    <w:rsid w:val="00CD2A08"/>
    <w:rsid w:val="00CD36B0"/>
    <w:rsid w:val="00CD40ED"/>
    <w:rsid w:val="00CD519C"/>
    <w:rsid w:val="00CD5EBC"/>
    <w:rsid w:val="00CD71E3"/>
    <w:rsid w:val="00CE08AB"/>
    <w:rsid w:val="00CE1DC1"/>
    <w:rsid w:val="00CE1FB0"/>
    <w:rsid w:val="00CE3C23"/>
    <w:rsid w:val="00CE5815"/>
    <w:rsid w:val="00CE663E"/>
    <w:rsid w:val="00CE68E5"/>
    <w:rsid w:val="00CE7217"/>
    <w:rsid w:val="00CE7DCD"/>
    <w:rsid w:val="00CF00F9"/>
    <w:rsid w:val="00CF14B4"/>
    <w:rsid w:val="00CF2C53"/>
    <w:rsid w:val="00CF2F1B"/>
    <w:rsid w:val="00CF314A"/>
    <w:rsid w:val="00CF35C9"/>
    <w:rsid w:val="00CF4709"/>
    <w:rsid w:val="00CF6506"/>
    <w:rsid w:val="00CF72C8"/>
    <w:rsid w:val="00CF7626"/>
    <w:rsid w:val="00D00390"/>
    <w:rsid w:val="00D00B72"/>
    <w:rsid w:val="00D02FDB"/>
    <w:rsid w:val="00D04754"/>
    <w:rsid w:val="00D06D5D"/>
    <w:rsid w:val="00D1075D"/>
    <w:rsid w:val="00D11036"/>
    <w:rsid w:val="00D1123C"/>
    <w:rsid w:val="00D11448"/>
    <w:rsid w:val="00D121C9"/>
    <w:rsid w:val="00D137CD"/>
    <w:rsid w:val="00D14F1E"/>
    <w:rsid w:val="00D151B3"/>
    <w:rsid w:val="00D15648"/>
    <w:rsid w:val="00D15964"/>
    <w:rsid w:val="00D16087"/>
    <w:rsid w:val="00D17764"/>
    <w:rsid w:val="00D20C59"/>
    <w:rsid w:val="00D21333"/>
    <w:rsid w:val="00D25A16"/>
    <w:rsid w:val="00D26399"/>
    <w:rsid w:val="00D26615"/>
    <w:rsid w:val="00D274AD"/>
    <w:rsid w:val="00D31F56"/>
    <w:rsid w:val="00D32D4C"/>
    <w:rsid w:val="00D34BCA"/>
    <w:rsid w:val="00D40B8D"/>
    <w:rsid w:val="00D41A41"/>
    <w:rsid w:val="00D41A95"/>
    <w:rsid w:val="00D43AE4"/>
    <w:rsid w:val="00D43B0F"/>
    <w:rsid w:val="00D43D21"/>
    <w:rsid w:val="00D442B5"/>
    <w:rsid w:val="00D45B63"/>
    <w:rsid w:val="00D50B20"/>
    <w:rsid w:val="00D515C3"/>
    <w:rsid w:val="00D519EF"/>
    <w:rsid w:val="00D51A67"/>
    <w:rsid w:val="00D52607"/>
    <w:rsid w:val="00D55799"/>
    <w:rsid w:val="00D56845"/>
    <w:rsid w:val="00D617A1"/>
    <w:rsid w:val="00D63462"/>
    <w:rsid w:val="00D64093"/>
    <w:rsid w:val="00D642AF"/>
    <w:rsid w:val="00D64F30"/>
    <w:rsid w:val="00D651BF"/>
    <w:rsid w:val="00D6650B"/>
    <w:rsid w:val="00D666C4"/>
    <w:rsid w:val="00D7083D"/>
    <w:rsid w:val="00D716F3"/>
    <w:rsid w:val="00D723BB"/>
    <w:rsid w:val="00D748EC"/>
    <w:rsid w:val="00D74A58"/>
    <w:rsid w:val="00D74C8C"/>
    <w:rsid w:val="00D75A4C"/>
    <w:rsid w:val="00D816B4"/>
    <w:rsid w:val="00D83069"/>
    <w:rsid w:val="00D8374E"/>
    <w:rsid w:val="00D83E60"/>
    <w:rsid w:val="00D851F6"/>
    <w:rsid w:val="00D8520B"/>
    <w:rsid w:val="00D85726"/>
    <w:rsid w:val="00D85D97"/>
    <w:rsid w:val="00D8623B"/>
    <w:rsid w:val="00D874CB"/>
    <w:rsid w:val="00D877BD"/>
    <w:rsid w:val="00D87B9D"/>
    <w:rsid w:val="00D91853"/>
    <w:rsid w:val="00D919C9"/>
    <w:rsid w:val="00D92270"/>
    <w:rsid w:val="00D926C5"/>
    <w:rsid w:val="00D92813"/>
    <w:rsid w:val="00D929D5"/>
    <w:rsid w:val="00D941E6"/>
    <w:rsid w:val="00D943EB"/>
    <w:rsid w:val="00D94540"/>
    <w:rsid w:val="00D96275"/>
    <w:rsid w:val="00DA0DD6"/>
    <w:rsid w:val="00DA1E69"/>
    <w:rsid w:val="00DA298E"/>
    <w:rsid w:val="00DA419D"/>
    <w:rsid w:val="00DA575A"/>
    <w:rsid w:val="00DB02B7"/>
    <w:rsid w:val="00DB0B53"/>
    <w:rsid w:val="00DB1676"/>
    <w:rsid w:val="00DB1C56"/>
    <w:rsid w:val="00DB1CC7"/>
    <w:rsid w:val="00DB2237"/>
    <w:rsid w:val="00DB25A3"/>
    <w:rsid w:val="00DB2F7F"/>
    <w:rsid w:val="00DB4596"/>
    <w:rsid w:val="00DB4E39"/>
    <w:rsid w:val="00DB5705"/>
    <w:rsid w:val="00DB7939"/>
    <w:rsid w:val="00DB7E57"/>
    <w:rsid w:val="00DC1FCA"/>
    <w:rsid w:val="00DC3A41"/>
    <w:rsid w:val="00DC440E"/>
    <w:rsid w:val="00DC4D32"/>
    <w:rsid w:val="00DC6AD3"/>
    <w:rsid w:val="00DD2199"/>
    <w:rsid w:val="00DD2FD5"/>
    <w:rsid w:val="00DD3790"/>
    <w:rsid w:val="00DD3EA5"/>
    <w:rsid w:val="00DD4EC3"/>
    <w:rsid w:val="00DD6A88"/>
    <w:rsid w:val="00DD7E76"/>
    <w:rsid w:val="00DE02E9"/>
    <w:rsid w:val="00DE26E5"/>
    <w:rsid w:val="00DE2C63"/>
    <w:rsid w:val="00DE464D"/>
    <w:rsid w:val="00DE4B17"/>
    <w:rsid w:val="00DE4CF9"/>
    <w:rsid w:val="00DE5551"/>
    <w:rsid w:val="00DE642B"/>
    <w:rsid w:val="00DE652B"/>
    <w:rsid w:val="00DE6DD7"/>
    <w:rsid w:val="00DF0329"/>
    <w:rsid w:val="00DF117E"/>
    <w:rsid w:val="00DF235D"/>
    <w:rsid w:val="00DF4DE8"/>
    <w:rsid w:val="00DF6D2E"/>
    <w:rsid w:val="00DF7CFA"/>
    <w:rsid w:val="00E001EC"/>
    <w:rsid w:val="00E00A75"/>
    <w:rsid w:val="00E00E18"/>
    <w:rsid w:val="00E013EB"/>
    <w:rsid w:val="00E01E96"/>
    <w:rsid w:val="00E02967"/>
    <w:rsid w:val="00E03377"/>
    <w:rsid w:val="00E0380C"/>
    <w:rsid w:val="00E03F7B"/>
    <w:rsid w:val="00E07682"/>
    <w:rsid w:val="00E1037F"/>
    <w:rsid w:val="00E11FA7"/>
    <w:rsid w:val="00E136E6"/>
    <w:rsid w:val="00E14759"/>
    <w:rsid w:val="00E14CC0"/>
    <w:rsid w:val="00E15843"/>
    <w:rsid w:val="00E15D76"/>
    <w:rsid w:val="00E166B8"/>
    <w:rsid w:val="00E169CD"/>
    <w:rsid w:val="00E17734"/>
    <w:rsid w:val="00E207C7"/>
    <w:rsid w:val="00E22EB7"/>
    <w:rsid w:val="00E231ED"/>
    <w:rsid w:val="00E260F8"/>
    <w:rsid w:val="00E26DB5"/>
    <w:rsid w:val="00E27CC6"/>
    <w:rsid w:val="00E30E4C"/>
    <w:rsid w:val="00E30F66"/>
    <w:rsid w:val="00E313EA"/>
    <w:rsid w:val="00E335E5"/>
    <w:rsid w:val="00E34711"/>
    <w:rsid w:val="00E37A47"/>
    <w:rsid w:val="00E437F9"/>
    <w:rsid w:val="00E44E4E"/>
    <w:rsid w:val="00E44F36"/>
    <w:rsid w:val="00E47DC2"/>
    <w:rsid w:val="00E50E93"/>
    <w:rsid w:val="00E50FA6"/>
    <w:rsid w:val="00E553FD"/>
    <w:rsid w:val="00E556EF"/>
    <w:rsid w:val="00E61E87"/>
    <w:rsid w:val="00E620D9"/>
    <w:rsid w:val="00E62704"/>
    <w:rsid w:val="00E6553F"/>
    <w:rsid w:val="00E6612F"/>
    <w:rsid w:val="00E66EB1"/>
    <w:rsid w:val="00E72A9F"/>
    <w:rsid w:val="00E72FF4"/>
    <w:rsid w:val="00E739A6"/>
    <w:rsid w:val="00E74200"/>
    <w:rsid w:val="00E80CE5"/>
    <w:rsid w:val="00E80E2C"/>
    <w:rsid w:val="00E82616"/>
    <w:rsid w:val="00E82F0D"/>
    <w:rsid w:val="00E836B6"/>
    <w:rsid w:val="00E83B8B"/>
    <w:rsid w:val="00E84B80"/>
    <w:rsid w:val="00E87410"/>
    <w:rsid w:val="00E90016"/>
    <w:rsid w:val="00E945E9"/>
    <w:rsid w:val="00E94CAF"/>
    <w:rsid w:val="00E97AB2"/>
    <w:rsid w:val="00EA0875"/>
    <w:rsid w:val="00EA0F9C"/>
    <w:rsid w:val="00EA188B"/>
    <w:rsid w:val="00EA1ACE"/>
    <w:rsid w:val="00EA1B70"/>
    <w:rsid w:val="00EA34F5"/>
    <w:rsid w:val="00EA3648"/>
    <w:rsid w:val="00EA3FE3"/>
    <w:rsid w:val="00EA7CD0"/>
    <w:rsid w:val="00EB0FA8"/>
    <w:rsid w:val="00EB0FE2"/>
    <w:rsid w:val="00EB11BF"/>
    <w:rsid w:val="00EB1D6A"/>
    <w:rsid w:val="00EB319A"/>
    <w:rsid w:val="00EB4160"/>
    <w:rsid w:val="00EB4742"/>
    <w:rsid w:val="00EB7D31"/>
    <w:rsid w:val="00EC00F0"/>
    <w:rsid w:val="00EC05B8"/>
    <w:rsid w:val="00EC0EB1"/>
    <w:rsid w:val="00EC1E3E"/>
    <w:rsid w:val="00EC31EF"/>
    <w:rsid w:val="00EC5E99"/>
    <w:rsid w:val="00EC60C8"/>
    <w:rsid w:val="00EC6BFC"/>
    <w:rsid w:val="00EC7BFF"/>
    <w:rsid w:val="00ED1247"/>
    <w:rsid w:val="00ED3880"/>
    <w:rsid w:val="00ED498B"/>
    <w:rsid w:val="00ED4BCB"/>
    <w:rsid w:val="00ED5A48"/>
    <w:rsid w:val="00ED763D"/>
    <w:rsid w:val="00ED7682"/>
    <w:rsid w:val="00EE105A"/>
    <w:rsid w:val="00EE1532"/>
    <w:rsid w:val="00EE2EBB"/>
    <w:rsid w:val="00EE428A"/>
    <w:rsid w:val="00EE5A8A"/>
    <w:rsid w:val="00EE61FF"/>
    <w:rsid w:val="00EE6375"/>
    <w:rsid w:val="00EE7415"/>
    <w:rsid w:val="00EF0A1D"/>
    <w:rsid w:val="00EF79CE"/>
    <w:rsid w:val="00F0004A"/>
    <w:rsid w:val="00F00327"/>
    <w:rsid w:val="00F00B47"/>
    <w:rsid w:val="00F00DC3"/>
    <w:rsid w:val="00F01162"/>
    <w:rsid w:val="00F0178A"/>
    <w:rsid w:val="00F02892"/>
    <w:rsid w:val="00F04D16"/>
    <w:rsid w:val="00F05DE5"/>
    <w:rsid w:val="00F11B31"/>
    <w:rsid w:val="00F120ED"/>
    <w:rsid w:val="00F13295"/>
    <w:rsid w:val="00F139D4"/>
    <w:rsid w:val="00F14685"/>
    <w:rsid w:val="00F148CD"/>
    <w:rsid w:val="00F223EF"/>
    <w:rsid w:val="00F2245C"/>
    <w:rsid w:val="00F22660"/>
    <w:rsid w:val="00F246AB"/>
    <w:rsid w:val="00F248B6"/>
    <w:rsid w:val="00F248EB"/>
    <w:rsid w:val="00F25E41"/>
    <w:rsid w:val="00F262C3"/>
    <w:rsid w:val="00F2742D"/>
    <w:rsid w:val="00F324EF"/>
    <w:rsid w:val="00F343EC"/>
    <w:rsid w:val="00F351C9"/>
    <w:rsid w:val="00F40EEC"/>
    <w:rsid w:val="00F41E8D"/>
    <w:rsid w:val="00F447C0"/>
    <w:rsid w:val="00F521D9"/>
    <w:rsid w:val="00F5424A"/>
    <w:rsid w:val="00F55D0C"/>
    <w:rsid w:val="00F608B9"/>
    <w:rsid w:val="00F60935"/>
    <w:rsid w:val="00F629F7"/>
    <w:rsid w:val="00F63F3F"/>
    <w:rsid w:val="00F646DD"/>
    <w:rsid w:val="00F6676F"/>
    <w:rsid w:val="00F66ECD"/>
    <w:rsid w:val="00F66FC7"/>
    <w:rsid w:val="00F6715B"/>
    <w:rsid w:val="00F7073A"/>
    <w:rsid w:val="00F70F21"/>
    <w:rsid w:val="00F71893"/>
    <w:rsid w:val="00F71912"/>
    <w:rsid w:val="00F71962"/>
    <w:rsid w:val="00F730A1"/>
    <w:rsid w:val="00F75525"/>
    <w:rsid w:val="00F76E29"/>
    <w:rsid w:val="00F7797A"/>
    <w:rsid w:val="00F804D8"/>
    <w:rsid w:val="00F82CAF"/>
    <w:rsid w:val="00F84027"/>
    <w:rsid w:val="00F846C3"/>
    <w:rsid w:val="00F84D73"/>
    <w:rsid w:val="00F85195"/>
    <w:rsid w:val="00F855B2"/>
    <w:rsid w:val="00F85E0D"/>
    <w:rsid w:val="00F874B9"/>
    <w:rsid w:val="00F87762"/>
    <w:rsid w:val="00F8799B"/>
    <w:rsid w:val="00F87E39"/>
    <w:rsid w:val="00F91B54"/>
    <w:rsid w:val="00F93326"/>
    <w:rsid w:val="00F94C98"/>
    <w:rsid w:val="00F9585C"/>
    <w:rsid w:val="00F9595C"/>
    <w:rsid w:val="00F96192"/>
    <w:rsid w:val="00F96621"/>
    <w:rsid w:val="00FA0A3F"/>
    <w:rsid w:val="00FA1074"/>
    <w:rsid w:val="00FA1B82"/>
    <w:rsid w:val="00FA4509"/>
    <w:rsid w:val="00FA4C12"/>
    <w:rsid w:val="00FA593D"/>
    <w:rsid w:val="00FB0A69"/>
    <w:rsid w:val="00FB183B"/>
    <w:rsid w:val="00FB2C54"/>
    <w:rsid w:val="00FB37B3"/>
    <w:rsid w:val="00FB463B"/>
    <w:rsid w:val="00FB54D4"/>
    <w:rsid w:val="00FB6AB1"/>
    <w:rsid w:val="00FB7C1F"/>
    <w:rsid w:val="00FC042C"/>
    <w:rsid w:val="00FC0AF5"/>
    <w:rsid w:val="00FC0C9F"/>
    <w:rsid w:val="00FC217F"/>
    <w:rsid w:val="00FC3768"/>
    <w:rsid w:val="00FC390B"/>
    <w:rsid w:val="00FC4852"/>
    <w:rsid w:val="00FC4B72"/>
    <w:rsid w:val="00FC4E32"/>
    <w:rsid w:val="00FC547A"/>
    <w:rsid w:val="00FC6A37"/>
    <w:rsid w:val="00FC6E30"/>
    <w:rsid w:val="00FD1118"/>
    <w:rsid w:val="00FD1E90"/>
    <w:rsid w:val="00FD1F46"/>
    <w:rsid w:val="00FD2611"/>
    <w:rsid w:val="00FD2AFE"/>
    <w:rsid w:val="00FD37B1"/>
    <w:rsid w:val="00FD47AF"/>
    <w:rsid w:val="00FD4F31"/>
    <w:rsid w:val="00FD526E"/>
    <w:rsid w:val="00FD6092"/>
    <w:rsid w:val="00FE0AD7"/>
    <w:rsid w:val="00FE25D2"/>
    <w:rsid w:val="00FE271F"/>
    <w:rsid w:val="00FE3C70"/>
    <w:rsid w:val="00FE40E0"/>
    <w:rsid w:val="00FE65C4"/>
    <w:rsid w:val="00FE747D"/>
    <w:rsid w:val="00FE74FA"/>
    <w:rsid w:val="00FF0599"/>
    <w:rsid w:val="00FF0621"/>
    <w:rsid w:val="00FF0F21"/>
    <w:rsid w:val="00FF139B"/>
    <w:rsid w:val="00FF1C06"/>
    <w:rsid w:val="00FF6154"/>
    <w:rsid w:val="00FF7E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FA51D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line number"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75D"/>
    <w:pPr>
      <w:spacing w:before="120" w:line="360" w:lineRule="auto"/>
      <w:jc w:val="both"/>
    </w:pPr>
    <w:rPr>
      <w:rFonts w:ascii="Times New Roman" w:eastAsia="Times New Roman" w:hAnsi="Times New Roman" w:cs="Times New Roman"/>
      <w:color w:val="000000"/>
      <w:szCs w:val="20"/>
      <w:lang w:val="en-GB" w:eastAsia="de-DE"/>
    </w:rPr>
  </w:style>
  <w:style w:type="paragraph" w:styleId="Heading1">
    <w:name w:val="heading 1"/>
    <w:basedOn w:val="Normal"/>
    <w:next w:val="Normal"/>
    <w:link w:val="Heading1Char"/>
    <w:qFormat/>
    <w:rsid w:val="00D1075D"/>
    <w:pPr>
      <w:keepNext/>
      <w:numPr>
        <w:numId w:val="9"/>
      </w:numPr>
      <w:outlineLvl w:val="0"/>
    </w:pPr>
    <w:rPr>
      <w:rFonts w:ascii="Arial" w:hAnsi="Arial"/>
      <w:b/>
      <w:bCs/>
      <w:kern w:val="32"/>
      <w:szCs w:val="32"/>
    </w:rPr>
  </w:style>
  <w:style w:type="paragraph" w:styleId="Heading2">
    <w:name w:val="heading 2"/>
    <w:basedOn w:val="Normal"/>
    <w:next w:val="Normal"/>
    <w:link w:val="Heading2Char"/>
    <w:qFormat/>
    <w:rsid w:val="00D1075D"/>
    <w:pPr>
      <w:keepNext/>
      <w:numPr>
        <w:ilvl w:val="1"/>
        <w:numId w:val="9"/>
      </w:numPr>
      <w:spacing w:before="360" w:after="120"/>
      <w:outlineLvl w:val="1"/>
    </w:pPr>
    <w:rPr>
      <w:rFonts w:ascii="Arial" w:hAnsi="Arial" w:cs="Arial"/>
      <w:b/>
      <w:bCs/>
      <w:iCs/>
      <w:szCs w:val="28"/>
    </w:rPr>
  </w:style>
  <w:style w:type="paragraph" w:styleId="Heading3">
    <w:name w:val="heading 3"/>
    <w:basedOn w:val="Normal"/>
    <w:next w:val="Normal"/>
    <w:link w:val="Heading3Char"/>
    <w:qFormat/>
    <w:rsid w:val="00D1075D"/>
    <w:pPr>
      <w:keepNext/>
      <w:numPr>
        <w:ilvl w:val="2"/>
        <w:numId w:val="9"/>
      </w:numPr>
      <w:spacing w:before="240" w:after="120"/>
      <w:outlineLvl w:val="2"/>
    </w:pPr>
    <w:rPr>
      <w:rFonts w:ascii="Arial" w:hAnsi="Arial"/>
      <w:bCs/>
      <w:sz w:val="26"/>
      <w:szCs w:val="26"/>
    </w:rPr>
  </w:style>
  <w:style w:type="paragraph" w:styleId="Heading4">
    <w:name w:val="heading 4"/>
    <w:basedOn w:val="Normal"/>
    <w:next w:val="Normal"/>
    <w:link w:val="Heading4Char"/>
    <w:qFormat/>
    <w:rsid w:val="00D1075D"/>
    <w:pPr>
      <w:keepNext/>
      <w:numPr>
        <w:ilvl w:val="3"/>
        <w:numId w:val="9"/>
      </w:numPr>
      <w:spacing w:before="240" w:after="60"/>
      <w:outlineLvl w:val="3"/>
    </w:pPr>
    <w:rPr>
      <w:b/>
      <w:bCs/>
      <w:sz w:val="28"/>
      <w:szCs w:val="28"/>
    </w:rPr>
  </w:style>
  <w:style w:type="paragraph" w:styleId="Heading5">
    <w:name w:val="heading 5"/>
    <w:basedOn w:val="Normal"/>
    <w:next w:val="Normal"/>
    <w:link w:val="Heading5Char"/>
    <w:qFormat/>
    <w:rsid w:val="00D1075D"/>
    <w:pPr>
      <w:numPr>
        <w:ilvl w:val="4"/>
        <w:numId w:val="9"/>
      </w:numPr>
      <w:spacing w:before="240" w:after="60"/>
      <w:outlineLvl w:val="4"/>
    </w:pPr>
    <w:rPr>
      <w:b/>
      <w:bCs/>
      <w:i/>
      <w:iCs/>
      <w:sz w:val="26"/>
      <w:szCs w:val="26"/>
    </w:rPr>
  </w:style>
  <w:style w:type="paragraph" w:styleId="Heading6">
    <w:name w:val="heading 6"/>
    <w:basedOn w:val="Normal"/>
    <w:next w:val="Normal"/>
    <w:link w:val="Heading6Char"/>
    <w:qFormat/>
    <w:rsid w:val="00D1075D"/>
    <w:pPr>
      <w:numPr>
        <w:ilvl w:val="5"/>
        <w:numId w:val="9"/>
      </w:numPr>
      <w:spacing w:before="240" w:after="60"/>
      <w:outlineLvl w:val="5"/>
    </w:pPr>
    <w:rPr>
      <w:b/>
      <w:bCs/>
      <w:sz w:val="22"/>
      <w:szCs w:val="22"/>
    </w:rPr>
  </w:style>
  <w:style w:type="paragraph" w:styleId="Heading7">
    <w:name w:val="heading 7"/>
    <w:basedOn w:val="Normal"/>
    <w:next w:val="Normal"/>
    <w:link w:val="Heading7Char"/>
    <w:qFormat/>
    <w:rsid w:val="00D1075D"/>
    <w:pPr>
      <w:numPr>
        <w:ilvl w:val="6"/>
        <w:numId w:val="9"/>
      </w:numPr>
      <w:spacing w:before="240" w:after="60"/>
      <w:outlineLvl w:val="6"/>
    </w:pPr>
  </w:style>
  <w:style w:type="paragraph" w:styleId="Heading8">
    <w:name w:val="heading 8"/>
    <w:basedOn w:val="Normal"/>
    <w:next w:val="Normal"/>
    <w:link w:val="Heading8Char"/>
    <w:qFormat/>
    <w:rsid w:val="00D1075D"/>
    <w:pPr>
      <w:numPr>
        <w:ilvl w:val="7"/>
        <w:numId w:val="9"/>
      </w:numPr>
      <w:spacing w:before="240" w:after="60"/>
      <w:outlineLvl w:val="7"/>
    </w:pPr>
    <w:rPr>
      <w:i/>
      <w:iCs/>
    </w:rPr>
  </w:style>
  <w:style w:type="paragraph" w:styleId="Heading9">
    <w:name w:val="heading 9"/>
    <w:basedOn w:val="Normal"/>
    <w:next w:val="Normal"/>
    <w:link w:val="Heading9Char"/>
    <w:qFormat/>
    <w:rsid w:val="00D1075D"/>
    <w:pPr>
      <w:numPr>
        <w:ilvl w:val="8"/>
        <w:numId w:val="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D1075D"/>
    <w:pPr>
      <w:tabs>
        <w:tab w:val="center" w:pos="4536"/>
        <w:tab w:val="right" w:pos="9072"/>
      </w:tabs>
    </w:pPr>
  </w:style>
  <w:style w:type="character" w:customStyle="1" w:styleId="FooterChar">
    <w:name w:val="Footer Char"/>
    <w:basedOn w:val="DefaultParagraphFont"/>
    <w:link w:val="Footer"/>
    <w:rsid w:val="00D1075D"/>
    <w:rPr>
      <w:rFonts w:ascii="Times New Roman" w:eastAsia="Times New Roman" w:hAnsi="Times New Roman" w:cs="Times New Roman"/>
      <w:color w:val="000000"/>
      <w:szCs w:val="20"/>
      <w:lang w:val="de-DE" w:eastAsia="de-DE"/>
    </w:rPr>
  </w:style>
  <w:style w:type="character" w:customStyle="1" w:styleId="Heading1Char">
    <w:name w:val="Heading 1 Char"/>
    <w:basedOn w:val="DefaultParagraphFont"/>
    <w:link w:val="Heading1"/>
    <w:rsid w:val="00D1075D"/>
    <w:rPr>
      <w:rFonts w:ascii="Arial" w:eastAsia="Times New Roman" w:hAnsi="Arial" w:cs="Times New Roman"/>
      <w:b/>
      <w:bCs/>
      <w:color w:val="000000"/>
      <w:kern w:val="32"/>
      <w:szCs w:val="32"/>
      <w:lang w:val="de-DE" w:eastAsia="de-DE"/>
    </w:rPr>
  </w:style>
  <w:style w:type="character" w:customStyle="1" w:styleId="Heading2Char">
    <w:name w:val="Heading 2 Char"/>
    <w:basedOn w:val="DefaultParagraphFont"/>
    <w:link w:val="Heading2"/>
    <w:rsid w:val="00D1075D"/>
    <w:rPr>
      <w:rFonts w:ascii="Arial" w:eastAsia="Times New Roman" w:hAnsi="Arial" w:cs="Arial"/>
      <w:b/>
      <w:bCs/>
      <w:iCs/>
      <w:color w:val="000000"/>
      <w:szCs w:val="28"/>
      <w:lang w:val="de-DE" w:eastAsia="de-DE"/>
    </w:rPr>
  </w:style>
  <w:style w:type="character" w:customStyle="1" w:styleId="Heading3Char">
    <w:name w:val="Heading 3 Char"/>
    <w:basedOn w:val="DefaultParagraphFont"/>
    <w:link w:val="Heading3"/>
    <w:rsid w:val="00D1075D"/>
    <w:rPr>
      <w:rFonts w:ascii="Arial" w:eastAsia="Times New Roman" w:hAnsi="Arial" w:cs="Times New Roman"/>
      <w:bCs/>
      <w:color w:val="000000"/>
      <w:sz w:val="26"/>
      <w:szCs w:val="26"/>
      <w:lang w:val="de-DE" w:eastAsia="de-DE"/>
    </w:rPr>
  </w:style>
  <w:style w:type="character" w:customStyle="1" w:styleId="Heading4Char">
    <w:name w:val="Heading 4 Char"/>
    <w:basedOn w:val="DefaultParagraphFont"/>
    <w:link w:val="Heading4"/>
    <w:rsid w:val="00D1075D"/>
    <w:rPr>
      <w:rFonts w:ascii="Times New Roman" w:eastAsia="Times New Roman" w:hAnsi="Times New Roman" w:cs="Times New Roman"/>
      <w:b/>
      <w:bCs/>
      <w:color w:val="000000"/>
      <w:sz w:val="28"/>
      <w:szCs w:val="28"/>
      <w:lang w:val="de-DE" w:eastAsia="de-DE"/>
    </w:rPr>
  </w:style>
  <w:style w:type="character" w:customStyle="1" w:styleId="Heading5Char">
    <w:name w:val="Heading 5 Char"/>
    <w:basedOn w:val="DefaultParagraphFont"/>
    <w:link w:val="Heading5"/>
    <w:rsid w:val="00D1075D"/>
    <w:rPr>
      <w:rFonts w:ascii="Times New Roman" w:eastAsia="Times New Roman" w:hAnsi="Times New Roman" w:cs="Times New Roman"/>
      <w:b/>
      <w:bCs/>
      <w:i/>
      <w:iCs/>
      <w:color w:val="000000"/>
      <w:sz w:val="26"/>
      <w:szCs w:val="26"/>
      <w:lang w:val="de-DE" w:eastAsia="de-DE"/>
    </w:rPr>
  </w:style>
  <w:style w:type="character" w:customStyle="1" w:styleId="Heading6Char">
    <w:name w:val="Heading 6 Char"/>
    <w:basedOn w:val="DefaultParagraphFont"/>
    <w:link w:val="Heading6"/>
    <w:rsid w:val="00D1075D"/>
    <w:rPr>
      <w:rFonts w:ascii="Times New Roman" w:eastAsia="Times New Roman" w:hAnsi="Times New Roman" w:cs="Times New Roman"/>
      <w:b/>
      <w:bCs/>
      <w:color w:val="000000"/>
      <w:sz w:val="22"/>
      <w:szCs w:val="22"/>
      <w:lang w:val="de-DE" w:eastAsia="de-DE"/>
    </w:rPr>
  </w:style>
  <w:style w:type="character" w:customStyle="1" w:styleId="Heading7Char">
    <w:name w:val="Heading 7 Char"/>
    <w:basedOn w:val="DefaultParagraphFont"/>
    <w:link w:val="Heading7"/>
    <w:rsid w:val="00D1075D"/>
    <w:rPr>
      <w:rFonts w:ascii="Times New Roman" w:eastAsia="Times New Roman" w:hAnsi="Times New Roman" w:cs="Times New Roman"/>
      <w:color w:val="000000"/>
      <w:lang w:val="de-DE" w:eastAsia="de-DE"/>
    </w:rPr>
  </w:style>
  <w:style w:type="character" w:customStyle="1" w:styleId="Heading8Char">
    <w:name w:val="Heading 8 Char"/>
    <w:basedOn w:val="DefaultParagraphFont"/>
    <w:link w:val="Heading8"/>
    <w:rsid w:val="00D1075D"/>
    <w:rPr>
      <w:rFonts w:ascii="Times New Roman" w:eastAsia="Times New Roman" w:hAnsi="Times New Roman" w:cs="Times New Roman"/>
      <w:i/>
      <w:iCs/>
      <w:color w:val="000000"/>
      <w:lang w:val="de-DE" w:eastAsia="de-DE"/>
    </w:rPr>
  </w:style>
  <w:style w:type="character" w:customStyle="1" w:styleId="Heading9Char">
    <w:name w:val="Heading 9 Char"/>
    <w:basedOn w:val="DefaultParagraphFont"/>
    <w:link w:val="Heading9"/>
    <w:rsid w:val="00D1075D"/>
    <w:rPr>
      <w:rFonts w:ascii="Arial" w:eastAsia="Times New Roman" w:hAnsi="Arial" w:cs="Arial"/>
      <w:color w:val="000000"/>
      <w:sz w:val="22"/>
      <w:szCs w:val="22"/>
      <w:lang w:val="de-DE" w:eastAsia="de-DE"/>
    </w:rPr>
  </w:style>
  <w:style w:type="character" w:styleId="Hyperlink">
    <w:name w:val="Hyperlink"/>
    <w:basedOn w:val="DefaultParagraphFont"/>
    <w:rsid w:val="00D1075D"/>
    <w:rPr>
      <w:color w:val="0000FF"/>
      <w:u w:val="single"/>
    </w:rPr>
  </w:style>
  <w:style w:type="character" w:styleId="LineNumber">
    <w:name w:val="line number"/>
    <w:basedOn w:val="DefaultParagraphFont"/>
    <w:rsid w:val="00D1075D"/>
  </w:style>
  <w:style w:type="character" w:styleId="PageNumber">
    <w:name w:val="page number"/>
    <w:basedOn w:val="DefaultParagraphFont"/>
    <w:rsid w:val="00D1075D"/>
  </w:style>
  <w:style w:type="paragraph" w:styleId="Subtitle">
    <w:name w:val="Subtitle"/>
    <w:basedOn w:val="Normal"/>
    <w:link w:val="SubtitleChar"/>
    <w:qFormat/>
    <w:rsid w:val="00D1075D"/>
    <w:pPr>
      <w:spacing w:after="60"/>
      <w:outlineLvl w:val="1"/>
    </w:pPr>
    <w:rPr>
      <w:rFonts w:ascii="Arial" w:hAnsi="Arial" w:cs="Arial"/>
      <w:b/>
      <w:szCs w:val="24"/>
    </w:rPr>
  </w:style>
  <w:style w:type="character" w:customStyle="1" w:styleId="SubtitleChar">
    <w:name w:val="Subtitle Char"/>
    <w:basedOn w:val="DefaultParagraphFont"/>
    <w:link w:val="Subtitle"/>
    <w:rsid w:val="00D1075D"/>
    <w:rPr>
      <w:rFonts w:ascii="Arial" w:eastAsia="Times New Roman" w:hAnsi="Arial" w:cs="Arial"/>
      <w:b/>
      <w:color w:val="000000"/>
      <w:lang w:val="de-DE" w:eastAsia="de-DE"/>
    </w:rPr>
  </w:style>
  <w:style w:type="paragraph" w:styleId="Title">
    <w:name w:val="Title"/>
    <w:basedOn w:val="Normal"/>
    <w:link w:val="TitleChar"/>
    <w:qFormat/>
    <w:rsid w:val="00D1075D"/>
    <w:pPr>
      <w:spacing w:before="240" w:after="60"/>
      <w:jc w:val="left"/>
      <w:outlineLvl w:val="0"/>
    </w:pPr>
    <w:rPr>
      <w:rFonts w:ascii="Arial" w:hAnsi="Arial" w:cs="Arial"/>
      <w:b/>
      <w:bCs/>
      <w:kern w:val="28"/>
      <w:sz w:val="32"/>
      <w:szCs w:val="32"/>
    </w:rPr>
  </w:style>
  <w:style w:type="character" w:customStyle="1" w:styleId="TitleChar">
    <w:name w:val="Title Char"/>
    <w:basedOn w:val="DefaultParagraphFont"/>
    <w:link w:val="Title"/>
    <w:rsid w:val="00D1075D"/>
    <w:rPr>
      <w:rFonts w:ascii="Arial" w:eastAsia="Times New Roman" w:hAnsi="Arial" w:cs="Arial"/>
      <w:b/>
      <w:bCs/>
      <w:color w:val="000000"/>
      <w:kern w:val="28"/>
      <w:sz w:val="32"/>
      <w:szCs w:val="32"/>
      <w:lang w:val="de-DE" w:eastAsia="de-DE"/>
    </w:rPr>
  </w:style>
  <w:style w:type="paragraph" w:customStyle="1" w:styleId="EndNoteBibliographyTitle">
    <w:name w:val="EndNote Bibliography Title"/>
    <w:basedOn w:val="Normal"/>
    <w:rsid w:val="00901B8F"/>
    <w:pPr>
      <w:jc w:val="center"/>
    </w:pPr>
  </w:style>
  <w:style w:type="paragraph" w:customStyle="1" w:styleId="EndNoteBibliography">
    <w:name w:val="EndNote Bibliography"/>
    <w:basedOn w:val="Normal"/>
    <w:rsid w:val="00901B8F"/>
    <w:pPr>
      <w:spacing w:line="240" w:lineRule="auto"/>
    </w:pPr>
  </w:style>
  <w:style w:type="paragraph" w:styleId="Revision">
    <w:name w:val="Revision"/>
    <w:hidden/>
    <w:uiPriority w:val="99"/>
    <w:semiHidden/>
    <w:rsid w:val="001C04E6"/>
    <w:rPr>
      <w:rFonts w:ascii="Times New Roman" w:eastAsia="Times New Roman" w:hAnsi="Times New Roman" w:cs="Times New Roman"/>
      <w:color w:val="000000"/>
      <w:szCs w:val="20"/>
      <w:lang w:val="de-DE" w:eastAsia="de-DE"/>
    </w:rPr>
  </w:style>
  <w:style w:type="paragraph" w:styleId="BalloonText">
    <w:name w:val="Balloon Text"/>
    <w:basedOn w:val="Normal"/>
    <w:link w:val="BalloonTextChar"/>
    <w:uiPriority w:val="99"/>
    <w:semiHidden/>
    <w:unhideWhenUsed/>
    <w:rsid w:val="001C04E6"/>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04E6"/>
    <w:rPr>
      <w:rFonts w:ascii="Lucida Grande" w:eastAsia="Times New Roman" w:hAnsi="Lucida Grande" w:cs="Lucida Grande"/>
      <w:color w:val="000000"/>
      <w:sz w:val="18"/>
      <w:szCs w:val="18"/>
      <w:lang w:val="de-DE" w:eastAsia="de-DE"/>
    </w:rPr>
  </w:style>
  <w:style w:type="paragraph" w:styleId="Header">
    <w:name w:val="header"/>
    <w:basedOn w:val="Normal"/>
    <w:link w:val="HeaderChar"/>
    <w:uiPriority w:val="99"/>
    <w:unhideWhenUsed/>
    <w:rsid w:val="00B67AC1"/>
    <w:pPr>
      <w:tabs>
        <w:tab w:val="center" w:pos="4320"/>
        <w:tab w:val="right" w:pos="8640"/>
      </w:tabs>
      <w:spacing w:before="0" w:line="240" w:lineRule="auto"/>
    </w:pPr>
  </w:style>
  <w:style w:type="character" w:customStyle="1" w:styleId="HeaderChar">
    <w:name w:val="Header Char"/>
    <w:basedOn w:val="DefaultParagraphFont"/>
    <w:link w:val="Header"/>
    <w:uiPriority w:val="99"/>
    <w:rsid w:val="00B67AC1"/>
    <w:rPr>
      <w:rFonts w:ascii="Times New Roman" w:eastAsia="Times New Roman" w:hAnsi="Times New Roman" w:cs="Times New Roman"/>
      <w:color w:val="000000"/>
      <w:szCs w:val="20"/>
      <w:lang w:val="en-GB" w:eastAsia="de-DE"/>
    </w:rPr>
  </w:style>
  <w:style w:type="character" w:styleId="CommentReference">
    <w:name w:val="annotation reference"/>
    <w:basedOn w:val="DefaultParagraphFont"/>
    <w:uiPriority w:val="99"/>
    <w:semiHidden/>
    <w:unhideWhenUsed/>
    <w:rsid w:val="00B64363"/>
    <w:rPr>
      <w:sz w:val="18"/>
      <w:szCs w:val="18"/>
    </w:rPr>
  </w:style>
  <w:style w:type="paragraph" w:styleId="CommentText">
    <w:name w:val="annotation text"/>
    <w:basedOn w:val="Normal"/>
    <w:link w:val="CommentTextChar"/>
    <w:uiPriority w:val="99"/>
    <w:semiHidden/>
    <w:unhideWhenUsed/>
    <w:rsid w:val="00B64363"/>
    <w:pPr>
      <w:spacing w:line="240" w:lineRule="auto"/>
    </w:pPr>
    <w:rPr>
      <w:szCs w:val="24"/>
    </w:rPr>
  </w:style>
  <w:style w:type="character" w:customStyle="1" w:styleId="CommentTextChar">
    <w:name w:val="Comment Text Char"/>
    <w:basedOn w:val="DefaultParagraphFont"/>
    <w:link w:val="CommentText"/>
    <w:uiPriority w:val="99"/>
    <w:semiHidden/>
    <w:rsid w:val="00B64363"/>
    <w:rPr>
      <w:rFonts w:ascii="Times New Roman" w:eastAsia="Times New Roman" w:hAnsi="Times New Roman" w:cs="Times New Roman"/>
      <w:color w:val="000000"/>
      <w:lang w:val="en-GB" w:eastAsia="de-DE"/>
    </w:rPr>
  </w:style>
  <w:style w:type="paragraph" w:styleId="CommentSubject">
    <w:name w:val="annotation subject"/>
    <w:basedOn w:val="CommentText"/>
    <w:next w:val="CommentText"/>
    <w:link w:val="CommentSubjectChar"/>
    <w:uiPriority w:val="99"/>
    <w:semiHidden/>
    <w:unhideWhenUsed/>
    <w:rsid w:val="00B64363"/>
    <w:rPr>
      <w:b/>
      <w:bCs/>
      <w:sz w:val="20"/>
      <w:szCs w:val="20"/>
    </w:rPr>
  </w:style>
  <w:style w:type="character" w:customStyle="1" w:styleId="CommentSubjectChar">
    <w:name w:val="Comment Subject Char"/>
    <w:basedOn w:val="CommentTextChar"/>
    <w:link w:val="CommentSubject"/>
    <w:uiPriority w:val="99"/>
    <w:semiHidden/>
    <w:rsid w:val="00B64363"/>
    <w:rPr>
      <w:rFonts w:ascii="Times New Roman" w:eastAsia="Times New Roman" w:hAnsi="Times New Roman" w:cs="Times New Roman"/>
      <w:b/>
      <w:bCs/>
      <w:color w:val="000000"/>
      <w:sz w:val="20"/>
      <w:szCs w:val="20"/>
      <w:lang w:val="en-GB" w:eastAsia="de-DE"/>
    </w:rPr>
  </w:style>
  <w:style w:type="character" w:styleId="FollowedHyperlink">
    <w:name w:val="FollowedHyperlink"/>
    <w:basedOn w:val="DefaultParagraphFont"/>
    <w:uiPriority w:val="99"/>
    <w:semiHidden/>
    <w:unhideWhenUsed/>
    <w:rsid w:val="0012652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line number" w:uiPriority="0"/>
    <w:lsdException w:name="page number" w:uiPriority="0"/>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075D"/>
    <w:pPr>
      <w:spacing w:before="120" w:line="360" w:lineRule="auto"/>
      <w:jc w:val="both"/>
    </w:pPr>
    <w:rPr>
      <w:rFonts w:ascii="Times New Roman" w:eastAsia="Times New Roman" w:hAnsi="Times New Roman" w:cs="Times New Roman"/>
      <w:color w:val="000000"/>
      <w:szCs w:val="20"/>
      <w:lang w:val="en-GB" w:eastAsia="de-DE"/>
    </w:rPr>
  </w:style>
  <w:style w:type="paragraph" w:styleId="Heading1">
    <w:name w:val="heading 1"/>
    <w:basedOn w:val="Normal"/>
    <w:next w:val="Normal"/>
    <w:link w:val="Heading1Char"/>
    <w:qFormat/>
    <w:rsid w:val="00D1075D"/>
    <w:pPr>
      <w:keepNext/>
      <w:numPr>
        <w:numId w:val="9"/>
      </w:numPr>
      <w:outlineLvl w:val="0"/>
    </w:pPr>
    <w:rPr>
      <w:rFonts w:ascii="Arial" w:hAnsi="Arial"/>
      <w:b/>
      <w:bCs/>
      <w:kern w:val="32"/>
      <w:szCs w:val="32"/>
    </w:rPr>
  </w:style>
  <w:style w:type="paragraph" w:styleId="Heading2">
    <w:name w:val="heading 2"/>
    <w:basedOn w:val="Normal"/>
    <w:next w:val="Normal"/>
    <w:link w:val="Heading2Char"/>
    <w:qFormat/>
    <w:rsid w:val="00D1075D"/>
    <w:pPr>
      <w:keepNext/>
      <w:numPr>
        <w:ilvl w:val="1"/>
        <w:numId w:val="9"/>
      </w:numPr>
      <w:spacing w:before="360" w:after="120"/>
      <w:outlineLvl w:val="1"/>
    </w:pPr>
    <w:rPr>
      <w:rFonts w:ascii="Arial" w:hAnsi="Arial" w:cs="Arial"/>
      <w:b/>
      <w:bCs/>
      <w:iCs/>
      <w:szCs w:val="28"/>
    </w:rPr>
  </w:style>
  <w:style w:type="paragraph" w:styleId="Heading3">
    <w:name w:val="heading 3"/>
    <w:basedOn w:val="Normal"/>
    <w:next w:val="Normal"/>
    <w:link w:val="Heading3Char"/>
    <w:qFormat/>
    <w:rsid w:val="00D1075D"/>
    <w:pPr>
      <w:keepNext/>
      <w:numPr>
        <w:ilvl w:val="2"/>
        <w:numId w:val="9"/>
      </w:numPr>
      <w:spacing w:before="240" w:after="120"/>
      <w:outlineLvl w:val="2"/>
    </w:pPr>
    <w:rPr>
      <w:rFonts w:ascii="Arial" w:hAnsi="Arial"/>
      <w:bCs/>
      <w:sz w:val="26"/>
      <w:szCs w:val="26"/>
    </w:rPr>
  </w:style>
  <w:style w:type="paragraph" w:styleId="Heading4">
    <w:name w:val="heading 4"/>
    <w:basedOn w:val="Normal"/>
    <w:next w:val="Normal"/>
    <w:link w:val="Heading4Char"/>
    <w:qFormat/>
    <w:rsid w:val="00D1075D"/>
    <w:pPr>
      <w:keepNext/>
      <w:numPr>
        <w:ilvl w:val="3"/>
        <w:numId w:val="9"/>
      </w:numPr>
      <w:spacing w:before="240" w:after="60"/>
      <w:outlineLvl w:val="3"/>
    </w:pPr>
    <w:rPr>
      <w:b/>
      <w:bCs/>
      <w:sz w:val="28"/>
      <w:szCs w:val="28"/>
    </w:rPr>
  </w:style>
  <w:style w:type="paragraph" w:styleId="Heading5">
    <w:name w:val="heading 5"/>
    <w:basedOn w:val="Normal"/>
    <w:next w:val="Normal"/>
    <w:link w:val="Heading5Char"/>
    <w:qFormat/>
    <w:rsid w:val="00D1075D"/>
    <w:pPr>
      <w:numPr>
        <w:ilvl w:val="4"/>
        <w:numId w:val="9"/>
      </w:numPr>
      <w:spacing w:before="240" w:after="60"/>
      <w:outlineLvl w:val="4"/>
    </w:pPr>
    <w:rPr>
      <w:b/>
      <w:bCs/>
      <w:i/>
      <w:iCs/>
      <w:sz w:val="26"/>
      <w:szCs w:val="26"/>
    </w:rPr>
  </w:style>
  <w:style w:type="paragraph" w:styleId="Heading6">
    <w:name w:val="heading 6"/>
    <w:basedOn w:val="Normal"/>
    <w:next w:val="Normal"/>
    <w:link w:val="Heading6Char"/>
    <w:qFormat/>
    <w:rsid w:val="00D1075D"/>
    <w:pPr>
      <w:numPr>
        <w:ilvl w:val="5"/>
        <w:numId w:val="9"/>
      </w:numPr>
      <w:spacing w:before="240" w:after="60"/>
      <w:outlineLvl w:val="5"/>
    </w:pPr>
    <w:rPr>
      <w:b/>
      <w:bCs/>
      <w:sz w:val="22"/>
      <w:szCs w:val="22"/>
    </w:rPr>
  </w:style>
  <w:style w:type="paragraph" w:styleId="Heading7">
    <w:name w:val="heading 7"/>
    <w:basedOn w:val="Normal"/>
    <w:next w:val="Normal"/>
    <w:link w:val="Heading7Char"/>
    <w:qFormat/>
    <w:rsid w:val="00D1075D"/>
    <w:pPr>
      <w:numPr>
        <w:ilvl w:val="6"/>
        <w:numId w:val="9"/>
      </w:numPr>
      <w:spacing w:before="240" w:after="60"/>
      <w:outlineLvl w:val="6"/>
    </w:pPr>
  </w:style>
  <w:style w:type="paragraph" w:styleId="Heading8">
    <w:name w:val="heading 8"/>
    <w:basedOn w:val="Normal"/>
    <w:next w:val="Normal"/>
    <w:link w:val="Heading8Char"/>
    <w:qFormat/>
    <w:rsid w:val="00D1075D"/>
    <w:pPr>
      <w:numPr>
        <w:ilvl w:val="7"/>
        <w:numId w:val="9"/>
      </w:numPr>
      <w:spacing w:before="240" w:after="60"/>
      <w:outlineLvl w:val="7"/>
    </w:pPr>
    <w:rPr>
      <w:i/>
      <w:iCs/>
    </w:rPr>
  </w:style>
  <w:style w:type="paragraph" w:styleId="Heading9">
    <w:name w:val="heading 9"/>
    <w:basedOn w:val="Normal"/>
    <w:next w:val="Normal"/>
    <w:link w:val="Heading9Char"/>
    <w:qFormat/>
    <w:rsid w:val="00D1075D"/>
    <w:pPr>
      <w:numPr>
        <w:ilvl w:val="8"/>
        <w:numId w:val="9"/>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D1075D"/>
    <w:pPr>
      <w:tabs>
        <w:tab w:val="center" w:pos="4536"/>
        <w:tab w:val="right" w:pos="9072"/>
      </w:tabs>
    </w:pPr>
  </w:style>
  <w:style w:type="character" w:customStyle="1" w:styleId="FooterChar">
    <w:name w:val="Footer Char"/>
    <w:basedOn w:val="DefaultParagraphFont"/>
    <w:link w:val="Footer"/>
    <w:rsid w:val="00D1075D"/>
    <w:rPr>
      <w:rFonts w:ascii="Times New Roman" w:eastAsia="Times New Roman" w:hAnsi="Times New Roman" w:cs="Times New Roman"/>
      <w:color w:val="000000"/>
      <w:szCs w:val="20"/>
      <w:lang w:val="de-DE" w:eastAsia="de-DE"/>
    </w:rPr>
  </w:style>
  <w:style w:type="character" w:customStyle="1" w:styleId="Heading1Char">
    <w:name w:val="Heading 1 Char"/>
    <w:basedOn w:val="DefaultParagraphFont"/>
    <w:link w:val="Heading1"/>
    <w:rsid w:val="00D1075D"/>
    <w:rPr>
      <w:rFonts w:ascii="Arial" w:eastAsia="Times New Roman" w:hAnsi="Arial" w:cs="Times New Roman"/>
      <w:b/>
      <w:bCs/>
      <w:color w:val="000000"/>
      <w:kern w:val="32"/>
      <w:szCs w:val="32"/>
      <w:lang w:val="de-DE" w:eastAsia="de-DE"/>
    </w:rPr>
  </w:style>
  <w:style w:type="character" w:customStyle="1" w:styleId="Heading2Char">
    <w:name w:val="Heading 2 Char"/>
    <w:basedOn w:val="DefaultParagraphFont"/>
    <w:link w:val="Heading2"/>
    <w:rsid w:val="00D1075D"/>
    <w:rPr>
      <w:rFonts w:ascii="Arial" w:eastAsia="Times New Roman" w:hAnsi="Arial" w:cs="Arial"/>
      <w:b/>
      <w:bCs/>
      <w:iCs/>
      <w:color w:val="000000"/>
      <w:szCs w:val="28"/>
      <w:lang w:val="de-DE" w:eastAsia="de-DE"/>
    </w:rPr>
  </w:style>
  <w:style w:type="character" w:customStyle="1" w:styleId="Heading3Char">
    <w:name w:val="Heading 3 Char"/>
    <w:basedOn w:val="DefaultParagraphFont"/>
    <w:link w:val="Heading3"/>
    <w:rsid w:val="00D1075D"/>
    <w:rPr>
      <w:rFonts w:ascii="Arial" w:eastAsia="Times New Roman" w:hAnsi="Arial" w:cs="Times New Roman"/>
      <w:bCs/>
      <w:color w:val="000000"/>
      <w:sz w:val="26"/>
      <w:szCs w:val="26"/>
      <w:lang w:val="de-DE" w:eastAsia="de-DE"/>
    </w:rPr>
  </w:style>
  <w:style w:type="character" w:customStyle="1" w:styleId="Heading4Char">
    <w:name w:val="Heading 4 Char"/>
    <w:basedOn w:val="DefaultParagraphFont"/>
    <w:link w:val="Heading4"/>
    <w:rsid w:val="00D1075D"/>
    <w:rPr>
      <w:rFonts w:ascii="Times New Roman" w:eastAsia="Times New Roman" w:hAnsi="Times New Roman" w:cs="Times New Roman"/>
      <w:b/>
      <w:bCs/>
      <w:color w:val="000000"/>
      <w:sz w:val="28"/>
      <w:szCs w:val="28"/>
      <w:lang w:val="de-DE" w:eastAsia="de-DE"/>
    </w:rPr>
  </w:style>
  <w:style w:type="character" w:customStyle="1" w:styleId="Heading5Char">
    <w:name w:val="Heading 5 Char"/>
    <w:basedOn w:val="DefaultParagraphFont"/>
    <w:link w:val="Heading5"/>
    <w:rsid w:val="00D1075D"/>
    <w:rPr>
      <w:rFonts w:ascii="Times New Roman" w:eastAsia="Times New Roman" w:hAnsi="Times New Roman" w:cs="Times New Roman"/>
      <w:b/>
      <w:bCs/>
      <w:i/>
      <w:iCs/>
      <w:color w:val="000000"/>
      <w:sz w:val="26"/>
      <w:szCs w:val="26"/>
      <w:lang w:val="de-DE" w:eastAsia="de-DE"/>
    </w:rPr>
  </w:style>
  <w:style w:type="character" w:customStyle="1" w:styleId="Heading6Char">
    <w:name w:val="Heading 6 Char"/>
    <w:basedOn w:val="DefaultParagraphFont"/>
    <w:link w:val="Heading6"/>
    <w:rsid w:val="00D1075D"/>
    <w:rPr>
      <w:rFonts w:ascii="Times New Roman" w:eastAsia="Times New Roman" w:hAnsi="Times New Roman" w:cs="Times New Roman"/>
      <w:b/>
      <w:bCs/>
      <w:color w:val="000000"/>
      <w:sz w:val="22"/>
      <w:szCs w:val="22"/>
      <w:lang w:val="de-DE" w:eastAsia="de-DE"/>
    </w:rPr>
  </w:style>
  <w:style w:type="character" w:customStyle="1" w:styleId="Heading7Char">
    <w:name w:val="Heading 7 Char"/>
    <w:basedOn w:val="DefaultParagraphFont"/>
    <w:link w:val="Heading7"/>
    <w:rsid w:val="00D1075D"/>
    <w:rPr>
      <w:rFonts w:ascii="Times New Roman" w:eastAsia="Times New Roman" w:hAnsi="Times New Roman" w:cs="Times New Roman"/>
      <w:color w:val="000000"/>
      <w:lang w:val="de-DE" w:eastAsia="de-DE"/>
    </w:rPr>
  </w:style>
  <w:style w:type="character" w:customStyle="1" w:styleId="Heading8Char">
    <w:name w:val="Heading 8 Char"/>
    <w:basedOn w:val="DefaultParagraphFont"/>
    <w:link w:val="Heading8"/>
    <w:rsid w:val="00D1075D"/>
    <w:rPr>
      <w:rFonts w:ascii="Times New Roman" w:eastAsia="Times New Roman" w:hAnsi="Times New Roman" w:cs="Times New Roman"/>
      <w:i/>
      <w:iCs/>
      <w:color w:val="000000"/>
      <w:lang w:val="de-DE" w:eastAsia="de-DE"/>
    </w:rPr>
  </w:style>
  <w:style w:type="character" w:customStyle="1" w:styleId="Heading9Char">
    <w:name w:val="Heading 9 Char"/>
    <w:basedOn w:val="DefaultParagraphFont"/>
    <w:link w:val="Heading9"/>
    <w:rsid w:val="00D1075D"/>
    <w:rPr>
      <w:rFonts w:ascii="Arial" w:eastAsia="Times New Roman" w:hAnsi="Arial" w:cs="Arial"/>
      <w:color w:val="000000"/>
      <w:sz w:val="22"/>
      <w:szCs w:val="22"/>
      <w:lang w:val="de-DE" w:eastAsia="de-DE"/>
    </w:rPr>
  </w:style>
  <w:style w:type="character" w:styleId="Hyperlink">
    <w:name w:val="Hyperlink"/>
    <w:basedOn w:val="DefaultParagraphFont"/>
    <w:rsid w:val="00D1075D"/>
    <w:rPr>
      <w:color w:val="0000FF"/>
      <w:u w:val="single"/>
    </w:rPr>
  </w:style>
  <w:style w:type="character" w:styleId="LineNumber">
    <w:name w:val="line number"/>
    <w:basedOn w:val="DefaultParagraphFont"/>
    <w:rsid w:val="00D1075D"/>
  </w:style>
  <w:style w:type="character" w:styleId="PageNumber">
    <w:name w:val="page number"/>
    <w:basedOn w:val="DefaultParagraphFont"/>
    <w:rsid w:val="00D1075D"/>
  </w:style>
  <w:style w:type="paragraph" w:styleId="Subtitle">
    <w:name w:val="Subtitle"/>
    <w:basedOn w:val="Normal"/>
    <w:link w:val="SubtitleChar"/>
    <w:qFormat/>
    <w:rsid w:val="00D1075D"/>
    <w:pPr>
      <w:spacing w:after="60"/>
      <w:outlineLvl w:val="1"/>
    </w:pPr>
    <w:rPr>
      <w:rFonts w:ascii="Arial" w:hAnsi="Arial" w:cs="Arial"/>
      <w:b/>
      <w:szCs w:val="24"/>
    </w:rPr>
  </w:style>
  <w:style w:type="character" w:customStyle="1" w:styleId="SubtitleChar">
    <w:name w:val="Subtitle Char"/>
    <w:basedOn w:val="DefaultParagraphFont"/>
    <w:link w:val="Subtitle"/>
    <w:rsid w:val="00D1075D"/>
    <w:rPr>
      <w:rFonts w:ascii="Arial" w:eastAsia="Times New Roman" w:hAnsi="Arial" w:cs="Arial"/>
      <w:b/>
      <w:color w:val="000000"/>
      <w:lang w:val="de-DE" w:eastAsia="de-DE"/>
    </w:rPr>
  </w:style>
  <w:style w:type="paragraph" w:styleId="Title">
    <w:name w:val="Title"/>
    <w:basedOn w:val="Normal"/>
    <w:link w:val="TitleChar"/>
    <w:qFormat/>
    <w:rsid w:val="00D1075D"/>
    <w:pPr>
      <w:spacing w:before="240" w:after="60"/>
      <w:jc w:val="left"/>
      <w:outlineLvl w:val="0"/>
    </w:pPr>
    <w:rPr>
      <w:rFonts w:ascii="Arial" w:hAnsi="Arial" w:cs="Arial"/>
      <w:b/>
      <w:bCs/>
      <w:kern w:val="28"/>
      <w:sz w:val="32"/>
      <w:szCs w:val="32"/>
    </w:rPr>
  </w:style>
  <w:style w:type="character" w:customStyle="1" w:styleId="TitleChar">
    <w:name w:val="Title Char"/>
    <w:basedOn w:val="DefaultParagraphFont"/>
    <w:link w:val="Title"/>
    <w:rsid w:val="00D1075D"/>
    <w:rPr>
      <w:rFonts w:ascii="Arial" w:eastAsia="Times New Roman" w:hAnsi="Arial" w:cs="Arial"/>
      <w:b/>
      <w:bCs/>
      <w:color w:val="000000"/>
      <w:kern w:val="28"/>
      <w:sz w:val="32"/>
      <w:szCs w:val="32"/>
      <w:lang w:val="de-DE" w:eastAsia="de-DE"/>
    </w:rPr>
  </w:style>
  <w:style w:type="paragraph" w:customStyle="1" w:styleId="EndNoteBibliographyTitle">
    <w:name w:val="EndNote Bibliography Title"/>
    <w:basedOn w:val="Normal"/>
    <w:rsid w:val="00901B8F"/>
    <w:pPr>
      <w:jc w:val="center"/>
    </w:pPr>
  </w:style>
  <w:style w:type="paragraph" w:customStyle="1" w:styleId="EndNoteBibliography">
    <w:name w:val="EndNote Bibliography"/>
    <w:basedOn w:val="Normal"/>
    <w:rsid w:val="00901B8F"/>
    <w:pPr>
      <w:spacing w:line="240" w:lineRule="auto"/>
    </w:pPr>
  </w:style>
  <w:style w:type="paragraph" w:styleId="Revision">
    <w:name w:val="Revision"/>
    <w:hidden/>
    <w:uiPriority w:val="99"/>
    <w:semiHidden/>
    <w:rsid w:val="001C04E6"/>
    <w:rPr>
      <w:rFonts w:ascii="Times New Roman" w:eastAsia="Times New Roman" w:hAnsi="Times New Roman" w:cs="Times New Roman"/>
      <w:color w:val="000000"/>
      <w:szCs w:val="20"/>
      <w:lang w:val="de-DE" w:eastAsia="de-DE"/>
    </w:rPr>
  </w:style>
  <w:style w:type="paragraph" w:styleId="BalloonText">
    <w:name w:val="Balloon Text"/>
    <w:basedOn w:val="Normal"/>
    <w:link w:val="BalloonTextChar"/>
    <w:uiPriority w:val="99"/>
    <w:semiHidden/>
    <w:unhideWhenUsed/>
    <w:rsid w:val="001C04E6"/>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04E6"/>
    <w:rPr>
      <w:rFonts w:ascii="Lucida Grande" w:eastAsia="Times New Roman" w:hAnsi="Lucida Grande" w:cs="Lucida Grande"/>
      <w:color w:val="000000"/>
      <w:sz w:val="18"/>
      <w:szCs w:val="18"/>
      <w:lang w:val="de-DE" w:eastAsia="de-DE"/>
    </w:rPr>
  </w:style>
  <w:style w:type="paragraph" w:styleId="Header">
    <w:name w:val="header"/>
    <w:basedOn w:val="Normal"/>
    <w:link w:val="HeaderChar"/>
    <w:uiPriority w:val="99"/>
    <w:unhideWhenUsed/>
    <w:rsid w:val="00B67AC1"/>
    <w:pPr>
      <w:tabs>
        <w:tab w:val="center" w:pos="4320"/>
        <w:tab w:val="right" w:pos="8640"/>
      </w:tabs>
      <w:spacing w:before="0" w:line="240" w:lineRule="auto"/>
    </w:pPr>
  </w:style>
  <w:style w:type="character" w:customStyle="1" w:styleId="HeaderChar">
    <w:name w:val="Header Char"/>
    <w:basedOn w:val="DefaultParagraphFont"/>
    <w:link w:val="Header"/>
    <w:uiPriority w:val="99"/>
    <w:rsid w:val="00B67AC1"/>
    <w:rPr>
      <w:rFonts w:ascii="Times New Roman" w:eastAsia="Times New Roman" w:hAnsi="Times New Roman" w:cs="Times New Roman"/>
      <w:color w:val="000000"/>
      <w:szCs w:val="20"/>
      <w:lang w:val="en-GB" w:eastAsia="de-DE"/>
    </w:rPr>
  </w:style>
  <w:style w:type="character" w:styleId="CommentReference">
    <w:name w:val="annotation reference"/>
    <w:basedOn w:val="DefaultParagraphFont"/>
    <w:uiPriority w:val="99"/>
    <w:semiHidden/>
    <w:unhideWhenUsed/>
    <w:rsid w:val="00B64363"/>
    <w:rPr>
      <w:sz w:val="18"/>
      <w:szCs w:val="18"/>
    </w:rPr>
  </w:style>
  <w:style w:type="paragraph" w:styleId="CommentText">
    <w:name w:val="annotation text"/>
    <w:basedOn w:val="Normal"/>
    <w:link w:val="CommentTextChar"/>
    <w:uiPriority w:val="99"/>
    <w:semiHidden/>
    <w:unhideWhenUsed/>
    <w:rsid w:val="00B64363"/>
    <w:pPr>
      <w:spacing w:line="240" w:lineRule="auto"/>
    </w:pPr>
    <w:rPr>
      <w:szCs w:val="24"/>
    </w:rPr>
  </w:style>
  <w:style w:type="character" w:customStyle="1" w:styleId="CommentTextChar">
    <w:name w:val="Comment Text Char"/>
    <w:basedOn w:val="DefaultParagraphFont"/>
    <w:link w:val="CommentText"/>
    <w:uiPriority w:val="99"/>
    <w:semiHidden/>
    <w:rsid w:val="00B64363"/>
    <w:rPr>
      <w:rFonts w:ascii="Times New Roman" w:eastAsia="Times New Roman" w:hAnsi="Times New Roman" w:cs="Times New Roman"/>
      <w:color w:val="000000"/>
      <w:lang w:val="en-GB" w:eastAsia="de-DE"/>
    </w:rPr>
  </w:style>
  <w:style w:type="paragraph" w:styleId="CommentSubject">
    <w:name w:val="annotation subject"/>
    <w:basedOn w:val="CommentText"/>
    <w:next w:val="CommentText"/>
    <w:link w:val="CommentSubjectChar"/>
    <w:uiPriority w:val="99"/>
    <w:semiHidden/>
    <w:unhideWhenUsed/>
    <w:rsid w:val="00B64363"/>
    <w:rPr>
      <w:b/>
      <w:bCs/>
      <w:sz w:val="20"/>
      <w:szCs w:val="20"/>
    </w:rPr>
  </w:style>
  <w:style w:type="character" w:customStyle="1" w:styleId="CommentSubjectChar">
    <w:name w:val="Comment Subject Char"/>
    <w:basedOn w:val="CommentTextChar"/>
    <w:link w:val="CommentSubject"/>
    <w:uiPriority w:val="99"/>
    <w:semiHidden/>
    <w:rsid w:val="00B64363"/>
    <w:rPr>
      <w:rFonts w:ascii="Times New Roman" w:eastAsia="Times New Roman" w:hAnsi="Times New Roman" w:cs="Times New Roman"/>
      <w:b/>
      <w:bCs/>
      <w:color w:val="000000"/>
      <w:sz w:val="20"/>
      <w:szCs w:val="20"/>
      <w:lang w:val="en-GB" w:eastAsia="de-DE"/>
    </w:rPr>
  </w:style>
  <w:style w:type="character" w:styleId="FollowedHyperlink">
    <w:name w:val="FollowedHyperlink"/>
    <w:basedOn w:val="DefaultParagraphFont"/>
    <w:uiPriority w:val="99"/>
    <w:semiHidden/>
    <w:unhideWhenUsed/>
    <w:rsid w:val="0012652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933034">
      <w:bodyDiv w:val="1"/>
      <w:marLeft w:val="0"/>
      <w:marRight w:val="0"/>
      <w:marTop w:val="0"/>
      <w:marBottom w:val="0"/>
      <w:divBdr>
        <w:top w:val="none" w:sz="0" w:space="0" w:color="auto"/>
        <w:left w:val="none" w:sz="0" w:space="0" w:color="auto"/>
        <w:bottom w:val="none" w:sz="0" w:space="0" w:color="auto"/>
        <w:right w:val="none" w:sz="0" w:space="0" w:color="auto"/>
      </w:divBdr>
    </w:div>
    <w:div w:id="999650045">
      <w:bodyDiv w:val="1"/>
      <w:marLeft w:val="0"/>
      <w:marRight w:val="0"/>
      <w:marTop w:val="0"/>
      <w:marBottom w:val="0"/>
      <w:divBdr>
        <w:top w:val="none" w:sz="0" w:space="0" w:color="auto"/>
        <w:left w:val="none" w:sz="0" w:space="0" w:color="auto"/>
        <w:bottom w:val="none" w:sz="0" w:space="0" w:color="auto"/>
        <w:right w:val="none" w:sz="0" w:space="0" w:color="auto"/>
      </w:divBdr>
    </w:div>
    <w:div w:id="1431927267">
      <w:bodyDiv w:val="1"/>
      <w:marLeft w:val="0"/>
      <w:marRight w:val="0"/>
      <w:marTop w:val="0"/>
      <w:marBottom w:val="0"/>
      <w:divBdr>
        <w:top w:val="none" w:sz="0" w:space="0" w:color="auto"/>
        <w:left w:val="none" w:sz="0" w:space="0" w:color="auto"/>
        <w:bottom w:val="none" w:sz="0" w:space="0" w:color="auto"/>
        <w:right w:val="none" w:sz="0" w:space="0" w:color="auto"/>
      </w:divBdr>
    </w:div>
    <w:div w:id="21209066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8D813-4407-F443-A203-BD3659DA3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0</Pages>
  <Words>34708</Words>
  <Characters>197841</Characters>
  <Application>Microsoft Macintosh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 Iglesias Suárez</dc:creator>
  <cp:lastModifiedBy>Fernando Iglesias Suárez</cp:lastModifiedBy>
  <cp:revision>80</cp:revision>
  <cp:lastPrinted>2015-11-13T11:17:00Z</cp:lastPrinted>
  <dcterms:created xsi:type="dcterms:W3CDTF">2015-11-13T11:56:00Z</dcterms:created>
  <dcterms:modified xsi:type="dcterms:W3CDTF">2016-01-0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fpvvd1@hotmail.com@www.mendeley.com</vt:lpwstr>
  </property>
  <property fmtid="{D5CDD505-2E9C-101B-9397-08002B2CF9AE}" pid="24" name="Mendeley Citation Style_1">
    <vt:lpwstr>http://www.zotero.org/styles/apa</vt:lpwstr>
  </property>
</Properties>
</file>